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1" w:name="ThesisTitle"/>
      <w:bookmarkStart w:id="2" w:name="ETDRTitle"/>
    </w:p>
    <w:p w14:paraId="20F06A42" w14:textId="77777777" w:rsidR="00D862DB" w:rsidRPr="0094773E" w:rsidRDefault="00D862DB">
      <w:pPr>
        <w:pStyle w:val="TitlePage"/>
        <w:rPr>
          <w:caps/>
          <w:lang w:val="es-ES_tradnl"/>
        </w:rPr>
      </w:pPr>
    </w:p>
    <w:bookmarkEnd w:id="1"/>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2"/>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commentRangeStart w:id="3"/>
      <w:r w:rsidRPr="0094773E">
        <w:rPr>
          <w:caps/>
          <w:lang w:val="es-ES_tradnl"/>
        </w:rPr>
        <w:t xml:space="preserve">Máster en </w:t>
      </w:r>
      <w:r w:rsidR="00582B54">
        <w:rPr>
          <w:caps/>
          <w:lang w:val="es-ES_tradnl"/>
        </w:rPr>
        <w:t>INGENIERÍA</w:t>
      </w:r>
      <w:r w:rsidRPr="0094773E">
        <w:rPr>
          <w:caps/>
          <w:lang w:val="es-ES_tradnl"/>
        </w:rPr>
        <w:t xml:space="preserve"> Informática</w:t>
      </w:r>
      <w:commentRangeEnd w:id="3"/>
      <w:r w:rsidR="00D667C0">
        <w:rPr>
          <w:rStyle w:val="Refdecomentario"/>
        </w:rPr>
        <w:commentReference w:id="3"/>
      </w:r>
      <w:r w:rsidRPr="0094773E">
        <w:rPr>
          <w:caps/>
          <w:lang w:val="es-ES_tradnl"/>
        </w:rPr>
        <w:t>,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4"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5"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6"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6"/>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7" w:name="Copyright"/>
      <w:bookmarkStart w:id="8" w:name="_Toc8861566"/>
      <w:r w:rsidR="00EF05DF" w:rsidRPr="0094773E">
        <w:rPr>
          <w:lang w:val="es-ES_tradnl"/>
        </w:rPr>
        <w:lastRenderedPageBreak/>
        <w:t>Autorización de Difusión</w:t>
      </w:r>
      <w:bookmarkEnd w:id="8"/>
    </w:p>
    <w:bookmarkEnd w:id="7"/>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9"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9"/>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10"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Prints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C910B5">
        <w:rPr>
          <w:rPrChange w:id="11" w:author="Pablo Blanco Peris" w:date="2019-05-16T01:12:00Z">
            <w:rPr>
              <w:lang w:val="es-ES_tradnl"/>
            </w:rPr>
          </w:rPrChange>
        </w:rPr>
        <w:br w:type="page"/>
      </w:r>
      <w:bookmarkStart w:id="12" w:name="_Toc8861567"/>
      <w:r w:rsidR="00496D25" w:rsidRPr="00FA61D2">
        <w:lastRenderedPageBreak/>
        <w:t>Resumen en castellano</w:t>
      </w:r>
      <w:bookmarkEnd w:id="12"/>
    </w:p>
    <w:bookmarkStart w:id="13" w:name="Abstract"/>
    <w:p w14:paraId="70F2EEFF" w14:textId="77777777" w:rsidR="008E36E4" w:rsidRPr="009F0B4E"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etain the Section Break below.]</w:t>
      </w:r>
      <w:r w:rsidRPr="0094773E">
        <w:rPr>
          <w:lang w:val="es-ES_tradnl"/>
        </w:rPr>
        <w:fldChar w:fldCharType="end"/>
      </w:r>
      <w:bookmarkEnd w:id="13"/>
    </w:p>
    <w:p w14:paraId="32C7A51F" w14:textId="77777777" w:rsidR="00496D25" w:rsidRPr="00FA61D2" w:rsidRDefault="00496D25" w:rsidP="00496D25">
      <w:pPr>
        <w:pStyle w:val="PageHeading"/>
      </w:pPr>
      <w:bookmarkStart w:id="14" w:name="_Toc8861568"/>
      <w:r w:rsidRPr="00FA61D2">
        <w:t>Palabras clave</w:t>
      </w:r>
      <w:bookmarkEnd w:id="14"/>
    </w:p>
    <w:p w14:paraId="30167319" w14:textId="77777777" w:rsidR="009545F1" w:rsidRPr="009F0B4E"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5" w:name="_Toc8861569"/>
      <w:r w:rsidR="00496D25" w:rsidRPr="00FA61D2">
        <w:lastRenderedPageBreak/>
        <w:t>Resumen en inglés</w:t>
      </w:r>
      <w:bookmarkEnd w:id="15"/>
    </w:p>
    <w:p w14:paraId="089C4EEB" w14:textId="77777777" w:rsidR="00496D25" w:rsidRPr="009F0B4E"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w:t>
      </w:r>
      <w:r w:rsidRPr="000352C2">
        <w:rPr>
          <w:noProof/>
        </w:rPr>
        <w:t>etain the Section Break below.]</w:t>
      </w:r>
      <w:r w:rsidRPr="0094773E">
        <w:rPr>
          <w:lang w:val="es-ES_tradnl"/>
        </w:rPr>
        <w:fldChar w:fldCharType="end"/>
      </w:r>
    </w:p>
    <w:p w14:paraId="6F8C4437" w14:textId="77777777" w:rsidR="00496D25" w:rsidRPr="000352C2" w:rsidRDefault="00496D25" w:rsidP="00496D25">
      <w:pPr>
        <w:pStyle w:val="Textoindependiente"/>
      </w:pPr>
    </w:p>
    <w:p w14:paraId="7321F0AE" w14:textId="77777777" w:rsidR="00496D25" w:rsidRPr="0094773E" w:rsidRDefault="00496D25" w:rsidP="00496D25">
      <w:pPr>
        <w:pStyle w:val="PageHeading"/>
        <w:rPr>
          <w:lang w:val="es-ES_tradnl"/>
        </w:rPr>
      </w:pPr>
      <w:bookmarkStart w:id="16" w:name="_Toc8861570"/>
      <w:r w:rsidRPr="0094773E">
        <w:rPr>
          <w:lang w:val="es-ES_tradnl"/>
        </w:rPr>
        <w:t>Keywords</w:t>
      </w:r>
      <w:bookmarkEnd w:id="16"/>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12"/>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7" w:name="_Toc8861571"/>
      <w:r w:rsidRPr="0094773E">
        <w:rPr>
          <w:lang w:val="es-ES_tradnl"/>
        </w:rPr>
        <w:lastRenderedPageBreak/>
        <w:t>Índice</w:t>
      </w:r>
      <w:r w:rsidR="00EF05DF" w:rsidRPr="0094773E">
        <w:rPr>
          <w:lang w:val="es-ES_tradnl"/>
        </w:rPr>
        <w:t xml:space="preserve"> de contenidos</w:t>
      </w:r>
      <w:bookmarkEnd w:id="17"/>
    </w:p>
    <w:p w14:paraId="354DAE7F" w14:textId="0F8116B7" w:rsidR="00C910B5" w:rsidRDefault="00EF05DF">
      <w:pPr>
        <w:pStyle w:val="TDC1"/>
        <w:rPr>
          <w:ins w:id="18" w:author="Pablo Blanco Peris" w:date="2019-05-16T01:12:00Z"/>
          <w:rFonts w:asciiTheme="minorHAnsi" w:eastAsiaTheme="minorEastAsia" w:hAnsiTheme="minorHAnsi" w:cstheme="minorBidi"/>
          <w:noProof/>
          <w:lang w:val="es-ES" w:eastAsia="es-ES_tradnl"/>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ins w:id="19" w:author="Pablo Blanco Peris" w:date="2019-05-16T01:12:00Z">
        <w:r w:rsidR="00C910B5" w:rsidRPr="00FA2D72">
          <w:rPr>
            <w:rStyle w:val="Hipervnculo"/>
            <w:noProof/>
          </w:rPr>
          <w:fldChar w:fldCharType="begin"/>
        </w:r>
        <w:r w:rsidR="00C910B5" w:rsidRPr="00FA2D72">
          <w:rPr>
            <w:rStyle w:val="Hipervnculo"/>
            <w:noProof/>
          </w:rPr>
          <w:instrText xml:space="preserve"> </w:instrText>
        </w:r>
        <w:r w:rsidR="00C910B5">
          <w:rPr>
            <w:noProof/>
          </w:rPr>
          <w:instrText>HYPERLINK \l "_Toc8861566"</w:instrText>
        </w:r>
        <w:r w:rsidR="00C910B5" w:rsidRPr="00FA2D72">
          <w:rPr>
            <w:rStyle w:val="Hipervnculo"/>
            <w:noProof/>
          </w:rPr>
          <w:instrText xml:space="preserve"> </w:instrText>
        </w:r>
        <w:r w:rsidR="00C910B5" w:rsidRPr="00FA2D72">
          <w:rPr>
            <w:rStyle w:val="Hipervnculo"/>
            <w:noProof/>
          </w:rPr>
        </w:r>
        <w:r w:rsidR="00C910B5" w:rsidRPr="00FA2D72">
          <w:rPr>
            <w:rStyle w:val="Hipervnculo"/>
            <w:noProof/>
          </w:rPr>
          <w:fldChar w:fldCharType="separate"/>
        </w:r>
        <w:r w:rsidR="00C910B5" w:rsidRPr="00FA2D72">
          <w:rPr>
            <w:rStyle w:val="Hipervnculo"/>
            <w:noProof/>
            <w:lang w:val="es-ES_tradnl"/>
          </w:rPr>
          <w:t>Autorización de Difusión</w:t>
        </w:r>
        <w:r w:rsidR="00C910B5">
          <w:rPr>
            <w:noProof/>
            <w:webHidden/>
          </w:rPr>
          <w:tab/>
        </w:r>
        <w:r w:rsidR="00C910B5">
          <w:rPr>
            <w:noProof/>
            <w:webHidden/>
          </w:rPr>
          <w:fldChar w:fldCharType="begin"/>
        </w:r>
        <w:r w:rsidR="00C910B5">
          <w:rPr>
            <w:noProof/>
            <w:webHidden/>
          </w:rPr>
          <w:instrText xml:space="preserve"> PAGEREF _Toc8861566 \h </w:instrText>
        </w:r>
        <w:r w:rsidR="00C910B5">
          <w:rPr>
            <w:noProof/>
            <w:webHidden/>
          </w:rPr>
        </w:r>
      </w:ins>
      <w:r w:rsidR="00C910B5">
        <w:rPr>
          <w:noProof/>
          <w:webHidden/>
        </w:rPr>
        <w:fldChar w:fldCharType="separate"/>
      </w:r>
      <w:ins w:id="20" w:author="Pablo Blanco Peris" w:date="2019-05-16T01:12:00Z">
        <w:r w:rsidR="00C910B5">
          <w:rPr>
            <w:noProof/>
            <w:webHidden/>
          </w:rPr>
          <w:t>ii</w:t>
        </w:r>
        <w:r w:rsidR="00C910B5">
          <w:rPr>
            <w:noProof/>
            <w:webHidden/>
          </w:rPr>
          <w:fldChar w:fldCharType="end"/>
        </w:r>
        <w:r w:rsidR="00C910B5" w:rsidRPr="00FA2D72">
          <w:rPr>
            <w:rStyle w:val="Hipervnculo"/>
            <w:noProof/>
          </w:rPr>
          <w:fldChar w:fldCharType="end"/>
        </w:r>
      </w:ins>
    </w:p>
    <w:p w14:paraId="002BFF54" w14:textId="77DDACF4" w:rsidR="00C910B5" w:rsidRDefault="00C910B5">
      <w:pPr>
        <w:pStyle w:val="TDC1"/>
        <w:rPr>
          <w:ins w:id="21" w:author="Pablo Blanco Peris" w:date="2019-05-16T01:12:00Z"/>
          <w:rFonts w:asciiTheme="minorHAnsi" w:eastAsiaTheme="minorEastAsia" w:hAnsiTheme="minorHAnsi" w:cstheme="minorBidi"/>
          <w:noProof/>
          <w:lang w:val="es-ES" w:eastAsia="es-ES_tradnl"/>
        </w:rPr>
      </w:pPr>
      <w:ins w:id="2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7"</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rPr>
          <w:t>Resumen en castellano</w:t>
        </w:r>
        <w:r>
          <w:rPr>
            <w:noProof/>
            <w:webHidden/>
          </w:rPr>
          <w:tab/>
        </w:r>
        <w:r>
          <w:rPr>
            <w:noProof/>
            <w:webHidden/>
          </w:rPr>
          <w:fldChar w:fldCharType="begin"/>
        </w:r>
        <w:r>
          <w:rPr>
            <w:noProof/>
            <w:webHidden/>
          </w:rPr>
          <w:instrText xml:space="preserve"> PAGEREF _Toc8861567 \h </w:instrText>
        </w:r>
        <w:r>
          <w:rPr>
            <w:noProof/>
            <w:webHidden/>
          </w:rPr>
        </w:r>
      </w:ins>
      <w:r>
        <w:rPr>
          <w:noProof/>
          <w:webHidden/>
        </w:rPr>
        <w:fldChar w:fldCharType="separate"/>
      </w:r>
      <w:ins w:id="23" w:author="Pablo Blanco Peris" w:date="2019-05-16T01:12:00Z">
        <w:r>
          <w:rPr>
            <w:noProof/>
            <w:webHidden/>
          </w:rPr>
          <w:t>iii</w:t>
        </w:r>
        <w:r>
          <w:rPr>
            <w:noProof/>
            <w:webHidden/>
          </w:rPr>
          <w:fldChar w:fldCharType="end"/>
        </w:r>
        <w:r w:rsidRPr="00FA2D72">
          <w:rPr>
            <w:rStyle w:val="Hipervnculo"/>
            <w:noProof/>
          </w:rPr>
          <w:fldChar w:fldCharType="end"/>
        </w:r>
      </w:ins>
    </w:p>
    <w:p w14:paraId="32EEEE0B" w14:textId="7A6C3F53" w:rsidR="00C910B5" w:rsidRDefault="00C910B5">
      <w:pPr>
        <w:pStyle w:val="TDC1"/>
        <w:rPr>
          <w:ins w:id="24" w:author="Pablo Blanco Peris" w:date="2019-05-16T01:12:00Z"/>
          <w:rFonts w:asciiTheme="minorHAnsi" w:eastAsiaTheme="minorEastAsia" w:hAnsiTheme="minorHAnsi" w:cstheme="minorBidi"/>
          <w:noProof/>
          <w:lang w:val="es-ES" w:eastAsia="es-ES_tradnl"/>
        </w:rPr>
      </w:pPr>
      <w:ins w:id="2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8"</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rPr>
          <w:t>Palabras clave</w:t>
        </w:r>
        <w:r>
          <w:rPr>
            <w:noProof/>
            <w:webHidden/>
          </w:rPr>
          <w:tab/>
        </w:r>
        <w:r>
          <w:rPr>
            <w:noProof/>
            <w:webHidden/>
          </w:rPr>
          <w:fldChar w:fldCharType="begin"/>
        </w:r>
        <w:r>
          <w:rPr>
            <w:noProof/>
            <w:webHidden/>
          </w:rPr>
          <w:instrText xml:space="preserve"> PAGEREF _Toc8861568 \h </w:instrText>
        </w:r>
        <w:r>
          <w:rPr>
            <w:noProof/>
            <w:webHidden/>
          </w:rPr>
        </w:r>
      </w:ins>
      <w:r>
        <w:rPr>
          <w:noProof/>
          <w:webHidden/>
        </w:rPr>
        <w:fldChar w:fldCharType="separate"/>
      </w:r>
      <w:ins w:id="26" w:author="Pablo Blanco Peris" w:date="2019-05-16T01:12:00Z">
        <w:r>
          <w:rPr>
            <w:noProof/>
            <w:webHidden/>
          </w:rPr>
          <w:t>iii</w:t>
        </w:r>
        <w:r>
          <w:rPr>
            <w:noProof/>
            <w:webHidden/>
          </w:rPr>
          <w:fldChar w:fldCharType="end"/>
        </w:r>
        <w:r w:rsidRPr="00FA2D72">
          <w:rPr>
            <w:rStyle w:val="Hipervnculo"/>
            <w:noProof/>
          </w:rPr>
          <w:fldChar w:fldCharType="end"/>
        </w:r>
      </w:ins>
    </w:p>
    <w:p w14:paraId="132EDC24" w14:textId="0DD7BEAF" w:rsidR="00C910B5" w:rsidRDefault="00C910B5">
      <w:pPr>
        <w:pStyle w:val="TDC1"/>
        <w:rPr>
          <w:ins w:id="27" w:author="Pablo Blanco Peris" w:date="2019-05-16T01:12:00Z"/>
          <w:rFonts w:asciiTheme="minorHAnsi" w:eastAsiaTheme="minorEastAsia" w:hAnsiTheme="minorHAnsi" w:cstheme="minorBidi"/>
          <w:noProof/>
          <w:lang w:val="es-ES" w:eastAsia="es-ES_tradnl"/>
        </w:rPr>
      </w:pPr>
      <w:ins w:id="2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69"</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rPr>
          <w:t>Resumen en inglés</w:t>
        </w:r>
        <w:r>
          <w:rPr>
            <w:noProof/>
            <w:webHidden/>
          </w:rPr>
          <w:tab/>
        </w:r>
        <w:r>
          <w:rPr>
            <w:noProof/>
            <w:webHidden/>
          </w:rPr>
          <w:fldChar w:fldCharType="begin"/>
        </w:r>
        <w:r>
          <w:rPr>
            <w:noProof/>
            <w:webHidden/>
          </w:rPr>
          <w:instrText xml:space="preserve"> PAGEREF _Toc8861569 \h </w:instrText>
        </w:r>
        <w:r>
          <w:rPr>
            <w:noProof/>
            <w:webHidden/>
          </w:rPr>
        </w:r>
      </w:ins>
      <w:r>
        <w:rPr>
          <w:noProof/>
          <w:webHidden/>
        </w:rPr>
        <w:fldChar w:fldCharType="separate"/>
      </w:r>
      <w:ins w:id="29" w:author="Pablo Blanco Peris" w:date="2019-05-16T01:12:00Z">
        <w:r>
          <w:rPr>
            <w:noProof/>
            <w:webHidden/>
          </w:rPr>
          <w:t>iv</w:t>
        </w:r>
        <w:r>
          <w:rPr>
            <w:noProof/>
            <w:webHidden/>
          </w:rPr>
          <w:fldChar w:fldCharType="end"/>
        </w:r>
        <w:r w:rsidRPr="00FA2D72">
          <w:rPr>
            <w:rStyle w:val="Hipervnculo"/>
            <w:noProof/>
          </w:rPr>
          <w:fldChar w:fldCharType="end"/>
        </w:r>
      </w:ins>
    </w:p>
    <w:p w14:paraId="07BFFF2A" w14:textId="3C8E33E3" w:rsidR="00C910B5" w:rsidRDefault="00C910B5">
      <w:pPr>
        <w:pStyle w:val="TDC1"/>
        <w:rPr>
          <w:ins w:id="30" w:author="Pablo Blanco Peris" w:date="2019-05-16T01:12:00Z"/>
          <w:rFonts w:asciiTheme="minorHAnsi" w:eastAsiaTheme="minorEastAsia" w:hAnsiTheme="minorHAnsi" w:cstheme="minorBidi"/>
          <w:noProof/>
          <w:lang w:val="es-ES" w:eastAsia="es-ES_tradnl"/>
        </w:rPr>
      </w:pPr>
      <w:ins w:id="31"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0"</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Keywords</w:t>
        </w:r>
        <w:r>
          <w:rPr>
            <w:noProof/>
            <w:webHidden/>
          </w:rPr>
          <w:tab/>
        </w:r>
        <w:r>
          <w:rPr>
            <w:noProof/>
            <w:webHidden/>
          </w:rPr>
          <w:fldChar w:fldCharType="begin"/>
        </w:r>
        <w:r>
          <w:rPr>
            <w:noProof/>
            <w:webHidden/>
          </w:rPr>
          <w:instrText xml:space="preserve"> PAGEREF _Toc8861570 \h </w:instrText>
        </w:r>
        <w:r>
          <w:rPr>
            <w:noProof/>
            <w:webHidden/>
          </w:rPr>
        </w:r>
      </w:ins>
      <w:r>
        <w:rPr>
          <w:noProof/>
          <w:webHidden/>
        </w:rPr>
        <w:fldChar w:fldCharType="separate"/>
      </w:r>
      <w:ins w:id="32" w:author="Pablo Blanco Peris" w:date="2019-05-16T01:12:00Z">
        <w:r>
          <w:rPr>
            <w:noProof/>
            <w:webHidden/>
          </w:rPr>
          <w:t>iv</w:t>
        </w:r>
        <w:r>
          <w:rPr>
            <w:noProof/>
            <w:webHidden/>
          </w:rPr>
          <w:fldChar w:fldCharType="end"/>
        </w:r>
        <w:r w:rsidRPr="00FA2D72">
          <w:rPr>
            <w:rStyle w:val="Hipervnculo"/>
            <w:noProof/>
          </w:rPr>
          <w:fldChar w:fldCharType="end"/>
        </w:r>
      </w:ins>
    </w:p>
    <w:p w14:paraId="6BAC9691" w14:textId="3F990C62" w:rsidR="00C910B5" w:rsidRDefault="00C910B5">
      <w:pPr>
        <w:pStyle w:val="TDC1"/>
        <w:rPr>
          <w:ins w:id="33" w:author="Pablo Blanco Peris" w:date="2019-05-16T01:12:00Z"/>
          <w:rFonts w:asciiTheme="minorHAnsi" w:eastAsiaTheme="minorEastAsia" w:hAnsiTheme="minorHAnsi" w:cstheme="minorBidi"/>
          <w:noProof/>
          <w:lang w:val="es-ES" w:eastAsia="es-ES_tradnl"/>
        </w:rPr>
      </w:pPr>
      <w:ins w:id="34"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1"</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Índice de contenidos</w:t>
        </w:r>
        <w:r>
          <w:rPr>
            <w:noProof/>
            <w:webHidden/>
          </w:rPr>
          <w:tab/>
        </w:r>
        <w:r>
          <w:rPr>
            <w:noProof/>
            <w:webHidden/>
          </w:rPr>
          <w:fldChar w:fldCharType="begin"/>
        </w:r>
        <w:r>
          <w:rPr>
            <w:noProof/>
            <w:webHidden/>
          </w:rPr>
          <w:instrText xml:space="preserve"> PAGEREF _Toc8861571 \h </w:instrText>
        </w:r>
        <w:r>
          <w:rPr>
            <w:noProof/>
            <w:webHidden/>
          </w:rPr>
        </w:r>
      </w:ins>
      <w:r>
        <w:rPr>
          <w:noProof/>
          <w:webHidden/>
        </w:rPr>
        <w:fldChar w:fldCharType="separate"/>
      </w:r>
      <w:ins w:id="35" w:author="Pablo Blanco Peris" w:date="2019-05-16T01:12:00Z">
        <w:r>
          <w:rPr>
            <w:noProof/>
            <w:webHidden/>
          </w:rPr>
          <w:t>1</w:t>
        </w:r>
        <w:r>
          <w:rPr>
            <w:noProof/>
            <w:webHidden/>
          </w:rPr>
          <w:fldChar w:fldCharType="end"/>
        </w:r>
        <w:r w:rsidRPr="00FA2D72">
          <w:rPr>
            <w:rStyle w:val="Hipervnculo"/>
            <w:noProof/>
          </w:rPr>
          <w:fldChar w:fldCharType="end"/>
        </w:r>
      </w:ins>
    </w:p>
    <w:p w14:paraId="57192E3D" w14:textId="74074099" w:rsidR="00C910B5" w:rsidRDefault="00C910B5">
      <w:pPr>
        <w:pStyle w:val="TDC1"/>
        <w:rPr>
          <w:ins w:id="36" w:author="Pablo Blanco Peris" w:date="2019-05-16T01:12:00Z"/>
          <w:rFonts w:asciiTheme="minorHAnsi" w:eastAsiaTheme="minorEastAsia" w:hAnsiTheme="minorHAnsi" w:cstheme="minorBidi"/>
          <w:noProof/>
          <w:lang w:val="es-ES" w:eastAsia="es-ES_tradnl"/>
        </w:rPr>
      </w:pPr>
      <w:ins w:id="37"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2"</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rPr>
          <w:t>Agradecimientos</w:t>
        </w:r>
        <w:r>
          <w:rPr>
            <w:noProof/>
            <w:webHidden/>
          </w:rPr>
          <w:tab/>
        </w:r>
        <w:r>
          <w:rPr>
            <w:noProof/>
            <w:webHidden/>
          </w:rPr>
          <w:fldChar w:fldCharType="begin"/>
        </w:r>
        <w:r>
          <w:rPr>
            <w:noProof/>
            <w:webHidden/>
          </w:rPr>
          <w:instrText xml:space="preserve"> PAGEREF _Toc8861572 \h </w:instrText>
        </w:r>
        <w:r>
          <w:rPr>
            <w:noProof/>
            <w:webHidden/>
          </w:rPr>
        </w:r>
      </w:ins>
      <w:r>
        <w:rPr>
          <w:noProof/>
          <w:webHidden/>
        </w:rPr>
        <w:fldChar w:fldCharType="separate"/>
      </w:r>
      <w:ins w:id="38" w:author="Pablo Blanco Peris" w:date="2019-05-16T01:12:00Z">
        <w:r>
          <w:rPr>
            <w:noProof/>
            <w:webHidden/>
          </w:rPr>
          <w:t>2</w:t>
        </w:r>
        <w:r>
          <w:rPr>
            <w:noProof/>
            <w:webHidden/>
          </w:rPr>
          <w:fldChar w:fldCharType="end"/>
        </w:r>
        <w:r w:rsidRPr="00FA2D72">
          <w:rPr>
            <w:rStyle w:val="Hipervnculo"/>
            <w:noProof/>
          </w:rPr>
          <w:fldChar w:fldCharType="end"/>
        </w:r>
      </w:ins>
    </w:p>
    <w:p w14:paraId="7C0FB3D9" w14:textId="1568EA3A" w:rsidR="00C910B5" w:rsidRDefault="00C910B5">
      <w:pPr>
        <w:pStyle w:val="TDC1"/>
        <w:rPr>
          <w:ins w:id="39" w:author="Pablo Blanco Peris" w:date="2019-05-16T01:12:00Z"/>
          <w:rFonts w:asciiTheme="minorHAnsi" w:eastAsiaTheme="minorEastAsia" w:hAnsiTheme="minorHAnsi" w:cstheme="minorBidi"/>
          <w:noProof/>
          <w:lang w:val="es-ES" w:eastAsia="es-ES_tradnl"/>
        </w:rPr>
      </w:pPr>
      <w:ins w:id="40"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3"</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Chapter 1 - Introducción y motivación</w:t>
        </w:r>
        <w:r>
          <w:rPr>
            <w:noProof/>
            <w:webHidden/>
          </w:rPr>
          <w:tab/>
        </w:r>
        <w:r>
          <w:rPr>
            <w:noProof/>
            <w:webHidden/>
          </w:rPr>
          <w:fldChar w:fldCharType="begin"/>
        </w:r>
        <w:r>
          <w:rPr>
            <w:noProof/>
            <w:webHidden/>
          </w:rPr>
          <w:instrText xml:space="preserve"> PAGEREF _Toc8861573 \h </w:instrText>
        </w:r>
        <w:r>
          <w:rPr>
            <w:noProof/>
            <w:webHidden/>
          </w:rPr>
        </w:r>
      </w:ins>
      <w:r>
        <w:rPr>
          <w:noProof/>
          <w:webHidden/>
        </w:rPr>
        <w:fldChar w:fldCharType="separate"/>
      </w:r>
      <w:ins w:id="41" w:author="Pablo Blanco Peris" w:date="2019-05-16T01:12:00Z">
        <w:r>
          <w:rPr>
            <w:noProof/>
            <w:webHidden/>
          </w:rPr>
          <w:t>3</w:t>
        </w:r>
        <w:r>
          <w:rPr>
            <w:noProof/>
            <w:webHidden/>
          </w:rPr>
          <w:fldChar w:fldCharType="end"/>
        </w:r>
        <w:r w:rsidRPr="00FA2D72">
          <w:rPr>
            <w:rStyle w:val="Hipervnculo"/>
            <w:noProof/>
          </w:rPr>
          <w:fldChar w:fldCharType="end"/>
        </w:r>
      </w:ins>
    </w:p>
    <w:p w14:paraId="017375EF" w14:textId="2F1E509D" w:rsidR="00C910B5" w:rsidRDefault="00C910B5">
      <w:pPr>
        <w:pStyle w:val="TDC1"/>
        <w:rPr>
          <w:ins w:id="42" w:author="Pablo Blanco Peris" w:date="2019-05-16T01:12:00Z"/>
          <w:rFonts w:asciiTheme="minorHAnsi" w:eastAsiaTheme="minorEastAsia" w:hAnsiTheme="minorHAnsi" w:cstheme="minorBidi"/>
          <w:noProof/>
          <w:lang w:val="es-ES" w:eastAsia="es-ES_tradnl"/>
        </w:rPr>
      </w:pPr>
      <w:ins w:id="43"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4"</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Chapter 2 - Preliminares</w:t>
        </w:r>
        <w:r>
          <w:rPr>
            <w:noProof/>
            <w:webHidden/>
          </w:rPr>
          <w:tab/>
        </w:r>
        <w:r>
          <w:rPr>
            <w:noProof/>
            <w:webHidden/>
          </w:rPr>
          <w:fldChar w:fldCharType="begin"/>
        </w:r>
        <w:r>
          <w:rPr>
            <w:noProof/>
            <w:webHidden/>
          </w:rPr>
          <w:instrText xml:space="preserve"> PAGEREF _Toc8861574 \h </w:instrText>
        </w:r>
        <w:r>
          <w:rPr>
            <w:noProof/>
            <w:webHidden/>
          </w:rPr>
        </w:r>
      </w:ins>
      <w:r>
        <w:rPr>
          <w:noProof/>
          <w:webHidden/>
        </w:rPr>
        <w:fldChar w:fldCharType="separate"/>
      </w:r>
      <w:ins w:id="44" w:author="Pablo Blanco Peris" w:date="2019-05-16T01:12:00Z">
        <w:r>
          <w:rPr>
            <w:noProof/>
            <w:webHidden/>
          </w:rPr>
          <w:t>4</w:t>
        </w:r>
        <w:r>
          <w:rPr>
            <w:noProof/>
            <w:webHidden/>
          </w:rPr>
          <w:fldChar w:fldCharType="end"/>
        </w:r>
        <w:r w:rsidRPr="00FA2D72">
          <w:rPr>
            <w:rStyle w:val="Hipervnculo"/>
            <w:noProof/>
          </w:rPr>
          <w:fldChar w:fldCharType="end"/>
        </w:r>
      </w:ins>
    </w:p>
    <w:p w14:paraId="45800D18" w14:textId="0AFAE697" w:rsidR="00C910B5" w:rsidRDefault="00C910B5">
      <w:pPr>
        <w:pStyle w:val="TDC2"/>
        <w:tabs>
          <w:tab w:val="right" w:leader="dot" w:pos="9350"/>
        </w:tabs>
        <w:rPr>
          <w:ins w:id="45" w:author="Pablo Blanco Peris" w:date="2019-05-16T01:12:00Z"/>
          <w:rFonts w:asciiTheme="minorHAnsi" w:eastAsiaTheme="minorEastAsia" w:hAnsiTheme="minorHAnsi" w:cstheme="minorBidi"/>
          <w:noProof/>
          <w:lang w:val="es-ES" w:eastAsia="es-ES_tradnl"/>
        </w:rPr>
      </w:pPr>
      <w:ins w:id="46"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5"</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Blockchain</w:t>
        </w:r>
        <w:r>
          <w:rPr>
            <w:noProof/>
            <w:webHidden/>
          </w:rPr>
          <w:tab/>
        </w:r>
        <w:r>
          <w:rPr>
            <w:noProof/>
            <w:webHidden/>
          </w:rPr>
          <w:fldChar w:fldCharType="begin"/>
        </w:r>
        <w:r>
          <w:rPr>
            <w:noProof/>
            <w:webHidden/>
          </w:rPr>
          <w:instrText xml:space="preserve"> PAGEREF _Toc8861575 \h </w:instrText>
        </w:r>
        <w:r>
          <w:rPr>
            <w:noProof/>
            <w:webHidden/>
          </w:rPr>
        </w:r>
      </w:ins>
      <w:r>
        <w:rPr>
          <w:noProof/>
          <w:webHidden/>
        </w:rPr>
        <w:fldChar w:fldCharType="separate"/>
      </w:r>
      <w:ins w:id="47" w:author="Pablo Blanco Peris" w:date="2019-05-16T01:12:00Z">
        <w:r>
          <w:rPr>
            <w:noProof/>
            <w:webHidden/>
          </w:rPr>
          <w:t>4</w:t>
        </w:r>
        <w:r>
          <w:rPr>
            <w:noProof/>
            <w:webHidden/>
          </w:rPr>
          <w:fldChar w:fldCharType="end"/>
        </w:r>
        <w:r w:rsidRPr="00FA2D72">
          <w:rPr>
            <w:rStyle w:val="Hipervnculo"/>
            <w:noProof/>
          </w:rPr>
          <w:fldChar w:fldCharType="end"/>
        </w:r>
      </w:ins>
    </w:p>
    <w:p w14:paraId="5C831F32" w14:textId="45D835E3" w:rsidR="00C910B5" w:rsidRDefault="00C910B5">
      <w:pPr>
        <w:pStyle w:val="TDC3"/>
        <w:tabs>
          <w:tab w:val="right" w:leader="dot" w:pos="9350"/>
        </w:tabs>
        <w:rPr>
          <w:ins w:id="48" w:author="Pablo Blanco Peris" w:date="2019-05-16T01:12:00Z"/>
          <w:rFonts w:asciiTheme="minorHAnsi" w:eastAsiaTheme="minorEastAsia" w:hAnsiTheme="minorHAnsi" w:cstheme="minorBidi"/>
          <w:noProof/>
          <w:lang w:val="es-ES" w:eastAsia="es-ES_tradnl"/>
        </w:rPr>
      </w:pPr>
      <w:ins w:id="49"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6"</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Historia</w:t>
        </w:r>
        <w:r>
          <w:rPr>
            <w:noProof/>
            <w:webHidden/>
          </w:rPr>
          <w:tab/>
        </w:r>
        <w:r>
          <w:rPr>
            <w:noProof/>
            <w:webHidden/>
          </w:rPr>
          <w:fldChar w:fldCharType="begin"/>
        </w:r>
        <w:r>
          <w:rPr>
            <w:noProof/>
            <w:webHidden/>
          </w:rPr>
          <w:instrText xml:space="preserve"> PAGEREF _Toc8861576 \h </w:instrText>
        </w:r>
        <w:r>
          <w:rPr>
            <w:noProof/>
            <w:webHidden/>
          </w:rPr>
        </w:r>
      </w:ins>
      <w:r>
        <w:rPr>
          <w:noProof/>
          <w:webHidden/>
        </w:rPr>
        <w:fldChar w:fldCharType="separate"/>
      </w:r>
      <w:ins w:id="50" w:author="Pablo Blanco Peris" w:date="2019-05-16T01:12:00Z">
        <w:r>
          <w:rPr>
            <w:noProof/>
            <w:webHidden/>
          </w:rPr>
          <w:t>4</w:t>
        </w:r>
        <w:r>
          <w:rPr>
            <w:noProof/>
            <w:webHidden/>
          </w:rPr>
          <w:fldChar w:fldCharType="end"/>
        </w:r>
        <w:r w:rsidRPr="00FA2D72">
          <w:rPr>
            <w:rStyle w:val="Hipervnculo"/>
            <w:noProof/>
          </w:rPr>
          <w:fldChar w:fldCharType="end"/>
        </w:r>
      </w:ins>
    </w:p>
    <w:p w14:paraId="2D509F6D" w14:textId="35E92732" w:rsidR="00C910B5" w:rsidRDefault="00C910B5">
      <w:pPr>
        <w:pStyle w:val="TDC3"/>
        <w:tabs>
          <w:tab w:val="right" w:leader="dot" w:pos="9350"/>
        </w:tabs>
        <w:rPr>
          <w:ins w:id="51" w:author="Pablo Blanco Peris" w:date="2019-05-16T01:12:00Z"/>
          <w:rFonts w:asciiTheme="minorHAnsi" w:eastAsiaTheme="minorEastAsia" w:hAnsiTheme="minorHAnsi" w:cstheme="minorBidi"/>
          <w:noProof/>
          <w:lang w:val="es-ES" w:eastAsia="es-ES_tradnl"/>
        </w:rPr>
      </w:pPr>
      <w:ins w:id="5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7"</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Qué es blockchain?</w:t>
        </w:r>
        <w:r>
          <w:rPr>
            <w:noProof/>
            <w:webHidden/>
          </w:rPr>
          <w:tab/>
        </w:r>
        <w:r>
          <w:rPr>
            <w:noProof/>
            <w:webHidden/>
          </w:rPr>
          <w:fldChar w:fldCharType="begin"/>
        </w:r>
        <w:r>
          <w:rPr>
            <w:noProof/>
            <w:webHidden/>
          </w:rPr>
          <w:instrText xml:space="preserve"> PAGEREF _Toc8861577 \h </w:instrText>
        </w:r>
        <w:r>
          <w:rPr>
            <w:noProof/>
            <w:webHidden/>
          </w:rPr>
        </w:r>
      </w:ins>
      <w:r>
        <w:rPr>
          <w:noProof/>
          <w:webHidden/>
        </w:rPr>
        <w:fldChar w:fldCharType="separate"/>
      </w:r>
      <w:ins w:id="53" w:author="Pablo Blanco Peris" w:date="2019-05-16T01:12:00Z">
        <w:r>
          <w:rPr>
            <w:noProof/>
            <w:webHidden/>
          </w:rPr>
          <w:t>5</w:t>
        </w:r>
        <w:r>
          <w:rPr>
            <w:noProof/>
            <w:webHidden/>
          </w:rPr>
          <w:fldChar w:fldCharType="end"/>
        </w:r>
        <w:r w:rsidRPr="00FA2D72">
          <w:rPr>
            <w:rStyle w:val="Hipervnculo"/>
            <w:noProof/>
          </w:rPr>
          <w:fldChar w:fldCharType="end"/>
        </w:r>
      </w:ins>
    </w:p>
    <w:p w14:paraId="0900DF69" w14:textId="6A9FAA28" w:rsidR="00C910B5" w:rsidRDefault="00C910B5">
      <w:pPr>
        <w:pStyle w:val="TDC3"/>
        <w:tabs>
          <w:tab w:val="right" w:leader="dot" w:pos="9350"/>
        </w:tabs>
        <w:rPr>
          <w:ins w:id="54" w:author="Pablo Blanco Peris" w:date="2019-05-16T01:12:00Z"/>
          <w:rFonts w:asciiTheme="minorHAnsi" w:eastAsiaTheme="minorEastAsia" w:hAnsiTheme="minorHAnsi" w:cstheme="minorBidi"/>
          <w:noProof/>
          <w:lang w:val="es-ES" w:eastAsia="es-ES_tradnl"/>
        </w:rPr>
      </w:pPr>
      <w:ins w:id="5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8"</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Tipos de blockchain</w:t>
        </w:r>
        <w:r>
          <w:rPr>
            <w:noProof/>
            <w:webHidden/>
          </w:rPr>
          <w:tab/>
        </w:r>
        <w:r>
          <w:rPr>
            <w:noProof/>
            <w:webHidden/>
          </w:rPr>
          <w:fldChar w:fldCharType="begin"/>
        </w:r>
        <w:r>
          <w:rPr>
            <w:noProof/>
            <w:webHidden/>
          </w:rPr>
          <w:instrText xml:space="preserve"> PAGEREF _Toc8861578 \h </w:instrText>
        </w:r>
        <w:r>
          <w:rPr>
            <w:noProof/>
            <w:webHidden/>
          </w:rPr>
        </w:r>
      </w:ins>
      <w:r>
        <w:rPr>
          <w:noProof/>
          <w:webHidden/>
        </w:rPr>
        <w:fldChar w:fldCharType="separate"/>
      </w:r>
      <w:ins w:id="56" w:author="Pablo Blanco Peris" w:date="2019-05-16T01:12:00Z">
        <w:r>
          <w:rPr>
            <w:noProof/>
            <w:webHidden/>
          </w:rPr>
          <w:t>8</w:t>
        </w:r>
        <w:r>
          <w:rPr>
            <w:noProof/>
            <w:webHidden/>
          </w:rPr>
          <w:fldChar w:fldCharType="end"/>
        </w:r>
        <w:r w:rsidRPr="00FA2D72">
          <w:rPr>
            <w:rStyle w:val="Hipervnculo"/>
            <w:noProof/>
          </w:rPr>
          <w:fldChar w:fldCharType="end"/>
        </w:r>
      </w:ins>
    </w:p>
    <w:p w14:paraId="01876536" w14:textId="48BA0DE1" w:rsidR="00C910B5" w:rsidRDefault="00C910B5">
      <w:pPr>
        <w:pStyle w:val="TDC3"/>
        <w:tabs>
          <w:tab w:val="right" w:leader="dot" w:pos="9350"/>
        </w:tabs>
        <w:rPr>
          <w:ins w:id="57" w:author="Pablo Blanco Peris" w:date="2019-05-16T01:12:00Z"/>
          <w:rFonts w:asciiTheme="minorHAnsi" w:eastAsiaTheme="minorEastAsia" w:hAnsiTheme="minorHAnsi" w:cstheme="minorBidi"/>
          <w:noProof/>
          <w:lang w:val="es-ES" w:eastAsia="es-ES_tradnl"/>
        </w:rPr>
      </w:pPr>
      <w:ins w:id="5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79"</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
          </w:rPr>
          <w:t>Proof-of-work</w:t>
        </w:r>
        <w:r>
          <w:rPr>
            <w:noProof/>
            <w:webHidden/>
          </w:rPr>
          <w:tab/>
        </w:r>
        <w:r>
          <w:rPr>
            <w:noProof/>
            <w:webHidden/>
          </w:rPr>
          <w:fldChar w:fldCharType="begin"/>
        </w:r>
        <w:r>
          <w:rPr>
            <w:noProof/>
            <w:webHidden/>
          </w:rPr>
          <w:instrText xml:space="preserve"> PAGEREF _Toc8861579 \h </w:instrText>
        </w:r>
        <w:r>
          <w:rPr>
            <w:noProof/>
            <w:webHidden/>
          </w:rPr>
        </w:r>
      </w:ins>
      <w:r>
        <w:rPr>
          <w:noProof/>
          <w:webHidden/>
        </w:rPr>
        <w:fldChar w:fldCharType="separate"/>
      </w:r>
      <w:ins w:id="59" w:author="Pablo Blanco Peris" w:date="2019-05-16T01:12:00Z">
        <w:r>
          <w:rPr>
            <w:noProof/>
            <w:webHidden/>
          </w:rPr>
          <w:t>11</w:t>
        </w:r>
        <w:r>
          <w:rPr>
            <w:noProof/>
            <w:webHidden/>
          </w:rPr>
          <w:fldChar w:fldCharType="end"/>
        </w:r>
        <w:r w:rsidRPr="00FA2D72">
          <w:rPr>
            <w:rStyle w:val="Hipervnculo"/>
            <w:noProof/>
          </w:rPr>
          <w:fldChar w:fldCharType="end"/>
        </w:r>
      </w:ins>
    </w:p>
    <w:p w14:paraId="42428695" w14:textId="6F5C8074" w:rsidR="00C910B5" w:rsidRDefault="00C910B5">
      <w:pPr>
        <w:pStyle w:val="TDC2"/>
        <w:tabs>
          <w:tab w:val="right" w:leader="dot" w:pos="9350"/>
        </w:tabs>
        <w:rPr>
          <w:ins w:id="60" w:author="Pablo Blanco Peris" w:date="2019-05-16T01:12:00Z"/>
          <w:rFonts w:asciiTheme="minorHAnsi" w:eastAsiaTheme="minorEastAsia" w:hAnsiTheme="minorHAnsi" w:cstheme="minorBidi"/>
          <w:noProof/>
          <w:lang w:val="es-ES" w:eastAsia="es-ES_tradnl"/>
        </w:rPr>
      </w:pPr>
      <w:ins w:id="61"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0"</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rPr>
          <w:t>Ethereum</w:t>
        </w:r>
        <w:r>
          <w:rPr>
            <w:noProof/>
            <w:webHidden/>
          </w:rPr>
          <w:tab/>
        </w:r>
        <w:r>
          <w:rPr>
            <w:noProof/>
            <w:webHidden/>
          </w:rPr>
          <w:fldChar w:fldCharType="begin"/>
        </w:r>
        <w:r>
          <w:rPr>
            <w:noProof/>
            <w:webHidden/>
          </w:rPr>
          <w:instrText xml:space="preserve"> PAGEREF _Toc8861580 \h </w:instrText>
        </w:r>
        <w:r>
          <w:rPr>
            <w:noProof/>
            <w:webHidden/>
          </w:rPr>
        </w:r>
      </w:ins>
      <w:r>
        <w:rPr>
          <w:noProof/>
          <w:webHidden/>
        </w:rPr>
        <w:fldChar w:fldCharType="separate"/>
      </w:r>
      <w:ins w:id="62" w:author="Pablo Blanco Peris" w:date="2019-05-16T01:12:00Z">
        <w:r>
          <w:rPr>
            <w:noProof/>
            <w:webHidden/>
          </w:rPr>
          <w:t>11</w:t>
        </w:r>
        <w:r>
          <w:rPr>
            <w:noProof/>
            <w:webHidden/>
          </w:rPr>
          <w:fldChar w:fldCharType="end"/>
        </w:r>
        <w:r w:rsidRPr="00FA2D72">
          <w:rPr>
            <w:rStyle w:val="Hipervnculo"/>
            <w:noProof/>
          </w:rPr>
          <w:fldChar w:fldCharType="end"/>
        </w:r>
      </w:ins>
    </w:p>
    <w:p w14:paraId="0D31E44A" w14:textId="718BA8AD" w:rsidR="00C910B5" w:rsidRDefault="00C910B5">
      <w:pPr>
        <w:pStyle w:val="TDC3"/>
        <w:tabs>
          <w:tab w:val="right" w:leader="dot" w:pos="9350"/>
        </w:tabs>
        <w:rPr>
          <w:ins w:id="63" w:author="Pablo Blanco Peris" w:date="2019-05-16T01:12:00Z"/>
          <w:rFonts w:asciiTheme="minorHAnsi" w:eastAsiaTheme="minorEastAsia" w:hAnsiTheme="minorHAnsi" w:cstheme="minorBidi"/>
          <w:noProof/>
          <w:lang w:val="es-ES" w:eastAsia="es-ES_tradnl"/>
        </w:rPr>
      </w:pPr>
      <w:ins w:id="64"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1"</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
          </w:rPr>
          <w:t>Gas y pagos en Ethereum</w:t>
        </w:r>
        <w:r>
          <w:rPr>
            <w:noProof/>
            <w:webHidden/>
          </w:rPr>
          <w:tab/>
        </w:r>
        <w:r>
          <w:rPr>
            <w:noProof/>
            <w:webHidden/>
          </w:rPr>
          <w:fldChar w:fldCharType="begin"/>
        </w:r>
        <w:r>
          <w:rPr>
            <w:noProof/>
            <w:webHidden/>
          </w:rPr>
          <w:instrText xml:space="preserve"> PAGEREF _Toc8861581 \h </w:instrText>
        </w:r>
        <w:r>
          <w:rPr>
            <w:noProof/>
            <w:webHidden/>
          </w:rPr>
        </w:r>
      </w:ins>
      <w:r>
        <w:rPr>
          <w:noProof/>
          <w:webHidden/>
        </w:rPr>
        <w:fldChar w:fldCharType="separate"/>
      </w:r>
      <w:ins w:id="65" w:author="Pablo Blanco Peris" w:date="2019-05-16T01:12:00Z">
        <w:r>
          <w:rPr>
            <w:noProof/>
            <w:webHidden/>
          </w:rPr>
          <w:t>12</w:t>
        </w:r>
        <w:r>
          <w:rPr>
            <w:noProof/>
            <w:webHidden/>
          </w:rPr>
          <w:fldChar w:fldCharType="end"/>
        </w:r>
        <w:r w:rsidRPr="00FA2D72">
          <w:rPr>
            <w:rStyle w:val="Hipervnculo"/>
            <w:noProof/>
          </w:rPr>
          <w:fldChar w:fldCharType="end"/>
        </w:r>
      </w:ins>
    </w:p>
    <w:p w14:paraId="4E0FA7E0" w14:textId="3DD2F978" w:rsidR="00C910B5" w:rsidRDefault="00C910B5">
      <w:pPr>
        <w:pStyle w:val="TDC2"/>
        <w:tabs>
          <w:tab w:val="right" w:leader="dot" w:pos="9350"/>
        </w:tabs>
        <w:rPr>
          <w:ins w:id="66" w:author="Pablo Blanco Peris" w:date="2019-05-16T01:12:00Z"/>
          <w:rFonts w:asciiTheme="minorHAnsi" w:eastAsiaTheme="minorEastAsia" w:hAnsiTheme="minorHAnsi" w:cstheme="minorBidi"/>
          <w:noProof/>
          <w:lang w:val="es-ES" w:eastAsia="es-ES_tradnl"/>
        </w:rPr>
      </w:pPr>
      <w:ins w:id="67"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2"</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
          </w:rPr>
          <w:t>Smart Contracts</w:t>
        </w:r>
        <w:r>
          <w:rPr>
            <w:noProof/>
            <w:webHidden/>
          </w:rPr>
          <w:tab/>
        </w:r>
        <w:r>
          <w:rPr>
            <w:noProof/>
            <w:webHidden/>
          </w:rPr>
          <w:fldChar w:fldCharType="begin"/>
        </w:r>
        <w:r>
          <w:rPr>
            <w:noProof/>
            <w:webHidden/>
          </w:rPr>
          <w:instrText xml:space="preserve"> PAGEREF _Toc8861582 \h </w:instrText>
        </w:r>
        <w:r>
          <w:rPr>
            <w:noProof/>
            <w:webHidden/>
          </w:rPr>
        </w:r>
      </w:ins>
      <w:r>
        <w:rPr>
          <w:noProof/>
          <w:webHidden/>
        </w:rPr>
        <w:fldChar w:fldCharType="separate"/>
      </w:r>
      <w:ins w:id="68" w:author="Pablo Blanco Peris" w:date="2019-05-16T01:12:00Z">
        <w:r>
          <w:rPr>
            <w:noProof/>
            <w:webHidden/>
          </w:rPr>
          <w:t>13</w:t>
        </w:r>
        <w:r>
          <w:rPr>
            <w:noProof/>
            <w:webHidden/>
          </w:rPr>
          <w:fldChar w:fldCharType="end"/>
        </w:r>
        <w:r w:rsidRPr="00FA2D72">
          <w:rPr>
            <w:rStyle w:val="Hipervnculo"/>
            <w:noProof/>
          </w:rPr>
          <w:fldChar w:fldCharType="end"/>
        </w:r>
      </w:ins>
    </w:p>
    <w:p w14:paraId="49A810AB" w14:textId="410AE5B1" w:rsidR="00C910B5" w:rsidRDefault="00C910B5">
      <w:pPr>
        <w:pStyle w:val="TDC1"/>
        <w:rPr>
          <w:ins w:id="69" w:author="Pablo Blanco Peris" w:date="2019-05-16T01:12:00Z"/>
          <w:rFonts w:asciiTheme="minorHAnsi" w:eastAsiaTheme="minorEastAsia" w:hAnsiTheme="minorHAnsi" w:cstheme="minorBidi"/>
          <w:noProof/>
          <w:lang w:val="es-ES" w:eastAsia="es-ES_tradnl"/>
        </w:rPr>
      </w:pPr>
      <w:ins w:id="70"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3"</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Chapter 3 - Diseño e implementación</w:t>
        </w:r>
        <w:r>
          <w:rPr>
            <w:noProof/>
            <w:webHidden/>
          </w:rPr>
          <w:tab/>
        </w:r>
        <w:r>
          <w:rPr>
            <w:noProof/>
            <w:webHidden/>
          </w:rPr>
          <w:fldChar w:fldCharType="begin"/>
        </w:r>
        <w:r>
          <w:rPr>
            <w:noProof/>
            <w:webHidden/>
          </w:rPr>
          <w:instrText xml:space="preserve"> PAGEREF _Toc8861583 \h </w:instrText>
        </w:r>
        <w:r>
          <w:rPr>
            <w:noProof/>
            <w:webHidden/>
          </w:rPr>
        </w:r>
      </w:ins>
      <w:r>
        <w:rPr>
          <w:noProof/>
          <w:webHidden/>
        </w:rPr>
        <w:fldChar w:fldCharType="separate"/>
      </w:r>
      <w:ins w:id="71" w:author="Pablo Blanco Peris" w:date="2019-05-16T01:12:00Z">
        <w:r>
          <w:rPr>
            <w:noProof/>
            <w:webHidden/>
          </w:rPr>
          <w:t>15</w:t>
        </w:r>
        <w:r>
          <w:rPr>
            <w:noProof/>
            <w:webHidden/>
          </w:rPr>
          <w:fldChar w:fldCharType="end"/>
        </w:r>
        <w:r w:rsidRPr="00FA2D72">
          <w:rPr>
            <w:rStyle w:val="Hipervnculo"/>
            <w:noProof/>
          </w:rPr>
          <w:fldChar w:fldCharType="end"/>
        </w:r>
      </w:ins>
    </w:p>
    <w:p w14:paraId="4F945739" w14:textId="02D995A0" w:rsidR="00C910B5" w:rsidRDefault="00C910B5">
      <w:pPr>
        <w:pStyle w:val="TDC2"/>
        <w:tabs>
          <w:tab w:val="right" w:leader="dot" w:pos="9350"/>
        </w:tabs>
        <w:rPr>
          <w:ins w:id="72" w:author="Pablo Blanco Peris" w:date="2019-05-16T01:12:00Z"/>
          <w:rFonts w:asciiTheme="minorHAnsi" w:eastAsiaTheme="minorEastAsia" w:hAnsiTheme="minorHAnsi" w:cstheme="minorBidi"/>
          <w:noProof/>
          <w:lang w:val="es-ES" w:eastAsia="es-ES_tradnl"/>
        </w:rPr>
      </w:pPr>
      <w:ins w:id="73"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4"</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Front-end</w:t>
        </w:r>
        <w:r>
          <w:rPr>
            <w:noProof/>
            <w:webHidden/>
          </w:rPr>
          <w:tab/>
        </w:r>
        <w:r>
          <w:rPr>
            <w:noProof/>
            <w:webHidden/>
          </w:rPr>
          <w:fldChar w:fldCharType="begin"/>
        </w:r>
        <w:r>
          <w:rPr>
            <w:noProof/>
            <w:webHidden/>
          </w:rPr>
          <w:instrText xml:space="preserve"> PAGEREF _Toc8861584 \h </w:instrText>
        </w:r>
        <w:r>
          <w:rPr>
            <w:noProof/>
            <w:webHidden/>
          </w:rPr>
        </w:r>
      </w:ins>
      <w:r>
        <w:rPr>
          <w:noProof/>
          <w:webHidden/>
        </w:rPr>
        <w:fldChar w:fldCharType="separate"/>
      </w:r>
      <w:ins w:id="74" w:author="Pablo Blanco Peris" w:date="2019-05-16T01:12:00Z">
        <w:r>
          <w:rPr>
            <w:noProof/>
            <w:webHidden/>
          </w:rPr>
          <w:t>17</w:t>
        </w:r>
        <w:r>
          <w:rPr>
            <w:noProof/>
            <w:webHidden/>
          </w:rPr>
          <w:fldChar w:fldCharType="end"/>
        </w:r>
        <w:r w:rsidRPr="00FA2D72">
          <w:rPr>
            <w:rStyle w:val="Hipervnculo"/>
            <w:noProof/>
          </w:rPr>
          <w:fldChar w:fldCharType="end"/>
        </w:r>
      </w:ins>
    </w:p>
    <w:p w14:paraId="08E2FD27" w14:textId="2A7E4F0D" w:rsidR="00C910B5" w:rsidRDefault="00C910B5">
      <w:pPr>
        <w:pStyle w:val="TDC2"/>
        <w:tabs>
          <w:tab w:val="right" w:leader="dot" w:pos="9350"/>
        </w:tabs>
        <w:rPr>
          <w:ins w:id="75" w:author="Pablo Blanco Peris" w:date="2019-05-16T01:12:00Z"/>
          <w:rFonts w:asciiTheme="minorHAnsi" w:eastAsiaTheme="minorEastAsia" w:hAnsiTheme="minorHAnsi" w:cstheme="minorBidi"/>
          <w:noProof/>
          <w:lang w:val="es-ES" w:eastAsia="es-ES_tradnl"/>
        </w:rPr>
      </w:pPr>
      <w:ins w:id="76"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5"</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Herramientas de conexiones</w:t>
        </w:r>
        <w:r>
          <w:rPr>
            <w:noProof/>
            <w:webHidden/>
          </w:rPr>
          <w:tab/>
        </w:r>
        <w:r>
          <w:rPr>
            <w:noProof/>
            <w:webHidden/>
          </w:rPr>
          <w:fldChar w:fldCharType="begin"/>
        </w:r>
        <w:r>
          <w:rPr>
            <w:noProof/>
            <w:webHidden/>
          </w:rPr>
          <w:instrText xml:space="preserve"> PAGEREF _Toc8861585 \h </w:instrText>
        </w:r>
        <w:r>
          <w:rPr>
            <w:noProof/>
            <w:webHidden/>
          </w:rPr>
        </w:r>
      </w:ins>
      <w:r>
        <w:rPr>
          <w:noProof/>
          <w:webHidden/>
        </w:rPr>
        <w:fldChar w:fldCharType="separate"/>
      </w:r>
      <w:ins w:id="77" w:author="Pablo Blanco Peris" w:date="2019-05-16T01:12:00Z">
        <w:r>
          <w:rPr>
            <w:noProof/>
            <w:webHidden/>
          </w:rPr>
          <w:t>17</w:t>
        </w:r>
        <w:r>
          <w:rPr>
            <w:noProof/>
            <w:webHidden/>
          </w:rPr>
          <w:fldChar w:fldCharType="end"/>
        </w:r>
        <w:r w:rsidRPr="00FA2D72">
          <w:rPr>
            <w:rStyle w:val="Hipervnculo"/>
            <w:noProof/>
          </w:rPr>
          <w:fldChar w:fldCharType="end"/>
        </w:r>
      </w:ins>
    </w:p>
    <w:p w14:paraId="071673AC" w14:textId="4D24080C" w:rsidR="00C910B5" w:rsidRDefault="00C910B5">
      <w:pPr>
        <w:pStyle w:val="TDC2"/>
        <w:tabs>
          <w:tab w:val="right" w:leader="dot" w:pos="9350"/>
        </w:tabs>
        <w:rPr>
          <w:ins w:id="78" w:author="Pablo Blanco Peris" w:date="2019-05-16T01:12:00Z"/>
          <w:rFonts w:asciiTheme="minorHAnsi" w:eastAsiaTheme="minorEastAsia" w:hAnsiTheme="minorHAnsi" w:cstheme="minorBidi"/>
          <w:noProof/>
          <w:lang w:val="es-ES" w:eastAsia="es-ES_tradnl"/>
        </w:rPr>
      </w:pPr>
      <w:ins w:id="79"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6"</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Back-end o DApp</w:t>
        </w:r>
        <w:r>
          <w:rPr>
            <w:noProof/>
            <w:webHidden/>
          </w:rPr>
          <w:tab/>
        </w:r>
        <w:r>
          <w:rPr>
            <w:noProof/>
            <w:webHidden/>
          </w:rPr>
          <w:fldChar w:fldCharType="begin"/>
        </w:r>
        <w:r>
          <w:rPr>
            <w:noProof/>
            <w:webHidden/>
          </w:rPr>
          <w:instrText xml:space="preserve"> PAGEREF _Toc8861586 \h </w:instrText>
        </w:r>
        <w:r>
          <w:rPr>
            <w:noProof/>
            <w:webHidden/>
          </w:rPr>
        </w:r>
      </w:ins>
      <w:r>
        <w:rPr>
          <w:noProof/>
          <w:webHidden/>
        </w:rPr>
        <w:fldChar w:fldCharType="separate"/>
      </w:r>
      <w:ins w:id="80" w:author="Pablo Blanco Peris" w:date="2019-05-16T01:12:00Z">
        <w:r>
          <w:rPr>
            <w:noProof/>
            <w:webHidden/>
          </w:rPr>
          <w:t>18</w:t>
        </w:r>
        <w:r>
          <w:rPr>
            <w:noProof/>
            <w:webHidden/>
          </w:rPr>
          <w:fldChar w:fldCharType="end"/>
        </w:r>
        <w:r w:rsidRPr="00FA2D72">
          <w:rPr>
            <w:rStyle w:val="Hipervnculo"/>
            <w:noProof/>
          </w:rPr>
          <w:fldChar w:fldCharType="end"/>
        </w:r>
      </w:ins>
    </w:p>
    <w:p w14:paraId="0360514C" w14:textId="1EACEB4A" w:rsidR="00C910B5" w:rsidRDefault="00C910B5">
      <w:pPr>
        <w:pStyle w:val="TDC1"/>
        <w:rPr>
          <w:ins w:id="81" w:author="Pablo Blanco Peris" w:date="2019-05-16T01:12:00Z"/>
          <w:rFonts w:asciiTheme="minorHAnsi" w:eastAsiaTheme="minorEastAsia" w:hAnsiTheme="minorHAnsi" w:cstheme="minorBidi"/>
          <w:noProof/>
          <w:lang w:val="es-ES" w:eastAsia="es-ES_tradnl"/>
        </w:rPr>
      </w:pPr>
      <w:ins w:id="82"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7"</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Chapter 4 - Demo</w:t>
        </w:r>
        <w:r>
          <w:rPr>
            <w:noProof/>
            <w:webHidden/>
          </w:rPr>
          <w:tab/>
        </w:r>
        <w:r>
          <w:rPr>
            <w:noProof/>
            <w:webHidden/>
          </w:rPr>
          <w:fldChar w:fldCharType="begin"/>
        </w:r>
        <w:r>
          <w:rPr>
            <w:noProof/>
            <w:webHidden/>
          </w:rPr>
          <w:instrText xml:space="preserve"> PAGEREF _Toc8861587 \h </w:instrText>
        </w:r>
        <w:r>
          <w:rPr>
            <w:noProof/>
            <w:webHidden/>
          </w:rPr>
        </w:r>
      </w:ins>
      <w:r>
        <w:rPr>
          <w:noProof/>
          <w:webHidden/>
        </w:rPr>
        <w:fldChar w:fldCharType="separate"/>
      </w:r>
      <w:ins w:id="83" w:author="Pablo Blanco Peris" w:date="2019-05-16T01:12:00Z">
        <w:r>
          <w:rPr>
            <w:noProof/>
            <w:webHidden/>
          </w:rPr>
          <w:t>18</w:t>
        </w:r>
        <w:r>
          <w:rPr>
            <w:noProof/>
            <w:webHidden/>
          </w:rPr>
          <w:fldChar w:fldCharType="end"/>
        </w:r>
        <w:r w:rsidRPr="00FA2D72">
          <w:rPr>
            <w:rStyle w:val="Hipervnculo"/>
            <w:noProof/>
          </w:rPr>
          <w:fldChar w:fldCharType="end"/>
        </w:r>
      </w:ins>
    </w:p>
    <w:p w14:paraId="211B92D9" w14:textId="536CD3B0" w:rsidR="00C910B5" w:rsidRDefault="00C910B5">
      <w:pPr>
        <w:pStyle w:val="TDC1"/>
        <w:rPr>
          <w:ins w:id="84" w:author="Pablo Blanco Peris" w:date="2019-05-16T01:12:00Z"/>
          <w:rFonts w:asciiTheme="minorHAnsi" w:eastAsiaTheme="minorEastAsia" w:hAnsiTheme="minorHAnsi" w:cstheme="minorBidi"/>
          <w:noProof/>
          <w:lang w:val="es-ES" w:eastAsia="es-ES_tradnl"/>
        </w:rPr>
      </w:pPr>
      <w:ins w:id="85"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88"</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
          </w:rPr>
          <w:t xml:space="preserve"> Bibliografía</w:t>
        </w:r>
        <w:r>
          <w:rPr>
            <w:noProof/>
            <w:webHidden/>
          </w:rPr>
          <w:tab/>
        </w:r>
        <w:r>
          <w:rPr>
            <w:noProof/>
            <w:webHidden/>
          </w:rPr>
          <w:fldChar w:fldCharType="begin"/>
        </w:r>
        <w:r>
          <w:rPr>
            <w:noProof/>
            <w:webHidden/>
          </w:rPr>
          <w:instrText xml:space="preserve"> PAGEREF _Toc8861588 \h </w:instrText>
        </w:r>
        <w:r>
          <w:rPr>
            <w:noProof/>
            <w:webHidden/>
          </w:rPr>
        </w:r>
      </w:ins>
      <w:r>
        <w:rPr>
          <w:noProof/>
          <w:webHidden/>
        </w:rPr>
        <w:fldChar w:fldCharType="separate"/>
      </w:r>
      <w:ins w:id="86" w:author="Pablo Blanco Peris" w:date="2019-05-16T01:12:00Z">
        <w:r>
          <w:rPr>
            <w:noProof/>
            <w:webHidden/>
          </w:rPr>
          <w:t>19</w:t>
        </w:r>
        <w:r>
          <w:rPr>
            <w:noProof/>
            <w:webHidden/>
          </w:rPr>
          <w:fldChar w:fldCharType="end"/>
        </w:r>
        <w:r w:rsidRPr="00FA2D72">
          <w:rPr>
            <w:rStyle w:val="Hipervnculo"/>
            <w:noProof/>
          </w:rPr>
          <w:fldChar w:fldCharType="end"/>
        </w:r>
      </w:ins>
    </w:p>
    <w:p w14:paraId="39DD5830" w14:textId="04CF783B" w:rsidR="00C910B5" w:rsidRDefault="00C910B5">
      <w:pPr>
        <w:pStyle w:val="TDC1"/>
        <w:rPr>
          <w:ins w:id="87" w:author="Pablo Blanco Peris" w:date="2019-05-16T01:12:00Z"/>
          <w:rFonts w:asciiTheme="minorHAnsi" w:eastAsiaTheme="minorEastAsia" w:hAnsiTheme="minorHAnsi" w:cstheme="minorBidi"/>
          <w:noProof/>
          <w:lang w:val="es-ES" w:eastAsia="es-ES_tradnl"/>
        </w:rPr>
      </w:pPr>
      <w:ins w:id="88" w:author="Pablo Blanco Peris" w:date="2019-05-16T01:12:00Z">
        <w:r w:rsidRPr="00FA2D72">
          <w:rPr>
            <w:rStyle w:val="Hipervnculo"/>
            <w:noProof/>
          </w:rPr>
          <w:fldChar w:fldCharType="begin"/>
        </w:r>
        <w:r w:rsidRPr="00FA2D72">
          <w:rPr>
            <w:rStyle w:val="Hipervnculo"/>
            <w:noProof/>
          </w:rPr>
          <w:instrText xml:space="preserve"> </w:instrText>
        </w:r>
        <w:r>
          <w:rPr>
            <w:noProof/>
          </w:rPr>
          <w:instrText>HYPERLINK \l "_Toc8861598"</w:instrText>
        </w:r>
        <w:r w:rsidRPr="00FA2D72">
          <w:rPr>
            <w:rStyle w:val="Hipervnculo"/>
            <w:noProof/>
          </w:rPr>
          <w:instrText xml:space="preserve"> </w:instrText>
        </w:r>
        <w:r w:rsidRPr="00FA2D72">
          <w:rPr>
            <w:rStyle w:val="Hipervnculo"/>
            <w:noProof/>
          </w:rPr>
        </w:r>
        <w:r w:rsidRPr="00FA2D72">
          <w:rPr>
            <w:rStyle w:val="Hipervnculo"/>
            <w:noProof/>
          </w:rPr>
          <w:fldChar w:fldCharType="separate"/>
        </w:r>
        <w:r w:rsidRPr="00FA2D72">
          <w:rPr>
            <w:rStyle w:val="Hipervnculo"/>
            <w:noProof/>
            <w:lang w:val="es-ES_tradnl"/>
          </w:rPr>
          <w:t>Chapter 5 -</w:t>
        </w:r>
        <w:r>
          <w:rPr>
            <w:noProof/>
            <w:webHidden/>
          </w:rPr>
          <w:tab/>
        </w:r>
        <w:r>
          <w:rPr>
            <w:noProof/>
            <w:webHidden/>
          </w:rPr>
          <w:fldChar w:fldCharType="begin"/>
        </w:r>
        <w:r>
          <w:rPr>
            <w:noProof/>
            <w:webHidden/>
          </w:rPr>
          <w:instrText xml:space="preserve"> PAGEREF _Toc8861598 \h </w:instrText>
        </w:r>
        <w:r>
          <w:rPr>
            <w:noProof/>
            <w:webHidden/>
          </w:rPr>
        </w:r>
      </w:ins>
      <w:r>
        <w:rPr>
          <w:noProof/>
          <w:webHidden/>
        </w:rPr>
        <w:fldChar w:fldCharType="separate"/>
      </w:r>
      <w:ins w:id="89" w:author="Pablo Blanco Peris" w:date="2019-05-16T01:12:00Z">
        <w:r>
          <w:rPr>
            <w:noProof/>
            <w:webHidden/>
          </w:rPr>
          <w:t>19</w:t>
        </w:r>
        <w:r>
          <w:rPr>
            <w:noProof/>
            <w:webHidden/>
          </w:rPr>
          <w:fldChar w:fldCharType="end"/>
        </w:r>
        <w:r w:rsidRPr="00FA2D72">
          <w:rPr>
            <w:rStyle w:val="Hipervnculo"/>
            <w:noProof/>
          </w:rPr>
          <w:fldChar w:fldCharType="end"/>
        </w:r>
      </w:ins>
    </w:p>
    <w:p w14:paraId="7A09464C" w14:textId="3F3D7F69" w:rsidR="008E2A0C" w:rsidRPr="0094773E" w:rsidDel="001848A0" w:rsidRDefault="008E2A0C">
      <w:pPr>
        <w:pStyle w:val="TDC1"/>
        <w:rPr>
          <w:del w:id="90" w:author="Pablo Blanco Peris" w:date="2019-05-13T23:00:00Z"/>
          <w:rFonts w:ascii="Calibri" w:hAnsi="Calibri"/>
          <w:noProof/>
          <w:sz w:val="22"/>
          <w:szCs w:val="22"/>
          <w:lang w:val="es-ES_tradnl" w:eastAsia="es-ES"/>
        </w:rPr>
      </w:pPr>
      <w:del w:id="91" w:author="Pablo Blanco Peris" w:date="2019-05-13T23:00:00Z">
        <w:r w:rsidRPr="001848A0" w:rsidDel="001848A0">
          <w:rPr>
            <w:noProof/>
            <w:rPrChange w:id="92" w:author="Pablo Blanco Peris" w:date="2019-05-13T23:00:00Z">
              <w:rPr>
                <w:rStyle w:val="Hipervnculo"/>
                <w:noProof/>
                <w:lang w:val="es-ES_tradnl"/>
              </w:rPr>
            </w:rPrChange>
          </w:rPr>
          <w:delText>Autorización de Difusión</w:delText>
        </w:r>
        <w:r w:rsidRPr="0094773E" w:rsidDel="001848A0">
          <w:rPr>
            <w:noProof/>
            <w:webHidden/>
            <w:lang w:val="es-ES_tradnl"/>
          </w:rPr>
          <w:tab/>
          <w:delText>ii</w:delText>
        </w:r>
      </w:del>
    </w:p>
    <w:p w14:paraId="50DAC419" w14:textId="130ADB87" w:rsidR="008E2A0C" w:rsidRPr="0094773E" w:rsidDel="001848A0" w:rsidRDefault="008E2A0C">
      <w:pPr>
        <w:pStyle w:val="TDC1"/>
        <w:rPr>
          <w:del w:id="93" w:author="Pablo Blanco Peris" w:date="2019-05-13T23:00:00Z"/>
          <w:rFonts w:ascii="Calibri" w:hAnsi="Calibri"/>
          <w:noProof/>
          <w:sz w:val="22"/>
          <w:szCs w:val="22"/>
          <w:lang w:val="es-ES_tradnl" w:eastAsia="es-ES"/>
        </w:rPr>
      </w:pPr>
      <w:del w:id="94" w:author="Pablo Blanco Peris" w:date="2019-05-13T23:00:00Z">
        <w:r w:rsidRPr="001848A0" w:rsidDel="001848A0">
          <w:rPr>
            <w:noProof/>
            <w:rPrChange w:id="95" w:author="Pablo Blanco Peris" w:date="2019-05-13T23:00:00Z">
              <w:rPr>
                <w:rStyle w:val="Hipervnculo"/>
                <w:noProof/>
                <w:lang w:val="es-ES_tradnl"/>
              </w:rPr>
            </w:rPrChange>
          </w:rPr>
          <w:delText>Resumen en castellano</w:delText>
        </w:r>
        <w:r w:rsidRPr="0094773E" w:rsidDel="001848A0">
          <w:rPr>
            <w:noProof/>
            <w:webHidden/>
            <w:lang w:val="es-ES_tradnl"/>
          </w:rPr>
          <w:tab/>
          <w:delText>iii</w:delText>
        </w:r>
      </w:del>
    </w:p>
    <w:p w14:paraId="73A1E1E6" w14:textId="58795CAA" w:rsidR="008E2A0C" w:rsidRPr="0094773E" w:rsidDel="001848A0" w:rsidRDefault="008E2A0C">
      <w:pPr>
        <w:pStyle w:val="TDC1"/>
        <w:rPr>
          <w:del w:id="96" w:author="Pablo Blanco Peris" w:date="2019-05-13T23:00:00Z"/>
          <w:rFonts w:ascii="Calibri" w:hAnsi="Calibri"/>
          <w:noProof/>
          <w:sz w:val="22"/>
          <w:szCs w:val="22"/>
          <w:lang w:val="es-ES_tradnl" w:eastAsia="es-ES"/>
        </w:rPr>
      </w:pPr>
      <w:del w:id="97" w:author="Pablo Blanco Peris" w:date="2019-05-13T23:00:00Z">
        <w:r w:rsidRPr="001848A0" w:rsidDel="001848A0">
          <w:rPr>
            <w:noProof/>
            <w:rPrChange w:id="98" w:author="Pablo Blanco Peris" w:date="2019-05-13T23:00:00Z">
              <w:rPr>
                <w:rStyle w:val="Hipervnculo"/>
                <w:noProof/>
                <w:lang w:val="es-ES_tradnl"/>
              </w:rPr>
            </w:rPrChange>
          </w:rPr>
          <w:delText>Palabras clave</w:delText>
        </w:r>
        <w:r w:rsidRPr="0094773E" w:rsidDel="001848A0">
          <w:rPr>
            <w:noProof/>
            <w:webHidden/>
            <w:lang w:val="es-ES_tradnl"/>
          </w:rPr>
          <w:tab/>
          <w:delText>iii</w:delText>
        </w:r>
      </w:del>
    </w:p>
    <w:p w14:paraId="24642732" w14:textId="7E0AE520" w:rsidR="008E2A0C" w:rsidRPr="0094773E" w:rsidDel="001848A0" w:rsidRDefault="008E2A0C">
      <w:pPr>
        <w:pStyle w:val="TDC1"/>
        <w:rPr>
          <w:del w:id="99" w:author="Pablo Blanco Peris" w:date="2019-05-13T23:00:00Z"/>
          <w:rFonts w:ascii="Calibri" w:hAnsi="Calibri"/>
          <w:noProof/>
          <w:sz w:val="22"/>
          <w:szCs w:val="22"/>
          <w:lang w:val="es-ES_tradnl" w:eastAsia="es-ES"/>
        </w:rPr>
      </w:pPr>
      <w:del w:id="100" w:author="Pablo Blanco Peris" w:date="2019-05-13T23:00:00Z">
        <w:r w:rsidRPr="001848A0" w:rsidDel="001848A0">
          <w:rPr>
            <w:noProof/>
            <w:rPrChange w:id="101" w:author="Pablo Blanco Peris" w:date="2019-05-13T23:00:00Z">
              <w:rPr>
                <w:rStyle w:val="Hipervnculo"/>
                <w:noProof/>
                <w:lang w:val="es-ES_tradnl"/>
              </w:rPr>
            </w:rPrChange>
          </w:rPr>
          <w:delText>Resumen en inglés</w:delText>
        </w:r>
        <w:r w:rsidRPr="0094773E" w:rsidDel="001848A0">
          <w:rPr>
            <w:noProof/>
            <w:webHidden/>
            <w:lang w:val="es-ES_tradnl"/>
          </w:rPr>
          <w:tab/>
          <w:delText>iv</w:delText>
        </w:r>
      </w:del>
    </w:p>
    <w:p w14:paraId="31407FB5" w14:textId="6C1447EA" w:rsidR="008E2A0C" w:rsidRPr="0094773E" w:rsidDel="001848A0" w:rsidRDefault="008E2A0C">
      <w:pPr>
        <w:pStyle w:val="TDC1"/>
        <w:rPr>
          <w:del w:id="102" w:author="Pablo Blanco Peris" w:date="2019-05-13T23:00:00Z"/>
          <w:rFonts w:ascii="Calibri" w:hAnsi="Calibri"/>
          <w:noProof/>
          <w:sz w:val="22"/>
          <w:szCs w:val="22"/>
          <w:lang w:val="es-ES_tradnl" w:eastAsia="es-ES"/>
        </w:rPr>
      </w:pPr>
      <w:del w:id="103" w:author="Pablo Blanco Peris" w:date="2019-05-13T23:00:00Z">
        <w:r w:rsidRPr="001848A0" w:rsidDel="001848A0">
          <w:rPr>
            <w:noProof/>
            <w:rPrChange w:id="104" w:author="Pablo Blanco Peris" w:date="2019-05-13T23:00:00Z">
              <w:rPr>
                <w:rStyle w:val="Hipervnculo"/>
                <w:noProof/>
                <w:lang w:val="es-ES_tradnl"/>
              </w:rPr>
            </w:rPrChange>
          </w:rPr>
          <w:delText>Keywords</w:delText>
        </w:r>
        <w:r w:rsidRPr="0094773E" w:rsidDel="001848A0">
          <w:rPr>
            <w:noProof/>
            <w:webHidden/>
            <w:lang w:val="es-ES_tradnl"/>
          </w:rPr>
          <w:tab/>
          <w:delText>iv</w:delText>
        </w:r>
      </w:del>
    </w:p>
    <w:p w14:paraId="127014BB" w14:textId="60253275" w:rsidR="008E2A0C" w:rsidRPr="0094773E" w:rsidDel="001848A0" w:rsidRDefault="008E2A0C">
      <w:pPr>
        <w:pStyle w:val="TDC1"/>
        <w:rPr>
          <w:del w:id="105" w:author="Pablo Blanco Peris" w:date="2019-05-13T23:00:00Z"/>
          <w:rFonts w:ascii="Calibri" w:hAnsi="Calibri"/>
          <w:noProof/>
          <w:sz w:val="22"/>
          <w:szCs w:val="22"/>
          <w:lang w:val="es-ES_tradnl" w:eastAsia="es-ES"/>
        </w:rPr>
      </w:pPr>
      <w:del w:id="106" w:author="Pablo Blanco Peris" w:date="2019-05-13T23:00:00Z">
        <w:r w:rsidRPr="001848A0" w:rsidDel="001848A0">
          <w:rPr>
            <w:noProof/>
            <w:rPrChange w:id="107" w:author="Pablo Blanco Peris" w:date="2019-05-13T23:00:00Z">
              <w:rPr>
                <w:rStyle w:val="Hipervnculo"/>
                <w:noProof/>
                <w:lang w:val="es-ES_tradnl"/>
              </w:rPr>
            </w:rPrChange>
          </w:rPr>
          <w:delText>Índice de contenidos</w:delText>
        </w:r>
        <w:r w:rsidRPr="0094773E" w:rsidDel="001848A0">
          <w:rPr>
            <w:noProof/>
            <w:webHidden/>
            <w:lang w:val="es-ES_tradnl"/>
          </w:rPr>
          <w:tab/>
          <w:delText>1</w:delText>
        </w:r>
      </w:del>
    </w:p>
    <w:p w14:paraId="70D7F278" w14:textId="3CD3A2BA" w:rsidR="008E2A0C" w:rsidRPr="0094773E" w:rsidDel="001848A0" w:rsidRDefault="008E2A0C">
      <w:pPr>
        <w:pStyle w:val="TDC1"/>
        <w:rPr>
          <w:del w:id="108" w:author="Pablo Blanco Peris" w:date="2019-05-13T23:00:00Z"/>
          <w:rFonts w:ascii="Calibri" w:hAnsi="Calibri"/>
          <w:noProof/>
          <w:sz w:val="22"/>
          <w:szCs w:val="22"/>
          <w:lang w:val="es-ES_tradnl" w:eastAsia="es-ES"/>
        </w:rPr>
      </w:pPr>
      <w:del w:id="109" w:author="Pablo Blanco Peris" w:date="2019-05-13T23:00:00Z">
        <w:r w:rsidRPr="001848A0" w:rsidDel="001848A0">
          <w:rPr>
            <w:noProof/>
            <w:rPrChange w:id="110" w:author="Pablo Blanco Peris" w:date="2019-05-13T23:00:00Z">
              <w:rPr>
                <w:rStyle w:val="Hipervnculo"/>
                <w:noProof/>
                <w:lang w:val="es-ES_tradnl"/>
              </w:rPr>
            </w:rPrChange>
          </w:rPr>
          <w:delText>Agradecimientos</w:delText>
        </w:r>
        <w:r w:rsidRPr="0094773E" w:rsidDel="001848A0">
          <w:rPr>
            <w:noProof/>
            <w:webHidden/>
            <w:lang w:val="es-ES_tradnl"/>
          </w:rPr>
          <w:tab/>
          <w:delText>2</w:delText>
        </w:r>
      </w:del>
    </w:p>
    <w:p w14:paraId="277DC9B3" w14:textId="3460CBAE" w:rsidR="008E2A0C" w:rsidRPr="0094773E" w:rsidDel="001848A0" w:rsidRDefault="008E2A0C">
      <w:pPr>
        <w:pStyle w:val="TDC1"/>
        <w:rPr>
          <w:del w:id="111" w:author="Pablo Blanco Peris" w:date="2019-05-13T23:00:00Z"/>
          <w:rFonts w:ascii="Calibri" w:hAnsi="Calibri"/>
          <w:noProof/>
          <w:sz w:val="22"/>
          <w:szCs w:val="22"/>
          <w:lang w:val="es-ES_tradnl" w:eastAsia="es-ES"/>
        </w:rPr>
      </w:pPr>
      <w:del w:id="112" w:author="Pablo Blanco Peris" w:date="2019-05-13T23:00:00Z">
        <w:r w:rsidRPr="001848A0" w:rsidDel="001848A0">
          <w:rPr>
            <w:noProof/>
            <w:rPrChange w:id="113" w:author="Pablo Blanco Peris" w:date="2019-05-13T23:00:00Z">
              <w:rPr>
                <w:rStyle w:val="Hipervnculo"/>
                <w:noProof/>
                <w:lang w:val="es-ES_tradnl"/>
              </w:rPr>
            </w:rPrChange>
          </w:rPr>
          <w:delText>Chapter 1 - Enter Your Chapter Title Here</w:delText>
        </w:r>
        <w:r w:rsidRPr="0094773E" w:rsidDel="001848A0">
          <w:rPr>
            <w:noProof/>
            <w:webHidden/>
            <w:lang w:val="es-ES_tradnl"/>
          </w:rPr>
          <w:tab/>
          <w:delText>3</w:delText>
        </w:r>
      </w:del>
    </w:p>
    <w:p w14:paraId="1FAFA548" w14:textId="6908B81B" w:rsidR="008E2A0C" w:rsidRPr="0094773E" w:rsidDel="001848A0" w:rsidRDefault="008E2A0C">
      <w:pPr>
        <w:pStyle w:val="TDC2"/>
        <w:tabs>
          <w:tab w:val="right" w:leader="dot" w:pos="9350"/>
        </w:tabs>
        <w:rPr>
          <w:del w:id="114" w:author="Pablo Blanco Peris" w:date="2019-05-13T23:00:00Z"/>
          <w:rFonts w:ascii="Calibri" w:hAnsi="Calibri"/>
          <w:noProof/>
          <w:sz w:val="22"/>
          <w:szCs w:val="22"/>
          <w:lang w:val="es-ES_tradnl" w:eastAsia="es-ES"/>
        </w:rPr>
      </w:pPr>
      <w:del w:id="115" w:author="Pablo Blanco Peris" w:date="2019-05-13T23:00:00Z">
        <w:r w:rsidRPr="001848A0" w:rsidDel="001848A0">
          <w:rPr>
            <w:noProof/>
            <w:rPrChange w:id="116" w:author="Pablo Blanco Peris" w:date="2019-05-13T23:00:00Z">
              <w:rPr>
                <w:rStyle w:val="Hipervnculo"/>
                <w:noProof/>
                <w:lang w:val="es-ES_tradnl"/>
              </w:rPr>
            </w:rPrChange>
          </w:rPr>
          <w:delText>First-level Subhead (Heading 2 style)</w:delText>
        </w:r>
        <w:r w:rsidRPr="0094773E" w:rsidDel="001848A0">
          <w:rPr>
            <w:noProof/>
            <w:webHidden/>
            <w:lang w:val="es-ES_tradnl"/>
          </w:rPr>
          <w:tab/>
          <w:delText>3</w:delText>
        </w:r>
      </w:del>
    </w:p>
    <w:p w14:paraId="3064790C" w14:textId="10B5340E" w:rsidR="008E2A0C" w:rsidRPr="0094773E" w:rsidDel="001848A0" w:rsidRDefault="008E2A0C">
      <w:pPr>
        <w:pStyle w:val="TDC3"/>
        <w:tabs>
          <w:tab w:val="right" w:leader="dot" w:pos="9350"/>
        </w:tabs>
        <w:rPr>
          <w:del w:id="117" w:author="Pablo Blanco Peris" w:date="2019-05-13T23:00:00Z"/>
          <w:rFonts w:ascii="Calibri" w:hAnsi="Calibri"/>
          <w:noProof/>
          <w:sz w:val="22"/>
          <w:szCs w:val="22"/>
          <w:lang w:val="es-ES_tradnl" w:eastAsia="es-ES"/>
        </w:rPr>
      </w:pPr>
      <w:del w:id="118" w:author="Pablo Blanco Peris" w:date="2019-05-13T23:00:00Z">
        <w:r w:rsidRPr="001848A0" w:rsidDel="001848A0">
          <w:rPr>
            <w:noProof/>
            <w:rPrChange w:id="119" w:author="Pablo Blanco Peris" w:date="2019-05-13T23:00:00Z">
              <w:rPr>
                <w:rStyle w:val="Hipervnculo"/>
                <w:noProof/>
                <w:lang w:val="es-ES_tradnl"/>
              </w:rPr>
            </w:rPrChange>
          </w:rPr>
          <w:delText>Second-level Subhead (Heading 3 style)</w:delText>
        </w:r>
        <w:r w:rsidRPr="0094773E" w:rsidDel="001848A0">
          <w:rPr>
            <w:noProof/>
            <w:webHidden/>
            <w:lang w:val="es-ES_tradnl"/>
          </w:rPr>
          <w:tab/>
          <w:delText>3</w:delText>
        </w:r>
      </w:del>
    </w:p>
    <w:p w14:paraId="19849C8D" w14:textId="6F26EA06" w:rsidR="008E2A0C" w:rsidRPr="0094773E" w:rsidDel="001848A0" w:rsidRDefault="008E2A0C">
      <w:pPr>
        <w:pStyle w:val="TDC2"/>
        <w:tabs>
          <w:tab w:val="right" w:leader="dot" w:pos="9350"/>
        </w:tabs>
        <w:rPr>
          <w:del w:id="120" w:author="Pablo Blanco Peris" w:date="2019-05-13T23:00:00Z"/>
          <w:rFonts w:ascii="Calibri" w:hAnsi="Calibri"/>
          <w:noProof/>
          <w:sz w:val="22"/>
          <w:szCs w:val="22"/>
          <w:lang w:val="es-ES_tradnl" w:eastAsia="es-ES"/>
        </w:rPr>
      </w:pPr>
      <w:del w:id="121" w:author="Pablo Blanco Peris" w:date="2019-05-13T23:00:00Z">
        <w:r w:rsidRPr="001848A0" w:rsidDel="001848A0">
          <w:rPr>
            <w:noProof/>
            <w:rPrChange w:id="122" w:author="Pablo Blanco Peris" w:date="2019-05-13T23:00:00Z">
              <w:rPr>
                <w:rStyle w:val="Hipervnculo"/>
                <w:noProof/>
                <w:lang w:val="es-ES_tradnl"/>
              </w:rPr>
            </w:rPrChange>
          </w:rPr>
          <w:delText>Figures and Tables</w:delText>
        </w:r>
        <w:r w:rsidRPr="0094773E" w:rsidDel="001848A0">
          <w:rPr>
            <w:noProof/>
            <w:webHidden/>
            <w:lang w:val="es-ES_tradnl"/>
          </w:rPr>
          <w:tab/>
          <w:delText>3</w:delText>
        </w:r>
      </w:del>
    </w:p>
    <w:p w14:paraId="0F7682E0" w14:textId="0C32A50A" w:rsidR="008E2A0C" w:rsidRPr="0094773E" w:rsidDel="001848A0" w:rsidRDefault="008E2A0C">
      <w:pPr>
        <w:pStyle w:val="TDC1"/>
        <w:rPr>
          <w:del w:id="123" w:author="Pablo Blanco Peris" w:date="2019-05-13T23:00:00Z"/>
          <w:rFonts w:ascii="Calibri" w:hAnsi="Calibri"/>
          <w:noProof/>
          <w:sz w:val="22"/>
          <w:szCs w:val="22"/>
          <w:lang w:val="es-ES_tradnl" w:eastAsia="es-ES"/>
        </w:rPr>
      </w:pPr>
      <w:del w:id="124" w:author="Pablo Blanco Peris" w:date="2019-05-13T23:00:00Z">
        <w:r w:rsidRPr="001848A0" w:rsidDel="001848A0">
          <w:rPr>
            <w:noProof/>
            <w:rPrChange w:id="125" w:author="Pablo Blanco Peris" w:date="2019-05-13T23:00:00Z">
              <w:rPr>
                <w:rStyle w:val="Hipervnculo"/>
                <w:noProof/>
                <w:lang w:val="es-ES_tradnl"/>
              </w:rPr>
            </w:rPrChange>
          </w:rPr>
          <w:delText>Chapter 2 - Enter Your Chapter Title Here</w:delText>
        </w:r>
        <w:r w:rsidRPr="0094773E" w:rsidDel="001848A0">
          <w:rPr>
            <w:noProof/>
            <w:webHidden/>
            <w:lang w:val="es-ES_tradnl"/>
          </w:rPr>
          <w:tab/>
          <w:delText>5</w:delText>
        </w:r>
      </w:del>
    </w:p>
    <w:p w14:paraId="508780F3" w14:textId="1260377D" w:rsidR="008E2A0C" w:rsidRPr="0094773E" w:rsidDel="001848A0" w:rsidRDefault="008E2A0C">
      <w:pPr>
        <w:pStyle w:val="TDC2"/>
        <w:tabs>
          <w:tab w:val="right" w:leader="dot" w:pos="9350"/>
        </w:tabs>
        <w:rPr>
          <w:del w:id="126" w:author="Pablo Blanco Peris" w:date="2019-05-13T23:00:00Z"/>
          <w:rFonts w:ascii="Calibri" w:hAnsi="Calibri"/>
          <w:noProof/>
          <w:sz w:val="22"/>
          <w:szCs w:val="22"/>
          <w:lang w:val="es-ES_tradnl" w:eastAsia="es-ES"/>
        </w:rPr>
      </w:pPr>
      <w:del w:id="127" w:author="Pablo Blanco Peris" w:date="2019-05-13T23:00:00Z">
        <w:r w:rsidRPr="001848A0" w:rsidDel="001848A0">
          <w:rPr>
            <w:noProof/>
            <w:rPrChange w:id="128" w:author="Pablo Blanco Peris" w:date="2019-05-13T23:00:00Z">
              <w:rPr>
                <w:rStyle w:val="Hipervnculo"/>
                <w:noProof/>
                <w:lang w:val="es-ES_tradnl"/>
              </w:rPr>
            </w:rPrChange>
          </w:rPr>
          <w:delText>Subhead (Heading 2 style)</w:delText>
        </w:r>
        <w:r w:rsidRPr="0094773E" w:rsidDel="001848A0">
          <w:rPr>
            <w:noProof/>
            <w:webHidden/>
            <w:lang w:val="es-ES_tradnl"/>
          </w:rPr>
          <w:tab/>
          <w:delText>5</w:delText>
        </w:r>
      </w:del>
    </w:p>
    <w:p w14:paraId="796ABF3E" w14:textId="0527DA50" w:rsidR="008E2A0C" w:rsidRPr="0094773E" w:rsidDel="001848A0" w:rsidRDefault="008E2A0C">
      <w:pPr>
        <w:pStyle w:val="TDC1"/>
        <w:rPr>
          <w:del w:id="129" w:author="Pablo Blanco Peris" w:date="2019-05-13T23:00:00Z"/>
          <w:rFonts w:ascii="Calibri" w:hAnsi="Calibri"/>
          <w:noProof/>
          <w:sz w:val="22"/>
          <w:szCs w:val="22"/>
          <w:lang w:val="es-ES_tradnl" w:eastAsia="es-ES"/>
        </w:rPr>
      </w:pPr>
      <w:del w:id="130" w:author="Pablo Blanco Peris" w:date="2019-05-13T23:00:00Z">
        <w:r w:rsidRPr="001848A0" w:rsidDel="001848A0">
          <w:rPr>
            <w:noProof/>
            <w:rPrChange w:id="131" w:author="Pablo Blanco Peris" w:date="2019-05-13T23:00:00Z">
              <w:rPr>
                <w:rStyle w:val="Hipervnculo"/>
                <w:noProof/>
                <w:lang w:val="es-ES_tradnl"/>
              </w:rPr>
            </w:rPrChange>
          </w:rPr>
          <w:delText>Chapter 3 - Enter Your Chapter Title Here</w:delText>
        </w:r>
        <w:r w:rsidRPr="0094773E" w:rsidDel="001848A0">
          <w:rPr>
            <w:noProof/>
            <w:webHidden/>
            <w:lang w:val="es-ES_tradnl"/>
          </w:rPr>
          <w:tab/>
          <w:delText>6</w:delText>
        </w:r>
      </w:del>
    </w:p>
    <w:p w14:paraId="0F37ACFB" w14:textId="42EEB987" w:rsidR="008E2A0C" w:rsidRPr="0094773E" w:rsidDel="001848A0" w:rsidRDefault="008E2A0C">
      <w:pPr>
        <w:pStyle w:val="TDC1"/>
        <w:rPr>
          <w:del w:id="132" w:author="Pablo Blanco Peris" w:date="2019-05-13T23:00:00Z"/>
          <w:rFonts w:ascii="Calibri" w:hAnsi="Calibri"/>
          <w:noProof/>
          <w:sz w:val="22"/>
          <w:szCs w:val="22"/>
          <w:lang w:val="es-ES_tradnl" w:eastAsia="es-ES"/>
        </w:rPr>
      </w:pPr>
      <w:del w:id="133" w:author="Pablo Blanco Peris" w:date="2019-05-13T23:00:00Z">
        <w:r w:rsidRPr="001848A0" w:rsidDel="001848A0">
          <w:rPr>
            <w:noProof/>
            <w:rPrChange w:id="134" w:author="Pablo Blanco Peris" w:date="2019-05-13T23:00:00Z">
              <w:rPr>
                <w:rStyle w:val="Hipervnculo"/>
                <w:noProof/>
                <w:lang w:val="es-ES_tradnl"/>
              </w:rPr>
            </w:rPrChange>
          </w:rPr>
          <w:delText>References Or Bibliography</w:delText>
        </w:r>
        <w:r w:rsidRPr="0094773E" w:rsidDel="001848A0">
          <w:rPr>
            <w:noProof/>
            <w:webHidden/>
            <w:lang w:val="es-ES_tradnl"/>
          </w:rPr>
          <w:tab/>
          <w:delText>7</w:delText>
        </w:r>
      </w:del>
    </w:p>
    <w:p w14:paraId="65F3CB9C" w14:textId="77777777" w:rsidR="008E36E4" w:rsidRPr="00C1078D" w:rsidRDefault="00EF05DF" w:rsidP="008E5C64">
      <w:pPr>
        <w:pStyle w:val="PageHeading"/>
        <w:rPr>
          <w:rPrChange w:id="135" w:author="Microsoft Office User" w:date="2019-04-26T12:05:00Z">
            <w:rPr>
              <w:lang w:val="es-ES_tradnl"/>
            </w:rPr>
          </w:rPrChange>
        </w:rPr>
      </w:pPr>
      <w:r w:rsidRPr="0094773E">
        <w:rPr>
          <w:lang w:val="es-ES_tradnl"/>
        </w:rPr>
        <w:fldChar w:fldCharType="end"/>
      </w:r>
      <w:bookmarkStart w:id="136" w:name="_GoBack"/>
      <w:bookmarkEnd w:id="136"/>
      <w:r w:rsidR="00080FEA" w:rsidRPr="00C1078D">
        <w:rPr>
          <w:rPrChange w:id="137" w:author="Microsoft Office User" w:date="2019-04-26T12:05:00Z">
            <w:rPr>
              <w:lang w:val="es-ES_tradnl"/>
            </w:rPr>
          </w:rPrChange>
        </w:rPr>
        <w:br w:type="page"/>
      </w:r>
      <w:bookmarkStart w:id="138" w:name="Acknowledgements"/>
      <w:bookmarkStart w:id="139" w:name="_Toc8861572"/>
      <w:r w:rsidR="00496D25" w:rsidRPr="00C1078D">
        <w:rPr>
          <w:rPrChange w:id="140" w:author="Microsoft Office User" w:date="2019-04-26T12:05:00Z">
            <w:rPr>
              <w:lang w:val="es-ES_tradnl"/>
            </w:rPr>
          </w:rPrChange>
        </w:rPr>
        <w:lastRenderedPageBreak/>
        <w:t>Agradecimientos</w:t>
      </w:r>
      <w:bookmarkEnd w:id="139"/>
    </w:p>
    <w:bookmarkEnd w:id="138"/>
    <w:p w14:paraId="54D702E0" w14:textId="77777777" w:rsidR="008E36E4" w:rsidRPr="009F0B4E"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141" w:name="AcknowledgementsText"/>
      <w:r w:rsidRPr="00970324">
        <w:instrText xml:space="preserve"> FORMTEXT </w:instrText>
      </w:r>
      <w:r w:rsidRPr="0094773E">
        <w:rPr>
          <w:lang w:val="es-ES_tradnl"/>
        </w:rPr>
      </w:r>
      <w:r w:rsidRPr="0094773E">
        <w:rPr>
          <w:lang w:val="es-ES_tradnl"/>
        </w:rPr>
        <w:fldChar w:fldCharType="separate"/>
      </w:r>
      <w:r w:rsidRPr="009F0B4E">
        <w:rPr>
          <w:noProof/>
        </w:rPr>
        <w:t xml:space="preserve">The Acknowledgement page is optional.  If you include it, retain the </w:t>
      </w:r>
      <w:r w:rsidRPr="000352C2">
        <w:rPr>
          <w:noProof/>
        </w:rPr>
        <w:t>Acknowledgements heading and enter your text here.  If you do not include it, delete the entire pa</w:t>
      </w:r>
      <w:r w:rsidRPr="000833C4">
        <w:rPr>
          <w:noProof/>
        </w:rPr>
        <w:t>ge.  Be sure to retain the Page Break that occurs after the List of Table page above.</w:t>
      </w:r>
      <w:r w:rsidRPr="0094773E">
        <w:rPr>
          <w:lang w:val="es-ES_tradnl"/>
        </w:rPr>
        <w:fldChar w:fldCharType="end"/>
      </w:r>
      <w:bookmarkEnd w:id="141"/>
    </w:p>
    <w:p w14:paraId="57963818" w14:textId="1D25DE77" w:rsidR="008E36E4" w:rsidRPr="0094773E" w:rsidRDefault="00AA3176" w:rsidP="008E5C64">
      <w:pPr>
        <w:pStyle w:val="Ttulo1"/>
        <w:rPr>
          <w:lang w:val="es-ES_tradnl"/>
        </w:rPr>
      </w:pPr>
      <w:r w:rsidRPr="00970324">
        <w:br w:type="page"/>
      </w:r>
      <w:bookmarkStart w:id="142" w:name="_Toc267562100"/>
      <w:bookmarkStart w:id="143" w:name="Chapter1"/>
      <w:del w:id="144" w:author="Pablo Blanco Peris" w:date="2019-05-09T14:28:00Z">
        <w:r w:rsidR="008E36E4" w:rsidRPr="0094773E" w:rsidDel="005624BC">
          <w:rPr>
            <w:lang w:val="es-ES_tradnl"/>
          </w:rPr>
          <w:lastRenderedPageBreak/>
          <w:delText>Enter Your Chapter Title Here</w:delText>
        </w:r>
      </w:del>
      <w:bookmarkStart w:id="145" w:name="_Toc8861573"/>
      <w:bookmarkEnd w:id="142"/>
      <w:ins w:id="146" w:author="Pablo Blanco Peris" w:date="2019-05-09T14:28:00Z">
        <w:r w:rsidR="005624BC">
          <w:rPr>
            <w:lang w:val="es-ES_tradnl"/>
          </w:rPr>
          <w:t>Introducción y motivación</w:t>
        </w:r>
      </w:ins>
      <w:bookmarkEnd w:id="145"/>
    </w:p>
    <w:bookmarkEnd w:id="143"/>
    <w:p w14:paraId="3C7A03BE" w14:textId="5D273AB3" w:rsidR="00377EE3" w:rsidRDefault="00377EE3">
      <w:pPr>
        <w:rPr>
          <w:ins w:id="147" w:author="Pablo Blanco Peris" w:date="2019-05-13T21:10:00Z"/>
          <w:lang w:val="es-ES_tradnl"/>
        </w:rPr>
      </w:pPr>
      <w:moveToRangeStart w:id="148" w:author="Pablo Blanco Peris" w:date="2019-05-09T14:55:00Z" w:name="move8306142"/>
      <w:commentRangeStart w:id="149"/>
      <w:moveTo w:id="150" w:author="Pablo Blanco Peris" w:date="2019-05-09T14:55:00Z">
        <w:r>
          <w:rPr>
            <w:lang w:val="es-ES_tradnl"/>
          </w:rPr>
          <w:t>El objetivo principal de este trabajo consiste en</w:t>
        </w:r>
        <w:del w:id="151" w:author="Pablo Blanco Peris" w:date="2019-05-13T21:09:00Z">
          <w:r w:rsidDel="003E361F">
            <w:rPr>
              <w:lang w:val="es-ES_tradnl"/>
            </w:rPr>
            <w:delText xml:space="preserve"> </w:delText>
          </w:r>
        </w:del>
      </w:moveTo>
      <w:ins w:id="152" w:author="Pablo Blanco Peris" w:date="2019-05-09T14:56:00Z">
        <w:r w:rsidR="00F5131B">
          <w:rPr>
            <w:lang w:val="es-ES_tradnl"/>
          </w:rPr>
          <w:t xml:space="preserve"> desarrollar una ap</w:t>
        </w:r>
      </w:ins>
      <w:ins w:id="153" w:author="Pablo Blanco Peris" w:date="2019-05-09T14:57:00Z">
        <w:r w:rsidR="00F5131B">
          <w:rPr>
            <w:lang w:val="es-ES_tradnl"/>
          </w:rPr>
          <w:t>licación móvil, concretamente para sistema</w:t>
        </w:r>
      </w:ins>
      <w:ins w:id="154" w:author="Pablo Blanco Peris" w:date="2019-05-13T21:09:00Z">
        <w:r w:rsidR="00B47AF8">
          <w:rPr>
            <w:lang w:val="es-ES_tradnl"/>
          </w:rPr>
          <w:t xml:space="preserve">s </w:t>
        </w:r>
      </w:ins>
      <w:ins w:id="155" w:author="Pablo Blanco Peris" w:date="2019-05-09T14:57:00Z">
        <w:r w:rsidR="00F5131B">
          <w:rPr>
            <w:lang w:val="es-ES_tradnl"/>
          </w:rPr>
          <w:t>operativo</w:t>
        </w:r>
      </w:ins>
      <w:ins w:id="156" w:author="Pablo Blanco Peris" w:date="2019-05-13T21:09:00Z">
        <w:r w:rsidR="00B47AF8">
          <w:rPr>
            <w:lang w:val="es-ES_tradnl"/>
          </w:rPr>
          <w:t>s</w:t>
        </w:r>
      </w:ins>
      <w:ins w:id="157" w:author="Pablo Blanco Peris" w:date="2019-05-09T14:57:00Z">
        <w:r w:rsidR="00F5131B">
          <w:rPr>
            <w:lang w:val="es-ES_tradnl"/>
          </w:rPr>
          <w:t xml:space="preserve"> iOS y que pretende </w:t>
        </w:r>
      </w:ins>
      <w:moveTo w:id="158" w:author="Pablo Blanco Peris" w:date="2019-05-09T14:55:00Z">
        <w:r>
          <w:rPr>
            <w:lang w:val="es-ES_tradnl"/>
          </w:rPr>
          <w:t xml:space="preserve">combinar distintas tecnologías punteras actuales para desarrollar un proyecto </w:t>
        </w:r>
        <w:del w:id="159" w:author="Pablo Blanco Peris" w:date="2019-05-09T14:57:00Z">
          <w:r w:rsidDel="00F5131B">
            <w:rPr>
              <w:lang w:val="es-ES_tradnl"/>
            </w:rPr>
            <w:delText xml:space="preserve">útil </w:delText>
          </w:r>
        </w:del>
      </w:moveTo>
      <w:ins w:id="160" w:author="Pablo Blanco Peris" w:date="2019-05-09T14:57:00Z">
        <w:r w:rsidR="00F5131B">
          <w:rPr>
            <w:lang w:val="es-ES_tradnl"/>
          </w:rPr>
          <w:t xml:space="preserve">útil y estable </w:t>
        </w:r>
      </w:ins>
      <w:moveTo w:id="161" w:author="Pablo Blanco Peris" w:date="2019-05-09T14:55:00Z">
        <w:del w:id="162" w:author="Pablo Blanco Peris" w:date="2019-05-09T14:56:00Z">
          <w:r w:rsidDel="00F5131B">
            <w:rPr>
              <w:lang w:val="es-ES_tradnl"/>
            </w:rPr>
            <w:delText>proponiendo</w:delText>
          </w:r>
        </w:del>
      </w:moveTo>
      <w:ins w:id="163" w:author="Pablo Blanco Peris" w:date="2019-05-09T14:56:00Z">
        <w:r w:rsidR="00F5131B">
          <w:rPr>
            <w:lang w:val="es-ES_tradnl"/>
          </w:rPr>
          <w:t>que propone</w:t>
        </w:r>
      </w:ins>
      <w:moveTo w:id="164" w:author="Pablo Blanco Peris" w:date="2019-05-09T14:55:00Z">
        <w:r>
          <w:rPr>
            <w:lang w:val="es-ES_tradnl"/>
          </w:rPr>
          <w:t xml:space="preserve"> una solución de negocio </w:t>
        </w:r>
        <w:del w:id="165" w:author="Pablo Blanco Peris" w:date="2019-05-09T14:56:00Z">
          <w:r w:rsidDel="00F5131B">
            <w:rPr>
              <w:lang w:val="es-ES_tradnl"/>
            </w:rPr>
            <w:delText>actualizado</w:delText>
          </w:r>
        </w:del>
      </w:moveTo>
      <w:ins w:id="166" w:author="Pablo Blanco Peris" w:date="2019-05-09T14:56:00Z">
        <w:r w:rsidR="00F5131B">
          <w:rPr>
            <w:lang w:val="es-ES_tradnl"/>
          </w:rPr>
          <w:t>que puede ser utilizada a día de hoy</w:t>
        </w:r>
      </w:ins>
      <w:ins w:id="167" w:author="Pablo Blanco Peris" w:date="2019-05-13T22:43:00Z">
        <w:r w:rsidR="000E7E99">
          <w:rPr>
            <w:lang w:val="es-ES_tradnl"/>
          </w:rPr>
          <w:t xml:space="preserve"> en un ámbito concreto</w:t>
        </w:r>
      </w:ins>
      <w:ins w:id="168" w:author="Pablo Blanco Peris" w:date="2019-05-09T14:56:00Z">
        <w:r w:rsidR="00F5131B">
          <w:rPr>
            <w:lang w:val="es-ES_tradnl"/>
          </w:rPr>
          <w:t>.</w:t>
        </w:r>
      </w:ins>
      <w:moveTo w:id="169" w:author="Pablo Blanco Peris" w:date="2019-05-09T14:55:00Z">
        <w:del w:id="170" w:author="Pablo Blanco Peris" w:date="2019-05-09T14:56:00Z">
          <w:r w:rsidDel="00F5131B">
            <w:rPr>
              <w:lang w:val="es-ES_tradnl"/>
            </w:rPr>
            <w:delText xml:space="preserve"> con últimas tecnologías.</w:delText>
          </w:r>
          <w:commentRangeEnd w:id="149"/>
          <w:r w:rsidDel="00F5131B">
            <w:rPr>
              <w:rStyle w:val="Refdecomentario"/>
            </w:rPr>
            <w:commentReference w:id="149"/>
          </w:r>
        </w:del>
      </w:moveTo>
    </w:p>
    <w:p w14:paraId="39C1BD25" w14:textId="3E6104D7" w:rsidR="00B47AF8" w:rsidRDefault="00B47AF8" w:rsidP="00722814">
      <w:pPr>
        <w:rPr>
          <w:ins w:id="171" w:author="Pablo Blanco Peris" w:date="2019-05-13T21:34:00Z"/>
          <w:lang w:val="es-ES_tradnl"/>
        </w:rPr>
      </w:pPr>
      <w:ins w:id="172" w:author="Pablo Blanco Peris" w:date="2019-05-13T21:10:00Z">
        <w:r>
          <w:rPr>
            <w:lang w:val="es-ES_tradnl"/>
          </w:rPr>
          <w:t>El sistema que</w:t>
        </w:r>
      </w:ins>
      <w:ins w:id="173" w:author="Pablo Blanco Peris" w:date="2019-05-13T21:31:00Z">
        <w:r w:rsidR="00F74D3C">
          <w:rPr>
            <w:lang w:val="es-ES_tradnl"/>
          </w:rPr>
          <w:t xml:space="preserve"> se presenta en este proyecto </w:t>
        </w:r>
      </w:ins>
      <w:ins w:id="174" w:author="Pablo Blanco Peris" w:date="2019-05-13T22:44:00Z">
        <w:r w:rsidR="00C026B1">
          <w:rPr>
            <w:lang w:val="es-ES_tradnl"/>
          </w:rPr>
          <w:t xml:space="preserve">consiste en una plataforma </w:t>
        </w:r>
      </w:ins>
      <w:ins w:id="175" w:author="Pablo Blanco Peris" w:date="2019-05-13T22:45:00Z">
        <w:r w:rsidR="00C026B1">
          <w:rPr>
            <w:lang w:val="es-ES_tradnl"/>
          </w:rPr>
          <w:t>completa que proporciona</w:t>
        </w:r>
      </w:ins>
      <w:ins w:id="176" w:author="Pablo Blanco Peris" w:date="2019-05-13T21:31:00Z">
        <w:r w:rsidR="00F74D3C">
          <w:rPr>
            <w:lang w:val="es-ES_tradnl"/>
          </w:rPr>
          <w:t xml:space="preserve"> un servicio de alquiler de coches</w:t>
        </w:r>
      </w:ins>
      <w:ins w:id="177" w:author="Pablo Blanco Peris" w:date="2019-05-13T22:46:00Z">
        <w:r w:rsidR="00C026B1">
          <w:rPr>
            <w:lang w:val="es-ES_tradnl"/>
          </w:rPr>
          <w:t xml:space="preserve"> a</w:t>
        </w:r>
      </w:ins>
      <w:ins w:id="178" w:author="Pablo Blanco Peris" w:date="2019-05-13T21:31:00Z">
        <w:r w:rsidR="00F74D3C">
          <w:rPr>
            <w:lang w:val="es-ES_tradnl"/>
          </w:rPr>
          <w:t xml:space="preserve"> través </w:t>
        </w:r>
      </w:ins>
      <w:ins w:id="179" w:author="Pablo Blanco Peris" w:date="2019-05-13T21:33:00Z">
        <w:r w:rsidR="00F74D3C">
          <w:rPr>
            <w:lang w:val="es-ES_tradnl"/>
          </w:rPr>
          <w:t xml:space="preserve">de una aplicación móvil como </w:t>
        </w:r>
        <w:r w:rsidR="00F74D3C" w:rsidRPr="00026392">
          <w:rPr>
            <w:i/>
            <w:lang w:val="es-ES_tradnl"/>
            <w:rPrChange w:id="180" w:author="Pablo Blanco Peris" w:date="2019-05-13T21:40:00Z">
              <w:rPr>
                <w:lang w:val="es-ES_tradnl"/>
              </w:rPr>
            </w:rPrChange>
          </w:rPr>
          <w:t>front-end</w:t>
        </w:r>
      </w:ins>
      <w:ins w:id="181" w:author="Pablo Blanco Peris" w:date="2019-05-13T22:47:00Z">
        <w:r w:rsidR="00C026B1">
          <w:rPr>
            <w:i/>
            <w:lang w:val="es-ES_tradnl"/>
          </w:rPr>
          <w:t xml:space="preserve"> </w:t>
        </w:r>
      </w:ins>
      <w:ins w:id="182" w:author="Pablo Blanco Peris" w:date="2019-05-13T21:33:00Z">
        <w:r w:rsidR="00F74D3C">
          <w:rPr>
            <w:lang w:val="es-ES_tradnl"/>
          </w:rPr>
          <w:t xml:space="preserve"> </w:t>
        </w:r>
      </w:ins>
      <w:ins w:id="183" w:author="Pablo Blanco Peris" w:date="2019-05-13T22:46:00Z">
        <w:r w:rsidR="00C026B1">
          <w:rPr>
            <w:lang w:val="es-ES_tradnl"/>
          </w:rPr>
          <w:t>(</w:t>
        </w:r>
      </w:ins>
      <w:ins w:id="184" w:author="Pablo Blanco Peris" w:date="2019-05-13T22:47:00Z">
        <w:r w:rsidR="0073645D">
          <w:rPr>
            <w:lang w:val="es-ES_tradnl"/>
          </w:rPr>
          <w:t xml:space="preserve">que gestiona </w:t>
        </w:r>
      </w:ins>
      <w:ins w:id="185" w:author="Pablo Blanco Peris" w:date="2019-05-13T22:46:00Z">
        <w:r w:rsidR="00C026B1">
          <w:rPr>
            <w:lang w:val="es-ES_tradnl"/>
          </w:rPr>
          <w:t>la</w:t>
        </w:r>
      </w:ins>
      <w:ins w:id="186" w:author="Pablo Blanco Peris" w:date="2019-05-13T22:47:00Z">
        <w:r w:rsidR="00C026B1">
          <w:rPr>
            <w:lang w:val="es-ES_tradnl"/>
          </w:rPr>
          <w:t>s interfaces visuales</w:t>
        </w:r>
      </w:ins>
      <w:ins w:id="187" w:author="Pablo Blanco Peris" w:date="2019-05-13T22:46:00Z">
        <w:r w:rsidR="00C026B1">
          <w:rPr>
            <w:lang w:val="es-ES_tradnl"/>
          </w:rPr>
          <w:t xml:space="preserve">) </w:t>
        </w:r>
      </w:ins>
      <w:ins w:id="188" w:author="Pablo Blanco Peris" w:date="2019-05-13T21:33:00Z">
        <w:r w:rsidR="00F74D3C">
          <w:rPr>
            <w:lang w:val="es-ES_tradnl"/>
          </w:rPr>
          <w:t>y</w:t>
        </w:r>
      </w:ins>
      <w:ins w:id="189" w:author="Pablo Blanco Peris" w:date="2019-05-13T21:34:00Z">
        <w:r w:rsidR="00F74D3C">
          <w:rPr>
            <w:lang w:val="es-ES_tradnl"/>
          </w:rPr>
          <w:t xml:space="preserve"> un </w:t>
        </w:r>
        <w:r w:rsidR="00F74D3C" w:rsidRPr="00A636E0">
          <w:rPr>
            <w:i/>
            <w:lang w:val="es-ES_tradnl"/>
            <w:rPrChange w:id="190" w:author="Pablo Blanco Peris" w:date="2019-05-13T23:00:00Z">
              <w:rPr>
                <w:lang w:val="es-ES_tradnl"/>
              </w:rPr>
            </w:rPrChange>
          </w:rPr>
          <w:t>Smart contract</w:t>
        </w:r>
        <w:r w:rsidR="00F74D3C">
          <w:rPr>
            <w:lang w:val="es-ES_tradnl"/>
          </w:rPr>
          <w:t xml:space="preserve"> dentro de la red </w:t>
        </w:r>
        <w:r w:rsidR="00F74D3C" w:rsidRPr="005C5236">
          <w:rPr>
            <w:i/>
            <w:lang w:val="es-ES_tradnl"/>
            <w:rPrChange w:id="191" w:author="Pablo Blanco Peris" w:date="2019-05-13T23:15:00Z">
              <w:rPr>
                <w:lang w:val="es-ES_tradnl"/>
              </w:rPr>
            </w:rPrChange>
          </w:rPr>
          <w:t>blockchain</w:t>
        </w:r>
        <w:r w:rsidR="00F74D3C">
          <w:rPr>
            <w:lang w:val="es-ES_tradnl"/>
          </w:rPr>
          <w:t xml:space="preserve"> Ethereum como </w:t>
        </w:r>
        <w:r w:rsidR="00F74D3C" w:rsidRPr="00026392">
          <w:rPr>
            <w:i/>
            <w:lang w:val="es-ES_tradnl"/>
            <w:rPrChange w:id="192" w:author="Pablo Blanco Peris" w:date="2019-05-13T21:40:00Z">
              <w:rPr>
                <w:lang w:val="es-ES_tradnl"/>
              </w:rPr>
            </w:rPrChange>
          </w:rPr>
          <w:t>back-en</w:t>
        </w:r>
      </w:ins>
      <w:ins w:id="193" w:author="Pablo Blanco Peris" w:date="2019-05-13T22:47:00Z">
        <w:r w:rsidR="00C026B1">
          <w:rPr>
            <w:i/>
            <w:lang w:val="es-ES_tradnl"/>
          </w:rPr>
          <w:t>d</w:t>
        </w:r>
        <w:r w:rsidR="00C026B1">
          <w:rPr>
            <w:lang w:val="es-ES_tradnl"/>
          </w:rPr>
          <w:t xml:space="preserve"> (</w:t>
        </w:r>
        <w:r w:rsidR="0073645D">
          <w:rPr>
            <w:lang w:val="es-ES_tradnl"/>
          </w:rPr>
          <w:t xml:space="preserve">que se encarga de </w:t>
        </w:r>
        <w:r w:rsidR="00C026B1">
          <w:rPr>
            <w:lang w:val="es-ES_tradnl"/>
          </w:rPr>
          <w:t>la gestión de la información).</w:t>
        </w:r>
      </w:ins>
    </w:p>
    <w:p w14:paraId="552619C7" w14:textId="77777777" w:rsidR="00F74D3C" w:rsidRDefault="00F74D3C">
      <w:pPr>
        <w:rPr>
          <w:ins w:id="194" w:author="Pablo Blanco Peris" w:date="2019-05-09T14:55:00Z"/>
          <w:lang w:val="es-ES_tradnl"/>
        </w:rPr>
        <w:pPrChange w:id="195" w:author="Pablo Blanco Peris" w:date="2019-05-09T14:56:00Z">
          <w:pPr>
            <w:pStyle w:val="Textoindependiente"/>
          </w:pPr>
        </w:pPrChange>
      </w:pPr>
    </w:p>
    <w:p w14:paraId="55C7D613" w14:textId="77777777" w:rsidR="00377EE3" w:rsidRPr="0094773E" w:rsidRDefault="00377EE3" w:rsidP="00377EE3">
      <w:pPr>
        <w:pStyle w:val="Textoindependiente"/>
        <w:rPr>
          <w:moveTo w:id="196" w:author="Pablo Blanco Peris" w:date="2019-05-09T14:55:00Z"/>
          <w:lang w:val="es-ES_tradnl"/>
        </w:rPr>
      </w:pPr>
    </w:p>
    <w:moveToRangeEnd w:id="148"/>
    <w:p w14:paraId="38F2E010" w14:textId="32C4A1A5" w:rsidR="008D033E" w:rsidRPr="0034721D" w:rsidDel="00377EE3" w:rsidRDefault="008D033E" w:rsidP="00FF3E5A">
      <w:pPr>
        <w:pStyle w:val="Textoindependiente"/>
        <w:rPr>
          <w:del w:id="197" w:author="Pablo Blanco Peris" w:date="2019-05-09T14:55:00Z"/>
          <w:lang w:val="es-ES"/>
          <w:rPrChange w:id="198" w:author="Pablo Blanco Peris" w:date="2019-05-14T21:03:00Z">
            <w:rPr>
              <w:del w:id="199" w:author="Pablo Blanco Peris" w:date="2019-05-09T14:55:00Z"/>
            </w:rPr>
          </w:rPrChange>
        </w:rPr>
      </w:pPr>
      <w:del w:id="200" w:author="Pablo Blanco Peris" w:date="2019-05-09T14:55:00Z">
        <w:r w:rsidRPr="0034721D" w:rsidDel="00377EE3">
          <w:rPr>
            <w:lang w:val="es-ES"/>
            <w:rPrChange w:id="201" w:author="Pablo Blanco Peris" w:date="2019-05-14T21:03:00Z">
              <w:rPr/>
            </w:rPrChange>
          </w:rPr>
          <w:delText>The template makes use of feature in Word called “styles.”  A “style” is a named set of formatting characteristics.  For example, the heading above is in “Chapter 1 – Heading 1” style and is used for each chapter heading.  This style has a specific set of characteristi</w:delText>
        </w:r>
        <w:r w:rsidR="00C5692F" w:rsidRPr="0034721D" w:rsidDel="00377EE3">
          <w:rPr>
            <w:lang w:val="es-ES"/>
            <w:rPrChange w:id="202" w:author="Pablo Blanco Peris" w:date="2019-05-14T21:03:00Z">
              <w:rPr/>
            </w:rPrChange>
          </w:rPr>
          <w:delText>c</w:delText>
        </w:r>
        <w:r w:rsidRPr="0034721D" w:rsidDel="00377EE3">
          <w:rPr>
            <w:lang w:val="es-ES"/>
            <w:rPrChange w:id="203" w:author="Pablo Blanco Peris" w:date="2019-05-14T21:03:00Z">
              <w:rPr/>
            </w:rPrChange>
          </w:rPr>
          <w:delText xml:space="preserve">s: 16 pt font, bold, centered, etc.  </w:delText>
        </w:r>
        <w:r w:rsidR="00C5692F" w:rsidRPr="0034721D" w:rsidDel="00377EE3">
          <w:rPr>
            <w:lang w:val="es-ES"/>
            <w:rPrChange w:id="204" w:author="Pablo Blanco Peris" w:date="2019-05-14T21:03:00Z">
              <w:rPr/>
            </w:rPrChange>
          </w:rPr>
          <w:delText xml:space="preserve"> Other styles are used in other portions of the document.  For example, </w:delText>
        </w:r>
        <w:r w:rsidRPr="0034721D" w:rsidDel="00377EE3">
          <w:rPr>
            <w:lang w:val="es-ES"/>
            <w:rPrChange w:id="205" w:author="Pablo Blanco Peris" w:date="2019-05-14T21:03:00Z">
              <w:rPr/>
            </w:rPrChange>
          </w:rPr>
          <w:delText>“Heading 2” style is used for 1</w:delText>
        </w:r>
        <w:r w:rsidRPr="0034721D" w:rsidDel="00377EE3">
          <w:rPr>
            <w:vertAlign w:val="superscript"/>
            <w:lang w:val="es-ES"/>
            <w:rPrChange w:id="206" w:author="Pablo Blanco Peris" w:date="2019-05-14T21:03:00Z">
              <w:rPr>
                <w:vertAlign w:val="superscript"/>
              </w:rPr>
            </w:rPrChange>
          </w:rPr>
          <w:delText>st</w:delText>
        </w:r>
        <w:r w:rsidRPr="0034721D" w:rsidDel="00377EE3">
          <w:rPr>
            <w:lang w:val="es-ES"/>
            <w:rPrChange w:id="207" w:author="Pablo Blanco Peris" w:date="2019-05-14T21:03:00Z">
              <w:rPr/>
            </w:rPrChange>
          </w:rPr>
          <w:delText xml:space="preserve"> level subheadings, and “Body Text” style is used for paragraph text.</w:delText>
        </w:r>
      </w:del>
    </w:p>
    <w:p w14:paraId="588A9C81" w14:textId="25925102" w:rsidR="008D033E" w:rsidRPr="0034721D" w:rsidDel="00C9406E" w:rsidRDefault="008D033E">
      <w:pPr>
        <w:pStyle w:val="Ttulo2"/>
        <w:rPr>
          <w:del w:id="208" w:author="Pablo Blanco Peris" w:date="2019-05-13T23:50:00Z"/>
          <w:lang w:val="es-ES"/>
          <w:rPrChange w:id="209" w:author="Pablo Blanco Peris" w:date="2019-05-14T21:03:00Z">
            <w:rPr>
              <w:del w:id="210" w:author="Pablo Blanco Peris" w:date="2019-05-13T23:50:00Z"/>
            </w:rPr>
          </w:rPrChange>
        </w:rPr>
      </w:pPr>
      <w:del w:id="211" w:author="Pablo Blanco Peris" w:date="2019-05-13T23:50:00Z">
        <w:r w:rsidRPr="0034721D" w:rsidDel="00C9406E">
          <w:rPr>
            <w:lang w:val="es-ES"/>
            <w:rPrChange w:id="212" w:author="Pablo Blanco Peris" w:date="2019-05-14T21:03:00Z">
              <w:rPr/>
            </w:rPrChange>
          </w:rPr>
          <w:delText>Using styles, particularly in a long document, has many benefits:</w:delText>
        </w:r>
      </w:del>
    </w:p>
    <w:p w14:paraId="58A2E0C5" w14:textId="3D0656A3" w:rsidR="008D033E" w:rsidRPr="00BB387F" w:rsidDel="00C9406E" w:rsidRDefault="008D033E">
      <w:pPr>
        <w:pStyle w:val="Textoindependiente"/>
        <w:numPr>
          <w:ilvl w:val="0"/>
          <w:numId w:val="1"/>
        </w:numPr>
        <w:spacing w:line="240" w:lineRule="auto"/>
        <w:ind w:left="0" w:firstLine="0"/>
        <w:rPr>
          <w:del w:id="213" w:author="Pablo Blanco Peris" w:date="2019-05-13T23:50:00Z"/>
          <w:lang w:val="es-ES"/>
          <w:rPrChange w:id="214" w:author="Pablo Blanco Peris" w:date="2019-05-15T11:51:00Z">
            <w:rPr>
              <w:del w:id="215" w:author="Pablo Blanco Peris" w:date="2019-05-13T23:50:00Z"/>
            </w:rPr>
          </w:rPrChange>
        </w:rPr>
        <w:pPrChange w:id="216" w:author="Pablo Blanco Peris" w:date="2019-05-15T11:49:00Z">
          <w:pPr>
            <w:pStyle w:val="Textoindependiente"/>
            <w:numPr>
              <w:numId w:val="1"/>
            </w:numPr>
            <w:tabs>
              <w:tab w:val="num" w:pos="1152"/>
            </w:tabs>
            <w:spacing w:line="240" w:lineRule="auto"/>
            <w:ind w:left="1152" w:hanging="216"/>
          </w:pPr>
        </w:pPrChange>
      </w:pPr>
      <w:del w:id="217" w:author="Pablo Blanco Peris" w:date="2019-05-13T23:50:00Z">
        <w:r w:rsidRPr="00BB387F" w:rsidDel="00C9406E">
          <w:rPr>
            <w:lang w:val="es-ES"/>
            <w:rPrChange w:id="218" w:author="Pablo Blanco Peris" w:date="2019-05-15T11:51:00Z">
              <w:rPr/>
            </w:rPrChange>
          </w:rPr>
          <w:delText>Table of Contents is created automatically</w:delText>
        </w:r>
      </w:del>
    </w:p>
    <w:p w14:paraId="7B95D295" w14:textId="64C356A4" w:rsidR="008D033E" w:rsidRPr="00BB387F" w:rsidDel="00C9406E" w:rsidRDefault="008D033E">
      <w:pPr>
        <w:pStyle w:val="Textoindependiente"/>
        <w:numPr>
          <w:ilvl w:val="0"/>
          <w:numId w:val="1"/>
        </w:numPr>
        <w:spacing w:line="240" w:lineRule="auto"/>
        <w:ind w:left="0" w:firstLine="0"/>
        <w:rPr>
          <w:del w:id="219" w:author="Pablo Blanco Peris" w:date="2019-05-13T23:50:00Z"/>
          <w:lang w:val="es-ES"/>
          <w:rPrChange w:id="220" w:author="Pablo Blanco Peris" w:date="2019-05-15T11:51:00Z">
            <w:rPr>
              <w:del w:id="221" w:author="Pablo Blanco Peris" w:date="2019-05-13T23:50:00Z"/>
            </w:rPr>
          </w:rPrChange>
        </w:rPr>
        <w:pPrChange w:id="222" w:author="Pablo Blanco Peris" w:date="2019-05-15T11:49:00Z">
          <w:pPr>
            <w:pStyle w:val="Textoindependiente"/>
            <w:numPr>
              <w:numId w:val="1"/>
            </w:numPr>
            <w:tabs>
              <w:tab w:val="num" w:pos="1152"/>
            </w:tabs>
            <w:spacing w:line="240" w:lineRule="auto"/>
            <w:ind w:left="1152" w:hanging="216"/>
          </w:pPr>
        </w:pPrChange>
      </w:pPr>
      <w:del w:id="223" w:author="Pablo Blanco Peris" w:date="2019-05-13T23:50:00Z">
        <w:r w:rsidRPr="00BB387F" w:rsidDel="00C9406E">
          <w:rPr>
            <w:lang w:val="es-ES"/>
            <w:rPrChange w:id="224" w:author="Pablo Blanco Peris" w:date="2019-05-15T11:51:00Z">
              <w:rPr/>
            </w:rPrChange>
          </w:rPr>
          <w:delText>Allows you to make “global” changes in your document.  If you modify the appearance of a style, the changes are applied to all occurrences of that style</w:delText>
        </w:r>
      </w:del>
    </w:p>
    <w:p w14:paraId="3DBCA959" w14:textId="06FBD44D" w:rsidR="008D033E" w:rsidRPr="00BB387F" w:rsidDel="00C9406E" w:rsidRDefault="008D033E">
      <w:pPr>
        <w:pStyle w:val="Textoindependiente"/>
        <w:numPr>
          <w:ilvl w:val="0"/>
          <w:numId w:val="1"/>
        </w:numPr>
        <w:spacing w:line="240" w:lineRule="auto"/>
        <w:ind w:left="0" w:firstLine="0"/>
        <w:rPr>
          <w:del w:id="225" w:author="Pablo Blanco Peris" w:date="2019-05-13T23:50:00Z"/>
          <w:lang w:val="es-ES"/>
          <w:rPrChange w:id="226" w:author="Pablo Blanco Peris" w:date="2019-05-15T11:51:00Z">
            <w:rPr>
              <w:del w:id="227" w:author="Pablo Blanco Peris" w:date="2019-05-13T23:50:00Z"/>
            </w:rPr>
          </w:rPrChange>
        </w:rPr>
        <w:pPrChange w:id="228" w:author="Pablo Blanco Peris" w:date="2019-05-15T11:49:00Z">
          <w:pPr>
            <w:pStyle w:val="Textoindependiente"/>
            <w:numPr>
              <w:numId w:val="1"/>
            </w:numPr>
            <w:tabs>
              <w:tab w:val="num" w:pos="1152"/>
            </w:tabs>
            <w:spacing w:line="240" w:lineRule="auto"/>
            <w:ind w:left="1152" w:hanging="216"/>
          </w:pPr>
        </w:pPrChange>
      </w:pPr>
      <w:del w:id="229" w:author="Pablo Blanco Peris" w:date="2019-05-13T23:50:00Z">
        <w:r w:rsidRPr="00BB387F" w:rsidDel="00C9406E">
          <w:rPr>
            <w:lang w:val="es-ES"/>
            <w:rPrChange w:id="230" w:author="Pablo Blanco Peris" w:date="2019-05-15T11:51:00Z">
              <w:rPr/>
            </w:rPrChange>
          </w:rPr>
          <w:delText xml:space="preserve">Provides a framework for producing a structured document </w:delText>
        </w:r>
      </w:del>
    </w:p>
    <w:p w14:paraId="09B981B1" w14:textId="060C4367" w:rsidR="008D033E" w:rsidRPr="00BB387F" w:rsidDel="00C9406E" w:rsidRDefault="008D033E">
      <w:pPr>
        <w:pStyle w:val="Textoindependiente"/>
        <w:spacing w:line="240" w:lineRule="auto"/>
        <w:ind w:firstLine="0"/>
        <w:rPr>
          <w:del w:id="231" w:author="Pablo Blanco Peris" w:date="2019-05-13T23:50:00Z"/>
          <w:lang w:val="es-ES"/>
          <w:rPrChange w:id="232" w:author="Pablo Blanco Peris" w:date="2019-05-15T11:51:00Z">
            <w:rPr>
              <w:del w:id="233" w:author="Pablo Blanco Peris" w:date="2019-05-13T23:50:00Z"/>
            </w:rPr>
          </w:rPrChange>
        </w:rPr>
        <w:pPrChange w:id="234" w:author="Pablo Blanco Peris" w:date="2019-05-15T11:49:00Z">
          <w:pPr>
            <w:pStyle w:val="Textoindependiente"/>
            <w:spacing w:line="240" w:lineRule="auto"/>
            <w:ind w:left="720" w:firstLine="0"/>
          </w:pPr>
        </w:pPrChange>
      </w:pPr>
    </w:p>
    <w:p w14:paraId="2CB12C48" w14:textId="5D0D607E" w:rsidR="008E36E4" w:rsidRPr="00BB387F" w:rsidDel="00C9406E" w:rsidRDefault="008E36E4">
      <w:pPr>
        <w:pStyle w:val="Ttulo2"/>
        <w:rPr>
          <w:del w:id="235" w:author="Pablo Blanco Peris" w:date="2019-05-13T23:50:00Z"/>
          <w:lang w:val="es-ES"/>
          <w:rPrChange w:id="236" w:author="Pablo Blanco Peris" w:date="2019-05-15T11:51:00Z">
            <w:rPr>
              <w:del w:id="237" w:author="Pablo Blanco Peris" w:date="2019-05-13T23:50:00Z"/>
            </w:rPr>
          </w:rPrChange>
        </w:rPr>
      </w:pPr>
      <w:bookmarkStart w:id="238" w:name="_Toc267562101"/>
      <w:del w:id="239" w:author="Pablo Blanco Peris" w:date="2019-05-13T23:50:00Z">
        <w:r w:rsidRPr="00BB387F" w:rsidDel="00C9406E">
          <w:rPr>
            <w:lang w:val="es-ES"/>
            <w:rPrChange w:id="240" w:author="Pablo Blanco Peris" w:date="2019-05-15T11:51:00Z">
              <w:rPr/>
            </w:rPrChange>
          </w:rPr>
          <w:delText>First-level Subhead (Heading 2 style)</w:delText>
        </w:r>
        <w:bookmarkEnd w:id="238"/>
      </w:del>
    </w:p>
    <w:p w14:paraId="23FC9CDA" w14:textId="3B18C12C" w:rsidR="00C5692F" w:rsidRPr="00BB387F" w:rsidDel="00C9406E" w:rsidRDefault="008E36E4">
      <w:pPr>
        <w:pStyle w:val="Textoindependiente"/>
        <w:ind w:firstLine="0"/>
        <w:rPr>
          <w:del w:id="241" w:author="Pablo Blanco Peris" w:date="2019-05-13T23:50:00Z"/>
          <w:lang w:val="es-ES"/>
          <w:rPrChange w:id="242" w:author="Pablo Blanco Peris" w:date="2019-05-15T11:51:00Z">
            <w:rPr>
              <w:del w:id="243" w:author="Pablo Blanco Peris" w:date="2019-05-13T23:50:00Z"/>
            </w:rPr>
          </w:rPrChange>
        </w:rPr>
        <w:pPrChange w:id="244" w:author="Pablo Blanco Peris" w:date="2019-05-15T11:49:00Z">
          <w:pPr>
            <w:pStyle w:val="Textoindependiente"/>
          </w:pPr>
        </w:pPrChange>
      </w:pPr>
      <w:del w:id="245" w:author="Pablo Blanco Peris" w:date="2019-05-13T23:50:00Z">
        <w:r w:rsidRPr="00BB387F" w:rsidDel="00C9406E">
          <w:rPr>
            <w:lang w:val="es-ES"/>
            <w:rPrChange w:id="246" w:author="Pablo Blanco Peris" w:date="2019-05-15T11:51:00Z">
              <w:rPr/>
            </w:rPrChange>
          </w:rPr>
          <w:delText>All first-level subheads in the template use Heading 2 style</w:delText>
        </w:r>
        <w:r w:rsidR="00C5692F" w:rsidRPr="00BB387F" w:rsidDel="00C9406E">
          <w:rPr>
            <w:lang w:val="es-ES"/>
            <w:rPrChange w:id="247" w:author="Pablo Blanco Peris" w:date="2019-05-15T11:51:00Z">
              <w:rPr/>
            </w:rPrChange>
          </w:rPr>
          <w:delText xml:space="preserve">.  If you need to add another subhead level within Heading 2, use Heading 3 as shown below.  </w:delText>
        </w:r>
      </w:del>
    </w:p>
    <w:p w14:paraId="2D1A10BE" w14:textId="720833DF" w:rsidR="008E36E4" w:rsidRPr="00BB387F" w:rsidDel="00C9406E" w:rsidRDefault="008E36E4">
      <w:pPr>
        <w:pStyle w:val="Ttulo3"/>
        <w:rPr>
          <w:del w:id="248" w:author="Pablo Blanco Peris" w:date="2019-05-13T23:50:00Z"/>
          <w:lang w:val="es-ES"/>
          <w:rPrChange w:id="249" w:author="Pablo Blanco Peris" w:date="2019-05-15T11:51:00Z">
            <w:rPr>
              <w:del w:id="250" w:author="Pablo Blanco Peris" w:date="2019-05-13T23:50:00Z"/>
            </w:rPr>
          </w:rPrChange>
        </w:rPr>
      </w:pPr>
      <w:bookmarkStart w:id="251" w:name="_Toc267562102"/>
      <w:del w:id="252" w:author="Pablo Blanco Peris" w:date="2019-05-13T23:50:00Z">
        <w:r w:rsidRPr="00BB387F" w:rsidDel="00C9406E">
          <w:rPr>
            <w:lang w:val="es-ES"/>
            <w:rPrChange w:id="253" w:author="Pablo Blanco Peris" w:date="2019-05-15T11:51:00Z">
              <w:rPr/>
            </w:rPrChange>
          </w:rPr>
          <w:delText>Second-level Subhead (Heading 3 style)</w:delText>
        </w:r>
        <w:bookmarkEnd w:id="251"/>
      </w:del>
    </w:p>
    <w:p w14:paraId="5C010FAE" w14:textId="75838A57" w:rsidR="008E36E4" w:rsidRPr="00BB387F" w:rsidDel="00C9406E" w:rsidRDefault="00C5692F">
      <w:pPr>
        <w:pStyle w:val="Textoindependiente"/>
        <w:ind w:firstLine="0"/>
        <w:rPr>
          <w:del w:id="254" w:author="Pablo Blanco Peris" w:date="2019-05-13T23:50:00Z"/>
          <w:lang w:val="es-ES"/>
          <w:rPrChange w:id="255" w:author="Pablo Blanco Peris" w:date="2019-05-15T11:51:00Z">
            <w:rPr>
              <w:del w:id="256" w:author="Pablo Blanco Peris" w:date="2019-05-13T23:50:00Z"/>
            </w:rPr>
          </w:rPrChange>
        </w:rPr>
        <w:pPrChange w:id="257" w:author="Pablo Blanco Peris" w:date="2019-05-15T11:49:00Z">
          <w:pPr>
            <w:pStyle w:val="Textoindependiente"/>
          </w:pPr>
        </w:pPrChange>
      </w:pPr>
      <w:del w:id="258" w:author="Pablo Blanco Peris" w:date="2019-05-13T23:50:00Z">
        <w:r w:rsidRPr="00BB387F" w:rsidDel="00C9406E">
          <w:rPr>
            <w:lang w:val="es-ES"/>
            <w:rPrChange w:id="259" w:author="Pablo Blanco Peris" w:date="2019-05-15T11:51:00Z">
              <w:rPr/>
            </w:rPrChange>
          </w:rPr>
          <w:delText>All second-level subheads in the template use Heading 3.  If you need to add another subhead level within Heading 3, use Heading 4 as shown below.</w:delText>
        </w:r>
      </w:del>
    </w:p>
    <w:p w14:paraId="2FC36B11" w14:textId="2706CE29" w:rsidR="008E36E4" w:rsidRPr="00BB387F" w:rsidDel="00C9406E" w:rsidRDefault="008E36E4">
      <w:pPr>
        <w:pStyle w:val="Ttulo4"/>
        <w:rPr>
          <w:del w:id="260" w:author="Pablo Blanco Peris" w:date="2019-05-13T23:50:00Z"/>
          <w:lang w:val="es-ES"/>
          <w:rPrChange w:id="261" w:author="Pablo Blanco Peris" w:date="2019-05-15T11:51:00Z">
            <w:rPr>
              <w:del w:id="262" w:author="Pablo Blanco Peris" w:date="2019-05-13T23:50:00Z"/>
            </w:rPr>
          </w:rPrChange>
        </w:rPr>
      </w:pPr>
      <w:del w:id="263" w:author="Pablo Blanco Peris" w:date="2019-05-13T23:50:00Z">
        <w:r w:rsidRPr="00BB387F" w:rsidDel="00C9406E">
          <w:rPr>
            <w:lang w:val="es-ES"/>
            <w:rPrChange w:id="264" w:author="Pablo Blanco Peris" w:date="2019-05-15T11:51:00Z">
              <w:rPr/>
            </w:rPrChange>
          </w:rPr>
          <w:delText>Third-level Subhead (Heading 4 style)</w:delText>
        </w:r>
      </w:del>
    </w:p>
    <w:p w14:paraId="76EF3161" w14:textId="69A978F5" w:rsidR="008E36E4" w:rsidRPr="00BB387F" w:rsidDel="00C9406E" w:rsidRDefault="00C5692F">
      <w:pPr>
        <w:pStyle w:val="Textoindependiente"/>
        <w:ind w:firstLine="0"/>
        <w:rPr>
          <w:del w:id="265" w:author="Pablo Blanco Peris" w:date="2019-05-13T23:50:00Z"/>
          <w:lang w:val="es-ES"/>
          <w:rPrChange w:id="266" w:author="Pablo Blanco Peris" w:date="2019-05-15T11:51:00Z">
            <w:rPr>
              <w:del w:id="267" w:author="Pablo Blanco Peris" w:date="2019-05-13T23:50:00Z"/>
            </w:rPr>
          </w:rPrChange>
        </w:rPr>
        <w:pPrChange w:id="268" w:author="Pablo Blanco Peris" w:date="2019-05-15T11:49:00Z">
          <w:pPr>
            <w:pStyle w:val="Textoindependiente"/>
          </w:pPr>
        </w:pPrChange>
      </w:pPr>
      <w:del w:id="269" w:author="Pablo Blanco Peris" w:date="2019-05-13T23:50:00Z">
        <w:r w:rsidRPr="00BB387F" w:rsidDel="00C9406E">
          <w:rPr>
            <w:lang w:val="es-ES"/>
            <w:rPrChange w:id="270" w:author="Pablo Blanco Peris" w:date="2019-05-15T11:51:00Z">
              <w:rPr/>
            </w:rPrChange>
          </w:rPr>
          <w:delText>If you need a third-level subhead in your document, use Heading 4.</w:delText>
        </w:r>
      </w:del>
    </w:p>
    <w:p w14:paraId="51465E02" w14:textId="1A0178D3" w:rsidR="008E36E4" w:rsidRPr="0094773E" w:rsidDel="008860B3" w:rsidRDefault="008E36E4">
      <w:pPr>
        <w:pStyle w:val="Ttulo2"/>
        <w:rPr>
          <w:del w:id="271" w:author="Pablo Blanco Peris" w:date="2019-05-15T11:49:00Z"/>
          <w:lang w:val="es-ES_tradnl"/>
        </w:rPr>
      </w:pPr>
      <w:bookmarkStart w:id="272" w:name="_Toc267562103"/>
      <w:del w:id="273" w:author="Pablo Blanco Peris" w:date="2019-05-15T11:49:00Z">
        <w:r w:rsidRPr="0094773E" w:rsidDel="008860B3">
          <w:rPr>
            <w:lang w:val="es-ES_tradnl"/>
          </w:rPr>
          <w:delText>Figures and Tables</w:delText>
        </w:r>
        <w:bookmarkEnd w:id="272"/>
      </w:del>
    </w:p>
    <w:p w14:paraId="139151AA" w14:textId="465D0E4A" w:rsidR="008E36E4" w:rsidRPr="00BB387F" w:rsidDel="008860B3" w:rsidRDefault="008E36E4">
      <w:pPr>
        <w:pStyle w:val="Textoindependiente"/>
        <w:ind w:firstLine="0"/>
        <w:rPr>
          <w:del w:id="274" w:author="Pablo Blanco Peris" w:date="2019-05-15T11:49:00Z"/>
          <w:lang w:val="es-ES"/>
          <w:rPrChange w:id="275" w:author="Pablo Blanco Peris" w:date="2019-05-15T11:51:00Z">
            <w:rPr>
              <w:del w:id="276" w:author="Pablo Blanco Peris" w:date="2019-05-15T11:49:00Z"/>
            </w:rPr>
          </w:rPrChange>
        </w:rPr>
        <w:pPrChange w:id="277" w:author="Pablo Blanco Peris" w:date="2019-05-15T11:49:00Z">
          <w:pPr>
            <w:pStyle w:val="Textoindependiente"/>
          </w:pPr>
        </w:pPrChange>
      </w:pPr>
      <w:del w:id="278" w:author="Pablo Blanco Peris" w:date="2019-05-15T11:49:00Z">
        <w:r w:rsidRPr="00BB387F" w:rsidDel="008860B3">
          <w:rPr>
            <w:lang w:val="es-ES"/>
            <w:rPrChange w:id="279" w:author="Pablo Blanco Peris" w:date="2019-05-15T11:51:00Z">
              <w:rPr/>
            </w:rPrChange>
          </w:rPr>
          <w:delText xml:space="preserve">Sample figures and tables are included in this template to show how they automatically generate entries in the List of Figures and List of Tables.  </w:delText>
        </w:r>
        <w:r w:rsidR="00C5692F" w:rsidRPr="00BB387F" w:rsidDel="008860B3">
          <w:rPr>
            <w:lang w:val="es-ES"/>
            <w:rPrChange w:id="280" w:author="Pablo Blanco Peris" w:date="2019-05-15T11:51:00Z">
              <w:rPr/>
            </w:rPrChange>
          </w:rPr>
          <w:delText xml:space="preserve">For each </w:delText>
        </w:r>
        <w:r w:rsidRPr="00BB387F" w:rsidDel="008860B3">
          <w:rPr>
            <w:lang w:val="es-ES"/>
            <w:rPrChange w:id="281" w:author="Pablo Blanco Peris" w:date="2019-05-15T11:51:00Z">
              <w:rPr/>
            </w:rPrChange>
          </w:rPr>
          <w:delText xml:space="preserve">figure and table </w:delText>
        </w:r>
        <w:r w:rsidR="00C5692F" w:rsidRPr="00BB387F" w:rsidDel="008860B3">
          <w:rPr>
            <w:lang w:val="es-ES"/>
            <w:rPrChange w:id="282" w:author="Pablo Blanco Peris" w:date="2019-05-15T11:51:00Z">
              <w:rPr/>
            </w:rPrChange>
          </w:rPr>
          <w:delText xml:space="preserve">in </w:delText>
        </w:r>
        <w:r w:rsidRPr="00BB387F" w:rsidDel="008860B3">
          <w:rPr>
            <w:lang w:val="es-ES"/>
            <w:rPrChange w:id="283" w:author="Pablo Blanco Peris" w:date="2019-05-15T11:51:00Z">
              <w:rPr/>
            </w:rPrChange>
          </w:rPr>
          <w:delText xml:space="preserve">your document, </w:delText>
        </w:r>
        <w:r w:rsidR="00C5692F" w:rsidRPr="00BB387F" w:rsidDel="008860B3">
          <w:rPr>
            <w:lang w:val="es-ES"/>
            <w:rPrChange w:id="284" w:author="Pablo Blanco Peris" w:date="2019-05-15T11:51:00Z">
              <w:rPr/>
            </w:rPrChange>
          </w:rPr>
          <w:delText xml:space="preserve">you will need to </w:delText>
        </w:r>
        <w:r w:rsidRPr="00BB387F" w:rsidDel="008860B3">
          <w:rPr>
            <w:lang w:val="es-ES"/>
            <w:rPrChange w:id="285" w:author="Pablo Blanco Peris" w:date="2019-05-15T11:51:00Z">
              <w:rPr/>
            </w:rPrChange>
          </w:rPr>
          <w:delText>insert a caption</w:delText>
        </w:r>
        <w:r w:rsidR="00C5692F" w:rsidRPr="00BB387F" w:rsidDel="008860B3">
          <w:rPr>
            <w:lang w:val="es-ES"/>
            <w:rPrChange w:id="286" w:author="Pablo Blanco Peris" w:date="2019-05-15T11:51:00Z">
              <w:rPr/>
            </w:rPrChange>
          </w:rPr>
          <w:delText>.</w:delText>
        </w:r>
      </w:del>
    </w:p>
    <w:p w14:paraId="48F69F8E" w14:textId="75E6DD65" w:rsidR="008E36E4" w:rsidRPr="00BB387F" w:rsidDel="008860B3" w:rsidRDefault="008E36E4">
      <w:pPr>
        <w:pStyle w:val="Textoindependiente"/>
        <w:numPr>
          <w:ins w:id="287" w:author="" w:date="2010-06-04T11:10:00Z"/>
        </w:numPr>
        <w:ind w:firstLine="0"/>
        <w:rPr>
          <w:del w:id="288" w:author="Pablo Blanco Peris" w:date="2019-05-15T11:51:00Z"/>
          <w:lang w:val="es-ES"/>
          <w:rPrChange w:id="289" w:author="Pablo Blanco Peris" w:date="2019-05-15T11:51:00Z">
            <w:rPr>
              <w:del w:id="290" w:author="Pablo Blanco Peris" w:date="2019-05-15T11:51:00Z"/>
            </w:rPr>
          </w:rPrChange>
        </w:rPr>
        <w:pPrChange w:id="291" w:author="Pablo Blanco Peris" w:date="2019-05-15T11:49:00Z">
          <w:pPr>
            <w:pStyle w:val="Textoindependiente"/>
          </w:pPr>
        </w:pPrChange>
      </w:pPr>
      <w:del w:id="292" w:author="Pablo Blanco Peris" w:date="2019-05-15T11:49:00Z">
        <w:r w:rsidRPr="00BB387F" w:rsidDel="008860B3">
          <w:rPr>
            <w:lang w:val="es-ES"/>
            <w:rPrChange w:id="293" w:author="Pablo Blanco Peris" w:date="2019-05-15T11:51:00Z">
              <w:rPr/>
            </w:rPrChange>
          </w:rPr>
          <w:delText xml:space="preserve"> </w:delText>
        </w:r>
      </w:del>
    </w:p>
    <w:p w14:paraId="3853D84A" w14:textId="2CB08BD3" w:rsidR="008E36E4" w:rsidRPr="00BB387F" w:rsidDel="008860B3" w:rsidRDefault="008E36E4" w:rsidP="008E36E4">
      <w:pPr>
        <w:pStyle w:val="Epgrafe"/>
        <w:rPr>
          <w:del w:id="294" w:author="Pablo Blanco Peris" w:date="2019-05-15T11:51:00Z"/>
          <w:lang w:val="es-ES"/>
          <w:rPrChange w:id="295" w:author="Pablo Blanco Peris" w:date="2019-05-15T11:51:00Z">
            <w:rPr>
              <w:del w:id="296" w:author="Pablo Blanco Peris" w:date="2019-05-15T11:51:00Z"/>
            </w:rPr>
          </w:rPrChange>
        </w:rPr>
      </w:pPr>
      <w:bookmarkStart w:id="297" w:name="_Toc269976448"/>
      <w:del w:id="298" w:author="Pablo Blanco Peris" w:date="2019-05-15T11:51:00Z">
        <w:r w:rsidRPr="00BB387F" w:rsidDel="008860B3">
          <w:rPr>
            <w:lang w:val="es-ES"/>
            <w:rPrChange w:id="299" w:author="Pablo Blanco Peris" w:date="2019-05-15T11:51:00Z">
              <w:rPr/>
            </w:rPrChange>
          </w:rPr>
          <w:delText xml:space="preserve">Figure </w:delText>
        </w:r>
        <w:r w:rsidR="00A34CB9" w:rsidRPr="0094773E" w:rsidDel="008860B3">
          <w:rPr>
            <w:lang w:val="es-ES_tradnl"/>
          </w:rPr>
          <w:fldChar w:fldCharType="begin"/>
        </w:r>
        <w:r w:rsidR="00A34CB9" w:rsidRPr="00BB387F" w:rsidDel="008860B3">
          <w:rPr>
            <w:lang w:val="es-ES"/>
            <w:rPrChange w:id="300" w:author="Pablo Blanco Peris" w:date="2019-05-15T11:51:00Z">
              <w:rPr/>
            </w:rPrChange>
          </w:rPr>
          <w:delInstrText xml:space="preserve"> STYLEREF </w:delInstrText>
        </w:r>
        <w:r w:rsidR="004E7BFE" w:rsidRPr="00BB387F" w:rsidDel="008860B3">
          <w:rPr>
            <w:lang w:val="es-ES"/>
            <w:rPrChange w:id="301" w:author="Pablo Blanco Peris" w:date="2019-05-15T11:51:00Z">
              <w:rPr/>
            </w:rPrChange>
          </w:rPr>
          <w:delInstrText>1</w:delInstrText>
        </w:r>
        <w:r w:rsidR="00A34CB9" w:rsidRPr="00BB387F" w:rsidDel="008860B3">
          <w:rPr>
            <w:lang w:val="es-ES"/>
            <w:rPrChange w:id="302" w:author="Pablo Blanco Peris" w:date="2019-05-15T11:51:00Z">
              <w:rPr/>
            </w:rPrChange>
          </w:rPr>
          <w:delInstrText xml:space="preserve"> \s </w:delInstrText>
        </w:r>
        <w:r w:rsidR="00A34CB9" w:rsidRPr="0094773E" w:rsidDel="008860B3">
          <w:rPr>
            <w:lang w:val="es-ES_tradnl"/>
          </w:rPr>
          <w:fldChar w:fldCharType="separate"/>
        </w:r>
        <w:r w:rsidR="00D16400" w:rsidRPr="00BB387F" w:rsidDel="008860B3">
          <w:rPr>
            <w:noProof/>
            <w:lang w:val="es-ES"/>
            <w:rPrChange w:id="303" w:author="Pablo Blanco Peris" w:date="2019-05-15T11:51:00Z">
              <w:rPr>
                <w:noProof/>
              </w:rPr>
            </w:rPrChange>
          </w:rPr>
          <w:delText>1</w:delText>
        </w:r>
        <w:r w:rsidR="00A34CB9" w:rsidRPr="0094773E" w:rsidDel="008860B3">
          <w:rPr>
            <w:lang w:val="es-ES_tradnl"/>
          </w:rPr>
          <w:fldChar w:fldCharType="end"/>
        </w:r>
        <w:r w:rsidR="00A34CB9" w:rsidRPr="00BB387F" w:rsidDel="008860B3">
          <w:rPr>
            <w:lang w:val="es-ES"/>
            <w:rPrChange w:id="304" w:author="Pablo Blanco Peris" w:date="2019-05-15T11:51:00Z">
              <w:rPr/>
            </w:rPrChange>
          </w:rPr>
          <w:delText>.</w:delText>
        </w:r>
        <w:r w:rsidR="00A34CB9" w:rsidRPr="0094773E" w:rsidDel="008860B3">
          <w:rPr>
            <w:lang w:val="es-ES_tradnl"/>
          </w:rPr>
          <w:fldChar w:fldCharType="begin"/>
        </w:r>
        <w:r w:rsidR="00A34CB9" w:rsidRPr="00BB387F" w:rsidDel="008860B3">
          <w:rPr>
            <w:lang w:val="es-ES"/>
            <w:rPrChange w:id="305" w:author="Pablo Blanco Peris" w:date="2019-05-15T11:51:00Z">
              <w:rPr/>
            </w:rPrChange>
          </w:rPr>
          <w:delInstrText xml:space="preserve"> SEQ Figure \* ARABIC \s </w:delInstrText>
        </w:r>
        <w:r w:rsidR="004E7BFE" w:rsidRPr="00BB387F" w:rsidDel="008860B3">
          <w:rPr>
            <w:lang w:val="es-ES"/>
            <w:rPrChange w:id="306" w:author="Pablo Blanco Peris" w:date="2019-05-15T11:51:00Z">
              <w:rPr/>
            </w:rPrChange>
          </w:rPr>
          <w:delInstrText>1</w:delInstrText>
        </w:r>
        <w:r w:rsidR="00A34CB9" w:rsidRPr="00BB387F" w:rsidDel="008860B3">
          <w:rPr>
            <w:lang w:val="es-ES"/>
            <w:rPrChange w:id="307" w:author="Pablo Blanco Peris" w:date="2019-05-15T11:51:00Z">
              <w:rPr/>
            </w:rPrChange>
          </w:rPr>
          <w:delInstrText xml:space="preserve"> </w:delInstrText>
        </w:r>
        <w:r w:rsidR="00A34CB9" w:rsidRPr="0094773E" w:rsidDel="008860B3">
          <w:rPr>
            <w:lang w:val="es-ES_tradnl"/>
          </w:rPr>
          <w:fldChar w:fldCharType="separate"/>
        </w:r>
        <w:r w:rsidR="00D16400" w:rsidRPr="00BB387F" w:rsidDel="008860B3">
          <w:rPr>
            <w:noProof/>
            <w:lang w:val="es-ES"/>
            <w:rPrChange w:id="308" w:author="Pablo Blanco Peris" w:date="2019-05-15T11:51:00Z">
              <w:rPr>
                <w:noProof/>
              </w:rPr>
            </w:rPrChange>
          </w:rPr>
          <w:delText>1</w:delText>
        </w:r>
        <w:r w:rsidR="00A34CB9" w:rsidRPr="0094773E" w:rsidDel="008860B3">
          <w:rPr>
            <w:lang w:val="es-ES_tradnl"/>
          </w:rPr>
          <w:fldChar w:fldCharType="end"/>
        </w:r>
        <w:r w:rsidRPr="00BB387F" w:rsidDel="008860B3">
          <w:rPr>
            <w:lang w:val="es-ES"/>
            <w:rPrChange w:id="309" w:author="Pablo Blanco Peris" w:date="2019-05-15T11:51:00Z">
              <w:rPr/>
            </w:rPrChange>
          </w:rPr>
          <w:delText xml:space="preserve"> First Figure in Chapter 1</w:delText>
        </w:r>
        <w:bookmarkEnd w:id="297"/>
      </w:del>
    </w:p>
    <w:p w14:paraId="039D5039" w14:textId="0BF0E97C" w:rsidR="008E36E4" w:rsidRPr="0094773E" w:rsidRDefault="009639D0" w:rsidP="008E36E4">
      <w:pPr>
        <w:pStyle w:val="Textoindependiente"/>
        <w:ind w:firstLine="0"/>
        <w:rPr>
          <w:lang w:val="es-ES_tradnl"/>
        </w:rPr>
      </w:pPr>
      <w:del w:id="310" w:author="Pablo Blanco Peris" w:date="2019-05-15T11:51:00Z">
        <w:r w:rsidRPr="0094773E" w:rsidDel="008860B3">
          <w:rPr>
            <w:noProof/>
            <w:lang w:val="es-ES_tradnl"/>
          </w:rPr>
          <w:drawing>
            <wp:inline distT="0" distB="0" distL="0" distR="0" wp14:anchorId="1FB12825" wp14:editId="6A5DD514">
              <wp:extent cx="798195" cy="798195"/>
              <wp:effectExtent l="0" t="0" r="0" b="0"/>
              <wp:docPr id="2" name="Imagen 2"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del>
    </w:p>
    <w:p w14:paraId="451B5D2B" w14:textId="77777777" w:rsidR="008E36E4" w:rsidRPr="0094773E" w:rsidRDefault="008E36E4" w:rsidP="008E36E4">
      <w:pPr>
        <w:pStyle w:val="Textoindependiente"/>
        <w:ind w:firstLine="0"/>
        <w:rPr>
          <w:lang w:val="es-ES_tradnl"/>
        </w:rPr>
      </w:pPr>
    </w:p>
    <w:p w14:paraId="45D218E1" w14:textId="77777777" w:rsidR="008E36E4" w:rsidRPr="00234C40" w:rsidRDefault="008E36E4" w:rsidP="008E36E4">
      <w:pPr>
        <w:pStyle w:val="Epgrafe"/>
      </w:pPr>
      <w:bookmarkStart w:id="311" w:name="_Toc269976407"/>
      <w:r w:rsidRPr="00234C40">
        <w:t xml:space="preserve">Table </w:t>
      </w:r>
      <w:r w:rsidRPr="0094773E">
        <w:rPr>
          <w:lang w:val="es-ES_tradnl"/>
        </w:rPr>
        <w:fldChar w:fldCharType="begin"/>
      </w:r>
      <w:r w:rsidRPr="00234C40">
        <w:instrText xml:space="preserve"> STYLEREF 1 \s </w:instrText>
      </w:r>
      <w:r w:rsidRPr="0094773E">
        <w:rPr>
          <w:lang w:val="es-ES_tradnl"/>
        </w:rPr>
        <w:fldChar w:fldCharType="separate"/>
      </w:r>
      <w:r w:rsidR="00D16400" w:rsidRPr="00234C40">
        <w:rPr>
          <w:noProof/>
        </w:rPr>
        <w:t>1</w:t>
      </w:r>
      <w:r w:rsidRPr="0094773E">
        <w:rPr>
          <w:lang w:val="es-ES_tradnl"/>
        </w:rPr>
        <w:fldChar w:fldCharType="end"/>
      </w:r>
      <w:r w:rsidRPr="00234C40">
        <w:t>.</w:t>
      </w:r>
      <w:r w:rsidRPr="0094773E">
        <w:rPr>
          <w:lang w:val="es-ES_tradnl"/>
        </w:rPr>
        <w:fldChar w:fldCharType="begin"/>
      </w:r>
      <w:r w:rsidRPr="00234C40">
        <w:instrText xml:space="preserve"> SEQ Table \* ARABIC \s 1 </w:instrText>
      </w:r>
      <w:r w:rsidRPr="0094773E">
        <w:rPr>
          <w:lang w:val="es-ES_tradnl"/>
        </w:rPr>
        <w:fldChar w:fldCharType="separate"/>
      </w:r>
      <w:r w:rsidR="00D16400" w:rsidRPr="00234C40">
        <w:rPr>
          <w:noProof/>
        </w:rPr>
        <w:t>1</w:t>
      </w:r>
      <w:r w:rsidRPr="0094773E">
        <w:rPr>
          <w:lang w:val="es-ES_tradnl"/>
        </w:rPr>
        <w:fldChar w:fldCharType="end"/>
      </w:r>
      <w:r w:rsidRPr="00234C40">
        <w:t xml:space="preserve"> First Table in Chapter 1</w:t>
      </w:r>
      <w:bookmarkEnd w:id="3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83"/>
        <w:gridCol w:w="1350"/>
        <w:gridCol w:w="1337"/>
        <w:gridCol w:w="1337"/>
        <w:gridCol w:w="1350"/>
      </w:tblGrid>
      <w:tr w:rsidR="008E36E4" w:rsidRPr="0094773E" w14:paraId="3512F0A0" w14:textId="77777777">
        <w:tc>
          <w:tcPr>
            <w:tcW w:w="1483" w:type="dxa"/>
          </w:tcPr>
          <w:p w14:paraId="28115CE9" w14:textId="77777777" w:rsidR="008E36E4" w:rsidRPr="0094773E" w:rsidRDefault="008E36E4" w:rsidP="008E36E4">
            <w:pPr>
              <w:ind w:right="7" w:firstLine="0"/>
              <w:rPr>
                <w:lang w:val="es-ES_tradnl"/>
              </w:rPr>
            </w:pPr>
            <w:r w:rsidRPr="0094773E">
              <w:rPr>
                <w:lang w:val="es-ES_tradnl"/>
              </w:rPr>
              <w:t>A-D</w:t>
            </w:r>
          </w:p>
        </w:tc>
        <w:tc>
          <w:tcPr>
            <w:tcW w:w="1350" w:type="dxa"/>
          </w:tcPr>
          <w:p w14:paraId="3D262312" w14:textId="77777777" w:rsidR="008E36E4" w:rsidRPr="0094773E" w:rsidRDefault="008E36E4" w:rsidP="008E36E4">
            <w:pPr>
              <w:ind w:right="7" w:firstLine="0"/>
              <w:rPr>
                <w:lang w:val="es-ES_tradnl"/>
              </w:rPr>
            </w:pPr>
            <w:r w:rsidRPr="0094773E">
              <w:rPr>
                <w:lang w:val="es-ES_tradnl"/>
              </w:rPr>
              <w:t>A</w:t>
            </w:r>
          </w:p>
        </w:tc>
        <w:tc>
          <w:tcPr>
            <w:tcW w:w="1337" w:type="dxa"/>
          </w:tcPr>
          <w:p w14:paraId="7B1C4DDD" w14:textId="77777777" w:rsidR="008E36E4" w:rsidRPr="0094773E" w:rsidRDefault="008E36E4" w:rsidP="008E36E4">
            <w:pPr>
              <w:ind w:right="7" w:firstLine="0"/>
              <w:rPr>
                <w:lang w:val="es-ES_tradnl"/>
              </w:rPr>
            </w:pPr>
            <w:r w:rsidRPr="0094773E">
              <w:rPr>
                <w:lang w:val="es-ES_tradnl"/>
              </w:rPr>
              <w:t>B</w:t>
            </w:r>
          </w:p>
        </w:tc>
        <w:tc>
          <w:tcPr>
            <w:tcW w:w="1337" w:type="dxa"/>
          </w:tcPr>
          <w:p w14:paraId="07E41FCF" w14:textId="77777777" w:rsidR="008E36E4" w:rsidRPr="0094773E" w:rsidRDefault="008E36E4" w:rsidP="008E36E4">
            <w:pPr>
              <w:ind w:right="7" w:firstLine="0"/>
              <w:rPr>
                <w:lang w:val="es-ES_tradnl"/>
              </w:rPr>
            </w:pPr>
            <w:r w:rsidRPr="0094773E">
              <w:rPr>
                <w:lang w:val="es-ES_tradnl"/>
              </w:rPr>
              <w:t>C</w:t>
            </w:r>
          </w:p>
        </w:tc>
        <w:tc>
          <w:tcPr>
            <w:tcW w:w="1350" w:type="dxa"/>
          </w:tcPr>
          <w:p w14:paraId="55A4F9E0" w14:textId="77777777" w:rsidR="008E36E4" w:rsidRPr="0094773E" w:rsidRDefault="008E36E4" w:rsidP="008E36E4">
            <w:pPr>
              <w:ind w:right="7" w:firstLine="0"/>
              <w:rPr>
                <w:lang w:val="es-ES_tradnl"/>
              </w:rPr>
            </w:pPr>
            <w:r w:rsidRPr="0094773E">
              <w:rPr>
                <w:lang w:val="es-ES_tradnl"/>
              </w:rPr>
              <w:t>D</w:t>
            </w:r>
          </w:p>
        </w:tc>
      </w:tr>
      <w:tr w:rsidR="008E36E4" w:rsidRPr="0094773E" w14:paraId="4C2AFF72" w14:textId="77777777">
        <w:tc>
          <w:tcPr>
            <w:tcW w:w="1483" w:type="dxa"/>
          </w:tcPr>
          <w:p w14:paraId="32A5F355" w14:textId="77777777" w:rsidR="008E36E4" w:rsidRPr="0094773E" w:rsidRDefault="008E36E4" w:rsidP="008E36E4">
            <w:pPr>
              <w:ind w:right="7" w:firstLine="0"/>
              <w:rPr>
                <w:lang w:val="es-ES_tradnl"/>
              </w:rPr>
            </w:pPr>
            <w:r w:rsidRPr="0094773E">
              <w:rPr>
                <w:lang w:val="es-ES_tradnl"/>
              </w:rPr>
              <w:t>1</w:t>
            </w:r>
          </w:p>
        </w:tc>
        <w:tc>
          <w:tcPr>
            <w:tcW w:w="1350" w:type="dxa"/>
          </w:tcPr>
          <w:p w14:paraId="2374C91D" w14:textId="77777777" w:rsidR="008E36E4" w:rsidRPr="0094773E" w:rsidRDefault="008E36E4" w:rsidP="008E36E4">
            <w:pPr>
              <w:ind w:right="7" w:firstLine="0"/>
              <w:rPr>
                <w:lang w:val="es-ES_tradnl"/>
              </w:rPr>
            </w:pPr>
            <w:r w:rsidRPr="0094773E">
              <w:rPr>
                <w:lang w:val="es-ES_tradnl"/>
              </w:rPr>
              <w:t>A1</w:t>
            </w:r>
          </w:p>
        </w:tc>
        <w:tc>
          <w:tcPr>
            <w:tcW w:w="1337" w:type="dxa"/>
          </w:tcPr>
          <w:p w14:paraId="52543114" w14:textId="77777777" w:rsidR="008E36E4" w:rsidRPr="0094773E" w:rsidRDefault="008E36E4" w:rsidP="008E36E4">
            <w:pPr>
              <w:ind w:right="7" w:firstLine="0"/>
              <w:rPr>
                <w:lang w:val="es-ES_tradnl"/>
              </w:rPr>
            </w:pPr>
            <w:r w:rsidRPr="0094773E">
              <w:rPr>
                <w:lang w:val="es-ES_tradnl"/>
              </w:rPr>
              <w:t>B1</w:t>
            </w:r>
          </w:p>
        </w:tc>
        <w:tc>
          <w:tcPr>
            <w:tcW w:w="1337" w:type="dxa"/>
          </w:tcPr>
          <w:p w14:paraId="02EBBA6A" w14:textId="77777777" w:rsidR="008E36E4" w:rsidRPr="0094773E" w:rsidRDefault="008E36E4" w:rsidP="008E36E4">
            <w:pPr>
              <w:ind w:right="7" w:firstLine="0"/>
              <w:rPr>
                <w:lang w:val="es-ES_tradnl"/>
              </w:rPr>
            </w:pPr>
            <w:r w:rsidRPr="0094773E">
              <w:rPr>
                <w:lang w:val="es-ES_tradnl"/>
              </w:rPr>
              <w:t>C1</w:t>
            </w:r>
          </w:p>
        </w:tc>
        <w:tc>
          <w:tcPr>
            <w:tcW w:w="1350" w:type="dxa"/>
          </w:tcPr>
          <w:p w14:paraId="285B286F" w14:textId="77777777" w:rsidR="008E36E4" w:rsidRPr="0094773E" w:rsidRDefault="008E36E4" w:rsidP="008E36E4">
            <w:pPr>
              <w:ind w:right="7" w:firstLine="0"/>
              <w:rPr>
                <w:lang w:val="es-ES_tradnl"/>
              </w:rPr>
            </w:pPr>
            <w:r w:rsidRPr="0094773E">
              <w:rPr>
                <w:lang w:val="es-ES_tradnl"/>
              </w:rPr>
              <w:t>D1</w:t>
            </w:r>
          </w:p>
        </w:tc>
      </w:tr>
      <w:tr w:rsidR="008E36E4" w:rsidRPr="0094773E" w14:paraId="39C1830B" w14:textId="77777777">
        <w:tc>
          <w:tcPr>
            <w:tcW w:w="1483" w:type="dxa"/>
          </w:tcPr>
          <w:p w14:paraId="28969015" w14:textId="77777777" w:rsidR="008E36E4" w:rsidRPr="0094773E" w:rsidRDefault="008E36E4" w:rsidP="008E36E4">
            <w:pPr>
              <w:ind w:right="7" w:firstLine="0"/>
              <w:rPr>
                <w:lang w:val="es-ES_tradnl"/>
              </w:rPr>
            </w:pPr>
            <w:r w:rsidRPr="0094773E">
              <w:rPr>
                <w:lang w:val="es-ES_tradnl"/>
              </w:rPr>
              <w:t>2</w:t>
            </w:r>
          </w:p>
        </w:tc>
        <w:tc>
          <w:tcPr>
            <w:tcW w:w="1350" w:type="dxa"/>
          </w:tcPr>
          <w:p w14:paraId="33223D09" w14:textId="77777777" w:rsidR="008E36E4" w:rsidRPr="0094773E" w:rsidRDefault="008E36E4" w:rsidP="008E36E4">
            <w:pPr>
              <w:ind w:right="7" w:firstLine="0"/>
              <w:rPr>
                <w:lang w:val="es-ES_tradnl"/>
              </w:rPr>
            </w:pPr>
            <w:r w:rsidRPr="0094773E">
              <w:rPr>
                <w:lang w:val="es-ES_tradnl"/>
              </w:rPr>
              <w:t>A2</w:t>
            </w:r>
          </w:p>
        </w:tc>
        <w:tc>
          <w:tcPr>
            <w:tcW w:w="1337" w:type="dxa"/>
          </w:tcPr>
          <w:p w14:paraId="438C6014" w14:textId="77777777" w:rsidR="008E36E4" w:rsidRPr="0094773E" w:rsidRDefault="008E36E4" w:rsidP="008E36E4">
            <w:pPr>
              <w:ind w:right="7" w:firstLine="0"/>
              <w:rPr>
                <w:lang w:val="es-ES_tradnl"/>
              </w:rPr>
            </w:pPr>
            <w:r w:rsidRPr="0094773E">
              <w:rPr>
                <w:lang w:val="es-ES_tradnl"/>
              </w:rPr>
              <w:t>B2</w:t>
            </w:r>
          </w:p>
        </w:tc>
        <w:tc>
          <w:tcPr>
            <w:tcW w:w="1337" w:type="dxa"/>
          </w:tcPr>
          <w:p w14:paraId="7B4EC8FC" w14:textId="77777777" w:rsidR="008E36E4" w:rsidRPr="0094773E" w:rsidRDefault="008E36E4" w:rsidP="008E36E4">
            <w:pPr>
              <w:ind w:right="7" w:firstLine="0"/>
              <w:rPr>
                <w:lang w:val="es-ES_tradnl"/>
              </w:rPr>
            </w:pPr>
            <w:r w:rsidRPr="0094773E">
              <w:rPr>
                <w:lang w:val="es-ES_tradnl"/>
              </w:rPr>
              <w:t>C2</w:t>
            </w:r>
          </w:p>
        </w:tc>
        <w:tc>
          <w:tcPr>
            <w:tcW w:w="1350" w:type="dxa"/>
          </w:tcPr>
          <w:p w14:paraId="18817711" w14:textId="77777777" w:rsidR="008E36E4" w:rsidRPr="0094773E" w:rsidRDefault="008E36E4" w:rsidP="008E36E4">
            <w:pPr>
              <w:ind w:right="7" w:firstLine="0"/>
              <w:rPr>
                <w:lang w:val="es-ES_tradnl"/>
              </w:rPr>
            </w:pPr>
            <w:r w:rsidRPr="0094773E">
              <w:rPr>
                <w:lang w:val="es-ES_tradnl"/>
              </w:rPr>
              <w:t>D2</w:t>
            </w:r>
          </w:p>
        </w:tc>
      </w:tr>
      <w:tr w:rsidR="008E36E4" w:rsidRPr="0094773E" w14:paraId="2939A3BA" w14:textId="77777777">
        <w:tc>
          <w:tcPr>
            <w:tcW w:w="1483" w:type="dxa"/>
          </w:tcPr>
          <w:p w14:paraId="4FCD1BDB" w14:textId="77777777" w:rsidR="008E36E4" w:rsidRPr="0094773E" w:rsidRDefault="008E36E4" w:rsidP="008E36E4">
            <w:pPr>
              <w:ind w:right="7" w:firstLine="0"/>
              <w:rPr>
                <w:lang w:val="es-ES_tradnl"/>
              </w:rPr>
            </w:pPr>
            <w:r w:rsidRPr="0094773E">
              <w:rPr>
                <w:lang w:val="es-ES_tradnl"/>
              </w:rPr>
              <w:t>3</w:t>
            </w:r>
          </w:p>
        </w:tc>
        <w:tc>
          <w:tcPr>
            <w:tcW w:w="1350" w:type="dxa"/>
          </w:tcPr>
          <w:p w14:paraId="0AB278C1" w14:textId="77777777" w:rsidR="008E36E4" w:rsidRPr="0094773E" w:rsidRDefault="008E36E4" w:rsidP="008E36E4">
            <w:pPr>
              <w:ind w:right="7" w:firstLine="0"/>
              <w:rPr>
                <w:lang w:val="es-ES_tradnl"/>
              </w:rPr>
            </w:pPr>
            <w:r w:rsidRPr="0094773E">
              <w:rPr>
                <w:lang w:val="es-ES_tradnl"/>
              </w:rPr>
              <w:t>A3</w:t>
            </w:r>
          </w:p>
        </w:tc>
        <w:tc>
          <w:tcPr>
            <w:tcW w:w="1337" w:type="dxa"/>
          </w:tcPr>
          <w:p w14:paraId="7BCF2F92" w14:textId="77777777" w:rsidR="008E36E4" w:rsidRPr="0094773E" w:rsidRDefault="008E36E4" w:rsidP="008E36E4">
            <w:pPr>
              <w:ind w:right="7" w:firstLine="0"/>
              <w:rPr>
                <w:lang w:val="es-ES_tradnl"/>
              </w:rPr>
            </w:pPr>
            <w:r w:rsidRPr="0094773E">
              <w:rPr>
                <w:lang w:val="es-ES_tradnl"/>
              </w:rPr>
              <w:t>B3</w:t>
            </w:r>
          </w:p>
        </w:tc>
        <w:tc>
          <w:tcPr>
            <w:tcW w:w="1337" w:type="dxa"/>
          </w:tcPr>
          <w:p w14:paraId="5660DB5D" w14:textId="77777777" w:rsidR="008E36E4" w:rsidRPr="0094773E" w:rsidRDefault="008E36E4" w:rsidP="008E36E4">
            <w:pPr>
              <w:ind w:right="7" w:firstLine="0"/>
              <w:rPr>
                <w:lang w:val="es-ES_tradnl"/>
              </w:rPr>
            </w:pPr>
            <w:r w:rsidRPr="0094773E">
              <w:rPr>
                <w:lang w:val="es-ES_tradnl"/>
              </w:rPr>
              <w:t>C3</w:t>
            </w:r>
          </w:p>
        </w:tc>
        <w:tc>
          <w:tcPr>
            <w:tcW w:w="1350" w:type="dxa"/>
          </w:tcPr>
          <w:p w14:paraId="5CCC6B34" w14:textId="77777777" w:rsidR="008E36E4" w:rsidRPr="0094773E" w:rsidRDefault="008E36E4" w:rsidP="008E36E4">
            <w:pPr>
              <w:ind w:right="7" w:firstLine="0"/>
              <w:rPr>
                <w:lang w:val="es-ES_tradnl"/>
              </w:rPr>
            </w:pPr>
            <w:r w:rsidRPr="0094773E">
              <w:rPr>
                <w:lang w:val="es-ES_tradnl"/>
              </w:rPr>
              <w:t>D3</w:t>
            </w:r>
          </w:p>
        </w:tc>
      </w:tr>
    </w:tbl>
    <w:p w14:paraId="234AD763" w14:textId="77777777" w:rsidR="008E36E4" w:rsidRPr="0094773E" w:rsidRDefault="008E36E4" w:rsidP="008E36E4">
      <w:pPr>
        <w:pStyle w:val="Textoindependiente"/>
        <w:rPr>
          <w:lang w:val="es-ES_tradnl"/>
        </w:rPr>
      </w:pPr>
    </w:p>
    <w:p w14:paraId="0935A904" w14:textId="1428F45E" w:rsidR="008E36E4" w:rsidRPr="0094773E" w:rsidRDefault="00BE63C8" w:rsidP="0034774E">
      <w:pPr>
        <w:pStyle w:val="Ttulo1"/>
        <w:rPr>
          <w:lang w:val="es-ES_tradnl"/>
        </w:rPr>
      </w:pPr>
      <w:r w:rsidRPr="0094773E">
        <w:rPr>
          <w:lang w:val="es-ES_tradnl"/>
        </w:rPr>
        <w:br w:type="page"/>
      </w:r>
      <w:bookmarkStart w:id="312" w:name="_Toc8861574"/>
      <w:ins w:id="313" w:author="Pablo Blanco Peris" w:date="2019-05-08T17:17:00Z">
        <w:r w:rsidR="00D766F2">
          <w:rPr>
            <w:lang w:val="es-ES_tradnl"/>
          </w:rPr>
          <w:lastRenderedPageBreak/>
          <w:t>Preliminares</w:t>
        </w:r>
      </w:ins>
      <w:bookmarkEnd w:id="312"/>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577051ED" w14:textId="3064520B" w:rsidR="004A516C" w:rsidRPr="0094773E" w:rsidDel="00377EE3" w:rsidRDefault="004A516C">
      <w:pPr>
        <w:rPr>
          <w:moveFrom w:id="314" w:author="Pablo Blanco Peris" w:date="2019-05-09T14:55:00Z"/>
          <w:lang w:val="es-ES_tradnl"/>
        </w:rPr>
        <w:pPrChange w:id="315" w:author="Pablo Blanco Peris" w:date="2019-05-09T14:55:00Z">
          <w:pPr>
            <w:pStyle w:val="Textoindependiente"/>
          </w:pPr>
        </w:pPrChange>
      </w:pPr>
      <w:moveFromRangeStart w:id="316" w:author="Pablo Blanco Peris" w:date="2019-05-09T14:55:00Z" w:name="move8306142"/>
      <w:commentRangeStart w:id="317"/>
      <w:moveFrom w:id="318" w:author="Pablo Blanco Peris" w:date="2019-05-09T14:55:00Z">
        <w:r w:rsidDel="00377EE3">
          <w:rPr>
            <w:lang w:val="es-ES_tradnl"/>
          </w:rPr>
          <w:t xml:space="preserve">El objetivo principal de este </w:t>
        </w:r>
        <w:r w:rsidR="00A676EF" w:rsidDel="00377EE3">
          <w:rPr>
            <w:lang w:val="es-ES_tradnl"/>
          </w:rPr>
          <w:t>trabajo</w:t>
        </w:r>
        <w:r w:rsidDel="00377EE3">
          <w:rPr>
            <w:lang w:val="es-ES_tradnl"/>
          </w:rPr>
          <w:t xml:space="preserve"> consiste en combinar distintas tecnologías punteras actuales para </w:t>
        </w:r>
        <w:r w:rsidR="00BE3B99" w:rsidDel="00377EE3">
          <w:rPr>
            <w:lang w:val="es-ES_tradnl"/>
          </w:rPr>
          <w:t>desarrollar</w:t>
        </w:r>
        <w:r w:rsidR="009F1CB5" w:rsidDel="00377EE3">
          <w:rPr>
            <w:lang w:val="es-ES_tradnl"/>
          </w:rPr>
          <w:t xml:space="preserve"> </w:t>
        </w:r>
        <w:r w:rsidR="007E210C" w:rsidDel="00377EE3">
          <w:rPr>
            <w:lang w:val="es-ES_tradnl"/>
          </w:rPr>
          <w:t xml:space="preserve">un </w:t>
        </w:r>
        <w:r w:rsidR="00A676EF" w:rsidDel="00377EE3">
          <w:rPr>
            <w:lang w:val="es-ES_tradnl"/>
          </w:rPr>
          <w:t>proyecto</w:t>
        </w:r>
        <w:r w:rsidR="00C712C5" w:rsidDel="00377EE3">
          <w:rPr>
            <w:lang w:val="es-ES_tradnl"/>
          </w:rPr>
          <w:t xml:space="preserve"> </w:t>
        </w:r>
        <w:r w:rsidR="00BE3B99" w:rsidDel="00377EE3">
          <w:rPr>
            <w:lang w:val="es-ES_tradnl"/>
          </w:rPr>
          <w:t>útil proponiendo una solución de negocio actualizado con últimas tecnologías.</w:t>
        </w:r>
        <w:commentRangeEnd w:id="317"/>
        <w:r w:rsidR="00C1078D" w:rsidDel="00377EE3">
          <w:rPr>
            <w:rStyle w:val="Refdecomentario"/>
          </w:rPr>
          <w:commentReference w:id="317"/>
        </w:r>
      </w:moveFrom>
    </w:p>
    <w:moveFromRangeEnd w:id="316"/>
    <w:p w14:paraId="0B03D62E" w14:textId="48941E97" w:rsidR="0034774E" w:rsidRDefault="0034774E">
      <w:pPr>
        <w:rPr>
          <w:lang w:val="es-ES_tradnl"/>
        </w:rPr>
      </w:pPr>
      <w:r w:rsidRPr="0094773E">
        <w:rPr>
          <w:lang w:val="es-ES_tradnl"/>
        </w:rPr>
        <w:t xml:space="preserve">La tecnología principal en la que se basa este proyecto es </w:t>
      </w:r>
      <w:ins w:id="319" w:author="Pablo Blanco Peris" w:date="2019-04-29T21:58:00Z">
        <w:r w:rsidR="00BF074C" w:rsidRPr="00BF074C">
          <w:rPr>
            <w:i/>
            <w:lang w:val="es-ES_tradnl"/>
          </w:rPr>
          <w:t>b</w:t>
        </w:r>
      </w:ins>
      <w:commentRangeStart w:id="320"/>
      <w:commentRangeStart w:id="321"/>
      <w:r w:rsidRPr="00BF074C">
        <w:rPr>
          <w:i/>
          <w:lang w:val="es-ES_tradnl"/>
        </w:rPr>
        <w:t>lockchain</w:t>
      </w:r>
      <w:commentRangeEnd w:id="320"/>
      <w:r w:rsidR="000B587B" w:rsidRPr="008D1207">
        <w:rPr>
          <w:rStyle w:val="Refdecomentario"/>
          <w:rPrChange w:id="322" w:author="Pablo Blanco Peris" w:date="2019-05-09T15:20:00Z">
            <w:rPr>
              <w:rStyle w:val="Refdecomentario"/>
              <w:i/>
            </w:rPr>
          </w:rPrChange>
        </w:rPr>
        <w:commentReference w:id="320"/>
      </w:r>
      <w:commentRangeEnd w:id="321"/>
      <w:ins w:id="323" w:author="Pablo Blanco Peris" w:date="2019-05-09T15:20:00Z">
        <w:r w:rsidR="008D1207">
          <w:rPr>
            <w:i/>
            <w:lang w:val="es-ES_tradnl"/>
          </w:rPr>
          <w:t xml:space="preserve"> </w:t>
        </w:r>
      </w:ins>
      <w:ins w:id="324" w:author="Pablo Blanco Peris" w:date="2019-05-09T15:19:00Z">
        <w:r w:rsidR="008D1207" w:rsidRPr="008D1207">
          <w:rPr>
            <w:lang w:val="es-ES_tradnl"/>
            <w:rPrChange w:id="325" w:author="Pablo Blanco Peris" w:date="2019-05-09T15:20:00Z">
              <w:rPr>
                <w:i/>
                <w:lang w:val="es-ES_tradnl"/>
              </w:rPr>
            </w:rPrChange>
          </w:rPr>
          <w:fldChar w:fldCharType="begin"/>
        </w:r>
      </w:ins>
      <w:ins w:id="326" w:author="Pablo Blanco Peris" w:date="2019-05-09T15:20:00Z">
        <w:r w:rsidR="008D1207" w:rsidRPr="008D1207">
          <w:rPr>
            <w:lang w:val="es-ES_tradnl"/>
            <w:rPrChange w:id="327" w:author="Pablo Blanco Peris" w:date="2019-05-09T15:20:00Z">
              <w:rPr>
                <w:i/>
                <w:lang w:val="es-ES_tradnl"/>
              </w:rPr>
            </w:rPrChange>
          </w:rPr>
          <w:instrText xml:space="preserve"> ADDIN ZOTERO_ITEM CSL_CITATION {"citationID":"er4sNqDs","properties":{"formattedCitation":"[1]","plainCitation":"[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ins>
      <w:r w:rsidR="008D1207" w:rsidRPr="008D1207">
        <w:rPr>
          <w:lang w:val="es-ES_tradnl"/>
          <w:rPrChange w:id="328" w:author="Pablo Blanco Peris" w:date="2019-05-09T15:20:00Z">
            <w:rPr>
              <w:i/>
              <w:lang w:val="es-ES_tradnl"/>
            </w:rPr>
          </w:rPrChange>
        </w:rPr>
        <w:fldChar w:fldCharType="separate"/>
      </w:r>
      <w:ins w:id="329" w:author="Pablo Blanco Peris" w:date="2019-05-09T15:20:00Z">
        <w:r w:rsidR="008D1207" w:rsidRPr="008D1207">
          <w:rPr>
            <w:noProof/>
            <w:lang w:val="es-ES_tradnl"/>
            <w:rPrChange w:id="330" w:author="Pablo Blanco Peris" w:date="2019-05-09T15:20:00Z">
              <w:rPr>
                <w:i/>
                <w:noProof/>
                <w:lang w:val="es-ES_tradnl"/>
              </w:rPr>
            </w:rPrChange>
          </w:rPr>
          <w:t>[1]</w:t>
        </w:r>
      </w:ins>
      <w:ins w:id="331" w:author="Pablo Blanco Peris" w:date="2019-05-09T15:19:00Z">
        <w:r w:rsidR="008D1207" w:rsidRPr="008D1207">
          <w:rPr>
            <w:lang w:val="es-ES_tradnl"/>
            <w:rPrChange w:id="332" w:author="Pablo Blanco Peris" w:date="2019-05-09T15:20:00Z">
              <w:rPr>
                <w:i/>
                <w:lang w:val="es-ES_tradnl"/>
              </w:rPr>
            </w:rPrChange>
          </w:rPr>
          <w:fldChar w:fldCharType="end"/>
        </w:r>
      </w:ins>
      <w:r w:rsidR="0087239F" w:rsidRPr="0030319D">
        <w:rPr>
          <w:rStyle w:val="Refdecomentario"/>
        </w:rPr>
        <w:commentReference w:id="321"/>
      </w:r>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 aunque no hace mucho que ha empezado a escucharse con fuerza en la sociedad, s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2F8F822C" w:rsidR="004C1FBD" w:rsidRPr="0094773E" w:rsidRDefault="004C1FBD" w:rsidP="00434EEB">
      <w:pPr>
        <w:rPr>
          <w:lang w:val="es-ES_tradnl"/>
        </w:rPr>
      </w:pPr>
      <w:r>
        <w:rPr>
          <w:lang w:val="es-ES_tradnl"/>
        </w:rPr>
        <w:t xml:space="preserve">Esta tecnología se </w:t>
      </w:r>
      <w:del w:id="333" w:author="Pablo Blanco Peris" w:date="2019-05-15T12:36:00Z">
        <w:r w:rsidDel="00BD2F76">
          <w:rPr>
            <w:lang w:val="es-ES_tradnl"/>
          </w:rPr>
          <w:delText xml:space="preserve">emplea </w:delText>
        </w:r>
      </w:del>
      <w:ins w:id="334"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335" w:author="Pablo Blanco Peris" w:date="2019-05-15T12:37:00Z">
        <w:r w:rsidR="001E5D42">
          <w:rPr>
            <w:lang w:val="es-ES_tradnl"/>
          </w:rPr>
          <w:t>c</w:t>
        </w:r>
      </w:ins>
      <w:commentRangeStart w:id="336"/>
      <w:del w:id="337" w:author="Pablo Blanco Peris" w:date="2019-05-15T12:37:00Z">
        <w:r w:rsidDel="001E5D42">
          <w:rPr>
            <w:lang w:val="es-ES_tradnl"/>
          </w:rPr>
          <w:delText>C</w:delText>
        </w:r>
      </w:del>
      <w:r>
        <w:rPr>
          <w:lang w:val="es-ES_tradnl"/>
        </w:rPr>
        <w:t>ontract</w:t>
      </w:r>
      <w:commentRangeEnd w:id="336"/>
      <w:r w:rsidR="0087239F">
        <w:rPr>
          <w:rStyle w:val="Refdecomentario"/>
        </w:rPr>
        <w:commentReference w:id="336"/>
      </w:r>
      <w:r>
        <w:rPr>
          <w:lang w:val="es-ES_tradnl"/>
        </w:rPr>
        <w:t xml:space="preserve"> </w:t>
      </w:r>
      <w:ins w:id="338" w:author="Pablo Blanco Peris" w:date="2019-05-15T12:42:00Z">
        <w:r w:rsidR="00434EEB">
          <w:rPr>
            <w:lang w:val="es-ES_tradnl"/>
          </w:rPr>
          <w:fldChar w:fldCharType="begin"/>
        </w:r>
        <w:r w:rsidR="00434EEB">
          <w:rPr>
            <w:lang w:val="es-ES_tradnl"/>
          </w:rPr>
          <w:instrText xml:space="preserve"> ADDIN ZOTERO_ITEM CSL_CITATION {"citationID":"vqHPwTGJ","properties":{"formattedCitation":"[2]","plainCitation":"[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ins>
      <w:r w:rsidR="00434EEB">
        <w:rPr>
          <w:lang w:val="es-ES_tradnl"/>
        </w:rPr>
        <w:fldChar w:fldCharType="separate"/>
      </w:r>
      <w:ins w:id="339" w:author="Pablo Blanco Peris" w:date="2019-05-15T12:42:00Z">
        <w:r w:rsidR="00434EEB">
          <w:rPr>
            <w:noProof/>
            <w:lang w:val="es-ES_tradnl"/>
          </w:rPr>
          <w:t>[2]</w:t>
        </w:r>
        <w:r w:rsidR="00434EEB">
          <w:rPr>
            <w:lang w:val="es-ES_tradnl"/>
          </w:rPr>
          <w:fldChar w:fldCharType="end"/>
        </w:r>
        <w:r w:rsidR="00434EEB">
          <w:rPr>
            <w:lang w:val="es-ES_tradnl"/>
          </w:rPr>
          <w:t xml:space="preserve"> </w:t>
        </w:r>
      </w:ins>
      <w:ins w:id="340"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w:t>
      </w:r>
      <w:commentRangeStart w:id="341"/>
      <w:r w:rsidR="005F5E7A">
        <w:rPr>
          <w:lang w:val="es-ES_tradnl"/>
        </w:rPr>
        <w:t>Ethereum</w:t>
      </w:r>
      <w:commentRangeEnd w:id="341"/>
      <w:r w:rsidR="0087239F">
        <w:rPr>
          <w:rStyle w:val="Refdecomentario"/>
        </w:rPr>
        <w:commentReference w:id="341"/>
      </w:r>
      <w:ins w:id="342" w:author="Pablo Blanco Peris" w:date="2019-05-15T12:37:00Z">
        <w:r w:rsidR="001E5D42">
          <w:rPr>
            <w:lang w:val="es-ES_tradnl"/>
          </w:rPr>
          <w:fldChar w:fldCharType="begin"/>
        </w:r>
      </w:ins>
      <w:ins w:id="343" w:author="Pablo Blanco Peris" w:date="2019-05-15T12:42:00Z">
        <w:r w:rsidR="00434EEB">
          <w:rPr>
            <w:lang w:val="es-ES_tradnl"/>
          </w:rPr>
          <w:instrText xml:space="preserve"> ADDIN ZOTERO_ITEM CSL_CITATION {"citationID":"YrRxqAx7","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1E5D42">
        <w:rPr>
          <w:lang w:val="es-ES_tradnl"/>
        </w:rPr>
        <w:fldChar w:fldCharType="separate"/>
      </w:r>
      <w:ins w:id="344" w:author="Pablo Blanco Peris" w:date="2019-05-15T12:42:00Z">
        <w:r w:rsidR="00434EEB">
          <w:rPr>
            <w:noProof/>
            <w:lang w:val="es-ES_tradnl"/>
          </w:rPr>
          <w:t>[3]</w:t>
        </w:r>
      </w:ins>
      <w:ins w:id="345" w:author="Pablo Blanco Peris" w:date="2019-05-15T12:37:00Z">
        <w:r w:rsidR="001E5D42">
          <w:rPr>
            <w:lang w:val="es-ES_tradnl"/>
          </w:rPr>
          <w:fldChar w:fldCharType="end"/>
        </w:r>
      </w:ins>
      <w:r w:rsidR="00AF5AC0">
        <w:rPr>
          <w:lang w:val="es-ES_tradnl"/>
        </w:rPr>
        <w:t xml:space="preserve">, concretamente en </w:t>
      </w:r>
      <w:commentRangeStart w:id="346"/>
      <w:r w:rsidR="00AF5AC0">
        <w:rPr>
          <w:lang w:val="es-ES_tradnl"/>
        </w:rPr>
        <w:t>Rinkeby</w:t>
      </w:r>
      <w:commentRangeEnd w:id="346"/>
      <w:r w:rsidR="0087239F">
        <w:rPr>
          <w:rStyle w:val="Refdecomentario"/>
        </w:rPr>
        <w:commentReference w:id="346"/>
      </w:r>
      <w:ins w:id="347" w:author="Pablo Blanco Peris" w:date="2019-05-15T12:38:00Z">
        <w:r w:rsidR="001E5D42">
          <w:rPr>
            <w:lang w:val="es-ES_tradnl"/>
          </w:rPr>
          <w:fldChar w:fldCharType="begin"/>
        </w:r>
      </w:ins>
      <w:ins w:id="348" w:author="Pablo Blanco Peris" w:date="2019-05-15T12:42:00Z">
        <w:r w:rsidR="00434EEB">
          <w:rPr>
            <w:lang w:val="es-ES_tradnl"/>
          </w:rPr>
          <w:instrText xml:space="preserve"> ADDIN ZOTERO_ITEM CSL_CITATION {"citationID":"cKnq4nPz","properties":{"formattedCitation":"[4]","plainCitation":"[4]","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ins>
      <w:r w:rsidR="001E5D42">
        <w:rPr>
          <w:lang w:val="es-ES_tradnl"/>
        </w:rPr>
        <w:fldChar w:fldCharType="separate"/>
      </w:r>
      <w:ins w:id="349" w:author="Pablo Blanco Peris" w:date="2019-05-15T12:42:00Z">
        <w:r w:rsidR="00434EEB">
          <w:rPr>
            <w:noProof/>
            <w:lang w:val="es-ES_tradnl"/>
          </w:rPr>
          <w:t>[4]</w:t>
        </w:r>
      </w:ins>
      <w:ins w:id="350" w:author="Pablo Blanco Peris" w:date="2019-05-15T12:38:00Z">
        <w:r w:rsidR="001E5D42">
          <w:rPr>
            <w:lang w:val="es-ES_tradnl"/>
          </w:rPr>
          <w:fldChar w:fldCharType="end"/>
        </w:r>
      </w:ins>
      <w:r w:rsidR="00AF5AC0">
        <w:rPr>
          <w:lang w:val="es-ES_tradnl"/>
        </w:rPr>
        <w:t xml:space="preserve">, una cadena de bloques de </w:t>
      </w:r>
      <w:commentRangeStart w:id="351"/>
      <w:r w:rsidR="00AF5AC0" w:rsidRPr="00005652">
        <w:rPr>
          <w:i/>
          <w:lang w:val="es-ES_tradnl"/>
          <w:rPrChange w:id="352" w:author="Pablo Blanco Peris" w:date="2019-04-27T18:08:00Z">
            <w:rPr>
              <w:lang w:val="es-ES_tradnl"/>
            </w:rPr>
          </w:rPrChange>
        </w:rPr>
        <w:t>testing</w:t>
      </w:r>
      <w:r w:rsidR="00AF5AC0">
        <w:rPr>
          <w:lang w:val="es-ES_tradnl"/>
        </w:rPr>
        <w:t xml:space="preserve"> </w:t>
      </w:r>
      <w:commentRangeEnd w:id="351"/>
      <w:r w:rsidR="00C1078D">
        <w:rPr>
          <w:rStyle w:val="Refdecomentario"/>
        </w:rPr>
        <w:commentReference w:id="351"/>
      </w:r>
      <w:r w:rsidR="00AF5AC0">
        <w:rPr>
          <w:lang w:val="es-ES_tradnl"/>
        </w:rPr>
        <w:t>proporcionada por Ethereum enfocada a desarrolladores.</w:t>
      </w:r>
      <w:ins w:id="353" w:author="Pablo Blanco Peris" w:date="2019-05-15T12:41:00Z">
        <w:r w:rsidR="001E5D42">
          <w:rPr>
            <w:lang w:val="es-ES_tradnl"/>
          </w:rPr>
          <w:t xml:space="preserve"> Los Smart contracts son </w:t>
        </w:r>
      </w:ins>
      <w:ins w:id="354"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ind w:firstLine="0"/>
        <w:rPr>
          <w:lang w:val="es-ES_tradnl"/>
        </w:rPr>
      </w:pPr>
    </w:p>
    <w:p w14:paraId="6A1B1B68" w14:textId="0BB1B822" w:rsidR="00642CE8" w:rsidRPr="006B6DF6" w:rsidRDefault="001E460B">
      <w:pPr>
        <w:pStyle w:val="Ttulo2"/>
        <w:rPr>
          <w:ins w:id="355" w:author="Pablo Blanco Peris" w:date="2019-05-15T11:34:00Z"/>
          <w:lang w:val="es-ES_tradnl"/>
        </w:rPr>
        <w:pPrChange w:id="356" w:author="Pablo Blanco Peris" w:date="2019-05-15T11:34:00Z">
          <w:pPr>
            <w:pStyle w:val="Textoindependiente"/>
          </w:pPr>
        </w:pPrChange>
      </w:pPr>
      <w:bookmarkStart w:id="357" w:name="_Toc8861575"/>
      <w:r w:rsidRPr="0094773E">
        <w:rPr>
          <w:lang w:val="es-ES_tradnl"/>
        </w:rPr>
        <w:t>Blockchain</w:t>
      </w:r>
      <w:bookmarkEnd w:id="357"/>
    </w:p>
    <w:p w14:paraId="3FAE131F" w14:textId="0CCED451" w:rsidR="00642CE8" w:rsidRPr="006B6DF6" w:rsidRDefault="00642CE8">
      <w:pPr>
        <w:pStyle w:val="Ttulo3"/>
        <w:rPr>
          <w:lang w:val="es-ES_tradnl"/>
        </w:rPr>
        <w:pPrChange w:id="358" w:author="Pablo Blanco Peris" w:date="2019-05-15T11:37:00Z">
          <w:pPr>
            <w:pStyle w:val="Ttulo2"/>
          </w:pPr>
        </w:pPrChange>
      </w:pPr>
      <w:bookmarkStart w:id="359" w:name="_Toc8861576"/>
      <w:ins w:id="360" w:author="Pablo Blanco Peris" w:date="2019-05-15T11:34:00Z">
        <w:r>
          <w:rPr>
            <w:lang w:val="es-ES_tradnl"/>
          </w:rPr>
          <w:t>Historia</w:t>
        </w:r>
      </w:ins>
      <w:bookmarkEnd w:id="359"/>
    </w:p>
    <w:p w14:paraId="22529022" w14:textId="58DFDA26" w:rsidR="00642CE8" w:rsidRPr="00642CE8" w:rsidRDefault="0087239F">
      <w:pPr>
        <w:pStyle w:val="Textoindependiente"/>
        <w:rPr>
          <w:ins w:id="361" w:author="Pablo Blanco Peris" w:date="2019-05-15T11:30:00Z"/>
          <w:lang w:val="es-ES"/>
        </w:rPr>
      </w:pPr>
      <w:moveFromRangeStart w:id="362" w:author="Pablo Blanco Peris" w:date="2019-05-15T11:34:00Z" w:name="move8812461"/>
      <w:moveFrom w:id="363" w:author="Pablo Blanco Peris" w:date="2019-05-15T11:34:00Z">
        <w:ins w:id="364" w:author="ADRIAN RIESCO RODRIGUEZ" w:date="2019-04-26T15:03:00Z">
          <w:r w:rsidDel="00642CE8">
            <w:rPr>
              <w:lang w:val="es-ES_tradnl"/>
            </w:rPr>
            <w:t>Aunque b</w:t>
          </w:r>
        </w:ins>
        <w:r w:rsidR="0094773E" w:rsidRPr="0094773E" w:rsidDel="00642CE8">
          <w:rPr>
            <w:lang w:val="es-ES_tradnl"/>
          </w:rPr>
          <w:t>lockchain significa “cadena de bloques”, el propio nombre no deja muy claro qué es exactamente</w:t>
        </w:r>
        <w:ins w:id="365" w:author="ADRIAN RIESCO RODRIGUEZ" w:date="2019-04-26T15:04:00Z">
          <w:r w:rsidDel="00642CE8">
            <w:rPr>
              <w:lang w:val="es-ES_tradnl"/>
            </w:rPr>
            <w:t>.</w:t>
          </w:r>
        </w:ins>
        <w:r w:rsidR="0094773E" w:rsidRPr="0094773E" w:rsidDel="00642CE8">
          <w:rPr>
            <w:lang w:val="es-ES_tradnl"/>
          </w:rPr>
          <w:t xml:space="preserve"> </w:t>
        </w:r>
        <w:ins w:id="366" w:author="ADRIAN RIESCO RODRIGUEZ" w:date="2019-04-26T15:04:00Z">
          <w:r w:rsidDel="00642CE8">
            <w:rPr>
              <w:lang w:val="es-ES_tradnl"/>
            </w:rPr>
            <w:t>Sin embargo,</w:t>
          </w:r>
          <w:r w:rsidRPr="0094773E" w:rsidDel="00642CE8">
            <w:rPr>
              <w:lang w:val="es-ES_tradnl"/>
            </w:rPr>
            <w:t xml:space="preserve"> </w:t>
          </w:r>
        </w:ins>
        <w:r w:rsidR="0094773E" w:rsidRPr="0094773E" w:rsidDel="00642CE8">
          <w:rPr>
            <w:lang w:val="es-ES_tradnl"/>
          </w:rPr>
          <w:t xml:space="preserve">una vez entendido el contexto en el que se encuentra </w:t>
        </w:r>
        <w:r w:rsidR="0094773E" w:rsidDel="00642CE8">
          <w:rPr>
            <w:lang w:val="es-ES_tradnl"/>
          </w:rPr>
          <w:t>resulta</w:t>
        </w:r>
        <w:r w:rsidR="0094773E" w:rsidRPr="0094773E" w:rsidDel="00642CE8">
          <w:rPr>
            <w:lang w:val="es-ES_tradnl"/>
          </w:rPr>
          <w:t xml:space="preserve"> más descriptivo.</w:t>
        </w:r>
      </w:moveFrom>
      <w:moveFromRangeEnd w:id="362"/>
      <w:ins w:id="367" w:author="Pablo Blanco Peris" w:date="2019-05-15T11:30:00Z">
        <w:r w:rsidR="00642CE8" w:rsidRPr="00642CE8">
          <w:rPr>
            <w:lang w:val="es-ES"/>
          </w:rPr>
          <w:t xml:space="preserve">El concepto de moneda digital descentralizada, así como las aplicaciones alternativas </w:t>
        </w:r>
        <w:r w:rsidR="00642CE8">
          <w:rPr>
            <w:lang w:val="es-ES"/>
          </w:rPr>
          <w:t>o</w:t>
        </w:r>
        <w:r w:rsidR="00642CE8" w:rsidRPr="00642CE8">
          <w:rPr>
            <w:lang w:val="es-ES"/>
          </w:rPr>
          <w:t xml:space="preserve"> los registros de propiedad, ha</w:t>
        </w:r>
        <w:r w:rsidR="00642CE8">
          <w:rPr>
            <w:lang w:val="es-ES"/>
          </w:rPr>
          <w:t>n</w:t>
        </w:r>
        <w:r w:rsidR="00642CE8" w:rsidRPr="00642CE8">
          <w:rPr>
            <w:lang w:val="es-ES"/>
          </w:rPr>
          <w:t xml:space="preserve"> existido durante décadas. Los protocolos anónimos de efectivo electrónico de los años 80 y 90, que dependían principalmente de una primitiva criptográfica conocida como el cegamiento de Chaumian, proporcionaron una moneda con un alto grado de privacidad, pero los protocolos en gran parte no lograron ganar terreno debido a su dependencia de un intermediario centralizado. . En 1998, Wei Dai se convirtió en la primera propuesta en introducir la idea de crear dinero mediante la resolución de acertijos computacionales así como en un consenso descentralizado, pero la propuesta fue escas</w:t>
        </w:r>
      </w:ins>
      <w:ins w:id="368" w:author="Pablo Blanco Peris" w:date="2019-05-15T11:31:00Z">
        <w:r w:rsidR="00642CE8">
          <w:rPr>
            <w:lang w:val="es-ES"/>
          </w:rPr>
          <w:t>a</w:t>
        </w:r>
      </w:ins>
      <w:ins w:id="369" w:author="Pablo Blanco Peris" w:date="2019-05-15T11:30:00Z">
        <w:r w:rsidR="00642CE8" w:rsidRPr="00642CE8">
          <w:rPr>
            <w:lang w:val="es-ES"/>
          </w:rPr>
          <w:t xml:space="preserve"> en detalles sobre cómo se podría implementar realmente el consenso descentralizado.</w:t>
        </w:r>
      </w:ins>
      <w:ins w:id="370" w:author="Pablo Blanco Peris" w:date="2019-05-15T11:31:00Z">
        <w:r w:rsidR="00642CE8">
          <w:rPr>
            <w:lang w:val="es-ES"/>
          </w:rPr>
          <w:t xml:space="preserve"> Posteriormente,</w:t>
        </w:r>
      </w:ins>
      <w:ins w:id="371" w:author="Pablo Blanco Peris" w:date="2019-05-15T11:30:00Z">
        <w:r w:rsidR="00642CE8" w:rsidRPr="00642CE8">
          <w:rPr>
            <w:lang w:val="es-ES"/>
          </w:rPr>
          <w:t xml:space="preserve"> En 2005, Hal Finney introdujo un concepto de un sistema para crear un concepto </w:t>
        </w:r>
      </w:ins>
      <w:ins w:id="372" w:author="Pablo Blanco Peris" w:date="2019-05-15T11:35:00Z">
        <w:r w:rsidR="00642CE8">
          <w:rPr>
            <w:lang w:val="es-ES"/>
          </w:rPr>
          <w:t>de</w:t>
        </w:r>
      </w:ins>
      <w:ins w:id="373" w:author="Pablo Blanco Peris" w:date="2019-05-15T11:30:00Z">
        <w:r w:rsidR="00642CE8" w:rsidRPr="00642CE8">
          <w:rPr>
            <w:lang w:val="es-ES"/>
          </w:rPr>
          <w:t xml:space="preserve"> criptomoneda, pero no alcanzó el </w:t>
        </w:r>
        <w:r w:rsidR="00642CE8" w:rsidRPr="00642CE8">
          <w:rPr>
            <w:lang w:val="es-ES"/>
          </w:rPr>
          <w:lastRenderedPageBreak/>
          <w:t xml:space="preserve">ideal al confiar en la computación confiable como </w:t>
        </w:r>
        <w:r w:rsidR="00642CE8" w:rsidRPr="00642CE8">
          <w:rPr>
            <w:i/>
            <w:lang w:val="es-ES"/>
            <w:rPrChange w:id="374" w:author="Pablo Blanco Peris" w:date="2019-05-15T11:34:00Z">
              <w:rPr>
                <w:lang w:val="es-ES"/>
              </w:rPr>
            </w:rPrChange>
          </w:rPr>
          <w:t>back</w:t>
        </w:r>
      </w:ins>
      <w:ins w:id="375" w:author="Pablo Blanco Peris" w:date="2019-05-15T11:32:00Z">
        <w:r w:rsidR="00642CE8" w:rsidRPr="00642CE8">
          <w:rPr>
            <w:i/>
            <w:lang w:val="es-ES"/>
            <w:rPrChange w:id="376" w:author="Pablo Blanco Peris" w:date="2019-05-15T11:34:00Z">
              <w:rPr>
                <w:lang w:val="es-ES"/>
              </w:rPr>
            </w:rPrChange>
          </w:rPr>
          <w:t>-</w:t>
        </w:r>
      </w:ins>
      <w:ins w:id="377" w:author="Pablo Blanco Peris" w:date="2019-05-15T11:30:00Z">
        <w:r w:rsidR="00642CE8" w:rsidRPr="00642CE8">
          <w:rPr>
            <w:i/>
            <w:lang w:val="es-ES"/>
            <w:rPrChange w:id="378" w:author="Pablo Blanco Peris" w:date="2019-05-15T11:34:00Z">
              <w:rPr>
                <w:lang w:val="es-ES"/>
              </w:rPr>
            </w:rPrChange>
          </w:rPr>
          <w:t>end</w:t>
        </w:r>
        <w:r w:rsidR="00642CE8" w:rsidRPr="00642CE8">
          <w:rPr>
            <w:lang w:val="es-ES"/>
          </w:rPr>
          <w:t>. En 2009, Satoshi Nakamoto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379" w:author="Pablo Blanco Peris" w:date="2019-05-15T11:35:00Z">
        <w:r w:rsidR="00642CE8">
          <w:rPr>
            <w:lang w:val="es-ES"/>
          </w:rPr>
          <w:t xml:space="preserve"> </w:t>
        </w:r>
        <w:r w:rsidR="00642CE8" w:rsidRPr="00642CE8">
          <w:rPr>
            <w:i/>
            <w:lang w:val="es-ES"/>
            <w:rPrChange w:id="380" w:author="Pablo Blanco Peris" w:date="2019-05-15T11:35:00Z">
              <w:rPr>
                <w:lang w:val="es-ES"/>
              </w:rPr>
            </w:rPrChange>
          </w:rPr>
          <w:t>o proof of work</w:t>
        </w:r>
      </w:ins>
      <w:ins w:id="381" w:author="Pablo Blanco Peris" w:date="2019-05-15T11:30:00Z">
        <w:r w:rsidR="00642CE8" w:rsidRPr="00642CE8">
          <w:rPr>
            <w:lang w:val="es-ES"/>
          </w:rPr>
          <w:t>.</w:t>
        </w:r>
      </w:ins>
      <w:ins w:id="382" w:author="Pablo Blanco Peris" w:date="2019-05-15T11:33:00Z">
        <w:r w:rsidR="00642CE8">
          <w:rPr>
            <w:lang w:val="es-ES"/>
          </w:rPr>
          <w:t xml:space="preserve"> </w:t>
        </w:r>
        <w:r w:rsidR="00642CE8">
          <w:rPr>
            <w:lang w:val="es-ES"/>
          </w:rPr>
          <w:fldChar w:fldCharType="begin"/>
        </w:r>
      </w:ins>
      <w:ins w:id="383" w:author="Pablo Blanco Peris" w:date="2019-05-15T12:42:00Z">
        <w:r w:rsidR="00434EEB">
          <w:rPr>
            <w:lang w:val="es-ES"/>
          </w:rPr>
          <w:instrText xml:space="preserve"> ADDIN ZOTERO_ITEM CSL_CITATION {"citationID":"37bokqvi","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642CE8">
        <w:rPr>
          <w:lang w:val="es-ES"/>
        </w:rPr>
        <w:fldChar w:fldCharType="separate"/>
      </w:r>
      <w:ins w:id="384" w:author="Pablo Blanco Peris" w:date="2019-05-15T12:42:00Z">
        <w:r w:rsidR="00434EEB">
          <w:rPr>
            <w:noProof/>
            <w:lang w:val="es-ES"/>
          </w:rPr>
          <w:t>[5]</w:t>
        </w:r>
      </w:ins>
      <w:ins w:id="385" w:author="Pablo Blanco Peris" w:date="2019-05-15T11:33:00Z">
        <w:r w:rsidR="00642CE8">
          <w:rPr>
            <w:lang w:val="es-ES"/>
          </w:rPr>
          <w:fldChar w:fldCharType="end"/>
        </w:r>
      </w:ins>
    </w:p>
    <w:p w14:paraId="4F3F7C20" w14:textId="11484849" w:rsidR="00642CE8" w:rsidRDefault="00642CE8" w:rsidP="00642CE8">
      <w:pPr>
        <w:pStyle w:val="Textoindependiente"/>
        <w:rPr>
          <w:ins w:id="386" w:author="Pablo Blanco Peris" w:date="2019-05-15T11:34:00Z"/>
          <w:lang w:val="es-ES"/>
        </w:rPr>
      </w:pPr>
      <w:ins w:id="387" w:author="Pablo Blanco Peris" w:date="2019-05-15T11:30:00Z">
        <w:r w:rsidRPr="00642CE8">
          <w:rPr>
            <w:lang w:val="es-ES"/>
          </w:rPr>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AE6B26">
          <w:rPr>
            <w:i/>
            <w:lang w:val="es-ES"/>
            <w:rPrChange w:id="388" w:author="Pablo Blanco Peris" w:date="2019-05-15T11:36:00Z">
              <w:rPr>
                <w:lang w:val="es-ES"/>
              </w:rPr>
            </w:rPrChange>
          </w:rPr>
          <w:t>llamado proof of stake</w:t>
        </w:r>
        <w:r w:rsidRPr="00642CE8">
          <w:rPr>
            <w:lang w:val="es-ES"/>
          </w:rPr>
          <w:t>, que calcula el peso de un nodo como proporcional a sus tenencias de moneda y no a recursos computacionales</w:t>
        </w:r>
      </w:ins>
      <w:ins w:id="389" w:author="Pablo Blanco Peris" w:date="2019-05-15T11:37:00Z">
        <w:r w:rsidR="00AE6B26">
          <w:rPr>
            <w:lang w:val="es-ES"/>
          </w:rPr>
          <w:t>.</w:t>
        </w:r>
      </w:ins>
      <w:ins w:id="390" w:author="Pablo Blanco Peris" w:date="2019-05-15T11:48:00Z">
        <w:r w:rsidR="006B6DF6">
          <w:rPr>
            <w:lang w:val="es-ES"/>
          </w:rPr>
          <w:fldChar w:fldCharType="begin"/>
        </w:r>
      </w:ins>
      <w:ins w:id="391" w:author="Pablo Blanco Peris" w:date="2019-05-15T12:42:00Z">
        <w:r w:rsidR="00434EEB">
          <w:rPr>
            <w:lang w:val="es-ES"/>
          </w:rPr>
          <w:instrText xml:space="preserve"> ADDIN ZOTERO_ITEM CSL_CITATION {"citationID":"nhRbAn4b","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6B6DF6">
        <w:rPr>
          <w:lang w:val="es-ES"/>
        </w:rPr>
        <w:fldChar w:fldCharType="separate"/>
      </w:r>
      <w:ins w:id="392" w:author="Pablo Blanco Peris" w:date="2019-05-15T12:42:00Z">
        <w:r w:rsidR="00434EEB">
          <w:rPr>
            <w:noProof/>
            <w:lang w:val="es-ES"/>
          </w:rPr>
          <w:t>[3]</w:t>
        </w:r>
      </w:ins>
      <w:ins w:id="393" w:author="Pablo Blanco Peris" w:date="2019-05-15T11:48:00Z">
        <w:r w:rsidR="006B6DF6">
          <w:rPr>
            <w:lang w:val="es-ES"/>
          </w:rPr>
          <w:fldChar w:fldCharType="end"/>
        </w:r>
      </w:ins>
    </w:p>
    <w:p w14:paraId="37A69A4D" w14:textId="005F9CE9" w:rsidR="00642CE8" w:rsidRDefault="00642CE8" w:rsidP="00642CE8">
      <w:pPr>
        <w:pStyle w:val="Textoindependiente"/>
        <w:rPr>
          <w:ins w:id="394" w:author="Pablo Blanco Peris" w:date="2019-05-15T11:37:00Z"/>
          <w:lang w:val="es-ES"/>
        </w:rPr>
      </w:pPr>
    </w:p>
    <w:p w14:paraId="6F135548" w14:textId="4698F69F" w:rsidR="00AE6B26" w:rsidRPr="00AE6B26" w:rsidRDefault="00AE6B26">
      <w:pPr>
        <w:pStyle w:val="Ttulo3"/>
        <w:rPr>
          <w:ins w:id="395" w:author="Pablo Blanco Peris" w:date="2019-05-15T11:34:00Z"/>
          <w:lang w:val="es-ES_tradnl"/>
          <w:rPrChange w:id="396" w:author="Pablo Blanco Peris" w:date="2019-05-15T11:37:00Z">
            <w:rPr>
              <w:ins w:id="397" w:author="Pablo Blanco Peris" w:date="2019-05-15T11:34:00Z"/>
              <w:lang w:val="es-ES"/>
            </w:rPr>
          </w:rPrChange>
        </w:rPr>
        <w:pPrChange w:id="398" w:author="Pablo Blanco Peris" w:date="2019-05-15T11:37:00Z">
          <w:pPr>
            <w:pStyle w:val="Textoindependiente"/>
          </w:pPr>
        </w:pPrChange>
      </w:pPr>
      <w:bookmarkStart w:id="399" w:name="_Toc8861577"/>
      <w:ins w:id="400" w:author="Pablo Blanco Peris" w:date="2019-05-15T11:37:00Z">
        <w:r>
          <w:rPr>
            <w:lang w:val="es-ES_tradnl"/>
          </w:rPr>
          <w:t>¿Qué es blockchain?</w:t>
        </w:r>
      </w:ins>
      <w:bookmarkEnd w:id="399"/>
    </w:p>
    <w:p w14:paraId="663AE90C" w14:textId="77777777" w:rsidR="00642CE8" w:rsidDel="00642CE8" w:rsidRDefault="00642CE8" w:rsidP="00642CE8">
      <w:pPr>
        <w:pStyle w:val="Textoindependiente"/>
        <w:rPr>
          <w:del w:id="401" w:author="Pablo Blanco Peris" w:date="2019-05-15T11:34:00Z"/>
          <w:moveTo w:id="402" w:author="Pablo Blanco Peris" w:date="2019-05-15T11:34:00Z"/>
          <w:lang w:val="es-ES"/>
        </w:rPr>
      </w:pPr>
      <w:moveToRangeStart w:id="403" w:author="Pablo Blanco Peris" w:date="2019-05-15T11:34:00Z" w:name="move8812461"/>
      <w:moveTo w:id="404" w:author="Pablo Blanco Peris" w:date="2019-05-15T11:34:00Z">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Pr>
            <w:lang w:val="es-ES_tradnl"/>
          </w:rPr>
          <w:t>Sin embargo,</w:t>
        </w:r>
        <w:r w:rsidRPr="0094773E">
          <w:rPr>
            <w:lang w:val="es-ES_tradnl"/>
          </w:rPr>
          <w:t xml:space="preserve"> una vez entendido el contexto en el que se encuentra </w:t>
        </w:r>
        <w:r>
          <w:rPr>
            <w:lang w:val="es-ES_tradnl"/>
          </w:rPr>
          <w:t>resulta</w:t>
        </w:r>
        <w:r w:rsidRPr="0094773E">
          <w:rPr>
            <w:lang w:val="es-ES_tradnl"/>
          </w:rPr>
          <w:t xml:space="preserve"> más descriptivo.</w:t>
        </w:r>
        <w:r w:rsidRPr="00674924">
          <w:rPr>
            <w:lang w:val="es-ES"/>
          </w:rPr>
          <w:t xml:space="preserve"> </w:t>
        </w:r>
      </w:moveTo>
    </w:p>
    <w:moveToRangeEnd w:id="403"/>
    <w:p w14:paraId="4DB9A6A5" w14:textId="77777777" w:rsidR="00642CE8" w:rsidRDefault="00642CE8">
      <w:pPr>
        <w:pStyle w:val="Textoindependiente"/>
        <w:rPr>
          <w:ins w:id="405" w:author="Pablo Blanco Peris" w:date="2019-05-15T11:30:00Z"/>
          <w:lang w:val="es-ES"/>
        </w:rPr>
      </w:pPr>
    </w:p>
    <w:p w14:paraId="5D51BE22" w14:textId="0EFE0FA3" w:rsidR="0094773E" w:rsidRPr="0094773E" w:rsidDel="00642CE8" w:rsidRDefault="0094773E" w:rsidP="00D71F0E">
      <w:pPr>
        <w:pStyle w:val="Textoindependiente"/>
        <w:rPr>
          <w:del w:id="406" w:author="Pablo Blanco Peris" w:date="2019-05-15T11:33:00Z"/>
          <w:lang w:val="es-ES_tradnl"/>
        </w:rPr>
      </w:pPr>
    </w:p>
    <w:p w14:paraId="23F808FA" w14:textId="59E1E437" w:rsidR="0094773E" w:rsidRPr="0094773E" w:rsidRDefault="0087239F" w:rsidP="00D71F0E">
      <w:pPr>
        <w:pStyle w:val="Textoindependiente"/>
        <w:rPr>
          <w:lang w:val="es-ES_tradnl"/>
        </w:rPr>
      </w:pPr>
      <w:ins w:id="407" w:author="ADRIAN RIESCO RODRIGUEZ" w:date="2019-04-26T15:04:00Z">
        <w:r>
          <w:rPr>
            <w:lang w:val="es-ES_tradnl"/>
          </w:rPr>
          <w:t>El término</w:t>
        </w:r>
      </w:ins>
      <w:r w:rsidR="0094773E" w:rsidRPr="0094773E">
        <w:rPr>
          <w:lang w:val="es-ES_tradnl"/>
        </w:rPr>
        <w:t xml:space="preserve"> blockchain empezó a escucharse con la revolución del </w:t>
      </w:r>
      <w:r w:rsidR="0094773E" w:rsidRPr="00005652">
        <w:rPr>
          <w:i/>
          <w:lang w:val="es-ES_tradnl"/>
        </w:rPr>
        <w:t>bitcoin</w:t>
      </w:r>
      <w:r w:rsidR="0094773E" w:rsidRPr="0094773E">
        <w:rPr>
          <w:lang w:val="es-ES_tradnl"/>
        </w:rPr>
        <w:t xml:space="preserve">, </w:t>
      </w:r>
      <w:ins w:id="408" w:author="ADRIAN RIESCO RODRIGUEZ" w:date="2019-04-26T15:04:00Z">
        <w:r>
          <w:rPr>
            <w:lang w:val="es-ES_tradnl"/>
          </w:rPr>
          <w:t xml:space="preserve">ya que </w:t>
        </w:r>
      </w:ins>
      <w:r w:rsidR="0094773E" w:rsidRPr="0094773E">
        <w:rPr>
          <w:lang w:val="es-ES_tradnl"/>
        </w:rPr>
        <w:t>es la tecnología que está detrás d</w:t>
      </w:r>
      <w:r w:rsidR="00F923BB">
        <w:rPr>
          <w:lang w:val="es-ES_tradnl"/>
        </w:rPr>
        <w:t>e esta criptomoneda</w:t>
      </w:r>
      <w:r w:rsidR="0094773E" w:rsidRPr="0094773E">
        <w:rPr>
          <w:lang w:val="es-ES_tradnl"/>
        </w:rPr>
        <w:t xml:space="preserve">. Es una estructura de datos en la que la información contenida se agrupa en </w:t>
      </w:r>
      <w:commentRangeStart w:id="409"/>
      <w:del w:id="410" w:author="Pablo Blanco Peris" w:date="2019-05-15T12:43:00Z">
        <w:r w:rsidR="0094773E" w:rsidRPr="0094773E" w:rsidDel="00970324">
          <w:rPr>
            <w:lang w:val="es-ES_tradnl"/>
          </w:rPr>
          <w:delText>conjuntos</w:delText>
        </w:r>
        <w:commentRangeEnd w:id="409"/>
        <w:r w:rsidR="001E3606" w:rsidDel="00970324">
          <w:rPr>
            <w:rStyle w:val="Refdecomentario"/>
          </w:rPr>
          <w:commentReference w:id="409"/>
        </w:r>
      </w:del>
      <w:ins w:id="411" w:author="Pablo Blanco Peris" w:date="2019-05-15T12:43:00Z">
        <w:r w:rsidR="00970324">
          <w:rPr>
            <w:lang w:val="es-ES_tradnl"/>
          </w:rPr>
          <w:t>secuencias de bloques</w:t>
        </w:r>
      </w:ins>
      <w:del w:id="412" w:author="Pablo Blanco Peris" w:date="2019-05-15T12:44:00Z">
        <w:r w:rsidR="0094773E" w:rsidRPr="0094773E" w:rsidDel="00970324">
          <w:rPr>
            <w:lang w:val="es-ES_tradnl"/>
          </w:rPr>
          <w:delText>, concretamente bloques,</w:delText>
        </w:r>
      </w:del>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commentRangeStart w:id="413"/>
      <w:r w:rsidR="0094773E" w:rsidRPr="0094773E">
        <w:rPr>
          <w:lang w:val="es-ES_tradnl"/>
        </w:rPr>
        <w:t>debido a técnicas criptográficas</w:t>
      </w:r>
      <w:commentRangeEnd w:id="413"/>
      <w:r w:rsidR="003030A7">
        <w:rPr>
          <w:rStyle w:val="Refdecomentario"/>
        </w:rPr>
        <w:commentReference w:id="413"/>
      </w:r>
      <w:ins w:id="414" w:author="Pablo Blanco Peris" w:date="2019-05-15T12:44:00Z">
        <w:r w:rsidR="00970324">
          <w:rPr>
            <w:lang w:val="es-ES_tradnl"/>
          </w:rPr>
          <w:t xml:space="preserve"> </w:t>
        </w:r>
        <w:r w:rsidR="00970324" w:rsidRPr="00642CE8">
          <w:rPr>
            <w:lang w:val="es-ES"/>
          </w:rPr>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415"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w:t>
      </w:r>
      <w:r w:rsidR="0094773E" w:rsidRPr="0094773E">
        <w:rPr>
          <w:lang w:val="es-ES_tradnl"/>
        </w:rPr>
        <w:lastRenderedPageBreak/>
        <w:t>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416"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417"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418" w:author="ADRIAN RIESCO RODRIGUEZ" w:date="2019-04-26T15:27:00Z">
        <w:r w:rsidR="00BB2FB3">
          <w:rPr>
            <w:lang w:val="es-ES_tradnl"/>
          </w:rPr>
          <w:t>cadena de bloques</w:t>
        </w:r>
      </w:ins>
      <w:r w:rsidRPr="0094773E">
        <w:rPr>
          <w:lang w:val="es-ES_tradnl"/>
        </w:rPr>
        <w:t xml:space="preserve"> ejerce </w:t>
      </w:r>
      <w:ins w:id="419"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420" w:author="ADRIAN RIESCO RODRIGUEZ" w:date="2019-04-26T15:27:00Z">
        <w:r w:rsidR="00BB2FB3">
          <w:rPr>
            <w:lang w:val="es-ES_tradnl"/>
          </w:rPr>
          <w:t xml:space="preserve">con capacidad de </w:t>
        </w:r>
      </w:ins>
      <w:ins w:id="421"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422"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5B85C6DE" w:rsidR="0094773E" w:rsidRPr="00970324" w:rsidRDefault="0094773E" w:rsidP="00D71F0E">
      <w:pPr>
        <w:pStyle w:val="Textoindependiente"/>
        <w:rPr>
          <w:lang w:val="es-ES"/>
          <w:rPrChange w:id="423" w:author="Pablo Blanco Peris" w:date="2019-05-15T12:52:00Z">
            <w:rPr>
              <w:lang w:val="es-ES_tradnl"/>
            </w:rPr>
          </w:rPrChange>
        </w:rPr>
      </w:pPr>
      <w:r w:rsidRPr="0094773E">
        <w:rPr>
          <w:lang w:val="es-ES_tradnl"/>
        </w:rPr>
        <w:t xml:space="preserve">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w:t>
      </w:r>
      <w:commentRangeStart w:id="424"/>
      <w:r w:rsidRPr="0094773E">
        <w:rPr>
          <w:lang w:val="es-ES_tradnl"/>
        </w:rPr>
        <w:t>certificadora</w:t>
      </w:r>
      <w:commentRangeEnd w:id="424"/>
      <w:r w:rsidR="003542A2">
        <w:rPr>
          <w:rStyle w:val="Refdecomentario"/>
        </w:rPr>
        <w:commentReference w:id="424"/>
      </w:r>
      <w:ins w:id="425" w:author="Pablo Blanco Peris" w:date="2019-05-15T12:45:00Z">
        <w:r w:rsidR="00970324">
          <w:rPr>
            <w:lang w:val="es-ES_tradnl"/>
          </w:rPr>
          <w:t xml:space="preserve"> de confianza </w:t>
        </w:r>
      </w:ins>
      <w:ins w:id="426" w:author="Pablo Blanco Peris" w:date="2019-05-15T12:48:00Z">
        <w:r w:rsidR="00970324">
          <w:rPr>
            <w:lang w:val="es-ES_tradnl"/>
          </w:rPr>
          <w:t>que se encarga de garantizar la seguridad de las comunicaciones y las transacciones digitales</w:t>
        </w:r>
      </w:ins>
      <w:ins w:id="427" w:author="Pablo Blanco Peris" w:date="2019-05-16T01:09:00Z">
        <w:r w:rsidR="0095232C">
          <w:rPr>
            <w:lang w:val="es-ES_tradnl"/>
          </w:rPr>
          <w:t xml:space="preserve"> como podría ser una entidad financiera</w:t>
        </w:r>
      </w:ins>
      <w:r w:rsidRPr="0094773E">
        <w:rPr>
          <w:lang w:val="es-ES_tradnl"/>
        </w:rPr>
        <w:t>.</w:t>
      </w:r>
      <w:ins w:id="428" w:author="Pablo Blanco Peris" w:date="2019-05-15T12:49:00Z">
        <w:r w:rsidR="00970324">
          <w:rPr>
            <w:lang w:val="es-ES_tradnl"/>
          </w:rPr>
          <w:t xml:space="preserve"> Sirven para verificar las identidades de los participantes y evitar fraudes mediante claves p</w:t>
        </w:r>
      </w:ins>
      <w:ins w:id="429" w:author="Pablo Blanco Peris" w:date="2019-05-15T12:50:00Z">
        <w:r w:rsidR="00970324">
          <w:rPr>
            <w:lang w:val="es-ES_tradnl"/>
          </w:rPr>
          <w:t>úblicas y privadas</w:t>
        </w:r>
      </w:ins>
      <w:ins w:id="430" w:author="Pablo Blanco Peris" w:date="2019-05-15T12:55:00Z">
        <w:r w:rsidR="009F0B4E">
          <w:rPr>
            <w:lang w:val="es-ES_tradnl"/>
          </w:rPr>
          <w:t xml:space="preserve"> </w:t>
        </w:r>
        <w:r w:rsidR="009F0B4E">
          <w:rPr>
            <w:lang w:val="es-ES_tradnl"/>
          </w:rPr>
          <w:fldChar w:fldCharType="begin"/>
        </w:r>
        <w:r w:rsidR="009F0B4E">
          <w:rPr>
            <w:lang w:val="es-ES_tradnl"/>
          </w:rPr>
          <w:instrText xml:space="preserve"> ADDIN ZOTERO_ITEM CSL_CITATION {"citationID":"Px87rHmD","properties":{"formattedCitation":"[6]","plainCitation":"[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ins>
      <w:r w:rsidR="009F0B4E">
        <w:rPr>
          <w:lang w:val="es-ES_tradnl"/>
        </w:rPr>
        <w:fldChar w:fldCharType="separate"/>
      </w:r>
      <w:ins w:id="431" w:author="Pablo Blanco Peris" w:date="2019-05-15T12:55:00Z">
        <w:r w:rsidR="009F0B4E">
          <w:rPr>
            <w:noProof/>
            <w:lang w:val="es-ES_tradnl"/>
          </w:rPr>
          <w:t>[6]</w:t>
        </w:r>
        <w:r w:rsidR="009F0B4E">
          <w:rPr>
            <w:lang w:val="es-ES_tradnl"/>
          </w:rPr>
          <w:fldChar w:fldCharType="end"/>
        </w:r>
      </w:ins>
      <w:ins w:id="432" w:author="Pablo Blanco Peris" w:date="2019-05-15T12:50:00Z">
        <w:r w:rsidR="00970324">
          <w:rPr>
            <w:lang w:val="es-ES_tradnl"/>
          </w:rPr>
          <w:t>.</w:t>
        </w:r>
      </w:ins>
      <w:ins w:id="433" w:author="Pablo Blanco Peris" w:date="2019-05-15T12:52:00Z">
        <w:r w:rsidR="00970324">
          <w:rPr>
            <w:lang w:val="es-ES_tradnl"/>
          </w:rPr>
          <w:t xml:space="preserve"> Un ejemplo de autoridad certificadora española podría ser </w:t>
        </w:r>
      </w:ins>
      <w:ins w:id="434" w:author="Pablo Blanco Peris" w:date="2019-05-15T12:54:00Z">
        <w:r w:rsidR="004C1DA7">
          <w:rPr>
            <w:lang w:val="es-ES_tradnl"/>
          </w:rPr>
          <w:t>la Fábrica Nacional de Moneda y Timbre (FNMT</w:t>
        </w:r>
      </w:ins>
      <w:ins w:id="435"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commentRangeStart w:id="436"/>
      <w:r w:rsidRPr="0094773E">
        <w:rPr>
          <w:lang w:val="es-ES_tradnl"/>
        </w:rPr>
        <w:t>Gracias a las funciones hash</w:t>
      </w:r>
      <w:r w:rsidRPr="001C5B2C">
        <w:rPr>
          <w:rStyle w:val="Refdenotaalpie"/>
          <w:rPrChange w:id="437" w:author="Pablo Blanco Peris" w:date="2019-05-15T14:03:00Z">
            <w:rPr>
              <w:lang w:val="es-ES_tradnl"/>
            </w:rPr>
          </w:rPrChange>
        </w:rPr>
        <w:footnoteReference w:id="1"/>
      </w:r>
      <w:r w:rsidRPr="0094773E">
        <w:rPr>
          <w:lang w:val="es-ES_tradnl"/>
        </w:rPr>
        <w:t xml:space="preserve"> y la criptografía </w:t>
      </w:r>
      <w:commentRangeEnd w:id="436"/>
      <w:r w:rsidR="00CA69A9">
        <w:rPr>
          <w:rStyle w:val="Refdecomentario"/>
        </w:rPr>
        <w:commentReference w:id="436"/>
      </w:r>
      <w:r w:rsidRPr="0094773E">
        <w:rPr>
          <w:lang w:val="es-ES_tradnl"/>
        </w:rPr>
        <w:t xml:space="preserve">asimétrica que se emplean es posible implementar un registro contable distribuido, llamado </w:t>
      </w:r>
      <w:r w:rsidRPr="0006093C">
        <w:rPr>
          <w:i/>
          <w:lang w:val="es-ES_tradnl"/>
        </w:rPr>
        <w:t>ledger</w:t>
      </w:r>
      <w:ins w:id="439"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4A0D4414" w:rsidR="000352C2" w:rsidRPr="0094773E" w:rsidRDefault="0094773E" w:rsidP="00D71F0E">
      <w:pPr>
        <w:pStyle w:val="Textoindependiente"/>
        <w:rPr>
          <w:lang w:val="es-ES_tradnl"/>
        </w:rPr>
      </w:pPr>
      <w:commentRangeStart w:id="440"/>
      <w:del w:id="441" w:author="Pablo Blanco Peris" w:date="2019-05-15T13:01:00Z">
        <w:r w:rsidRPr="0094773E" w:rsidDel="000352C2">
          <w:rPr>
            <w:lang w:val="es-ES_tradnl"/>
          </w:rPr>
          <w:lastRenderedPageBreak/>
          <w:delText xml:space="preserve">No es difícil actualmente leer noticias de proyectos nuevos o investigaciones acerca del blockchain. Empresas grandes o incluso gobiernos de algunos países están invirtiendo mucho dinero en esto, </w:delText>
        </w:r>
      </w:del>
      <w:ins w:id="442" w:author="ADRIAN RIESCO RODRIGUEZ" w:date="2019-04-26T15:13:00Z">
        <w:del w:id="443" w:author="Pablo Blanco Peris" w:date="2019-05-15T13:01:00Z">
          <w:r w:rsidR="00CA69A9" w:rsidRPr="0094773E" w:rsidDel="000352C2">
            <w:rPr>
              <w:lang w:val="es-ES_tradnl"/>
            </w:rPr>
            <w:delText>c</w:delText>
          </w:r>
          <w:r w:rsidR="00CA69A9" w:rsidDel="000352C2">
            <w:rPr>
              <w:lang w:val="es-ES_tradnl"/>
            </w:rPr>
            <w:delText>o</w:delText>
          </w:r>
          <w:r w:rsidR="00CA69A9" w:rsidRPr="0094773E" w:rsidDel="000352C2">
            <w:rPr>
              <w:lang w:val="es-ES_tradnl"/>
            </w:rPr>
            <w:delText>mo</w:delText>
          </w:r>
        </w:del>
      </w:ins>
      <w:del w:id="444" w:author="Pablo Blanco Peris" w:date="2019-05-15T13:01:00Z">
        <w:r w:rsidRPr="0094773E" w:rsidDel="000352C2">
          <w:rPr>
            <w:lang w:val="es-ES_tradnl"/>
          </w:rPr>
          <w:delText>, por ejemplo, el gobierno surcoreano ha anunciado hace relativamente poco que va a invertir en una “Estrategia de Desarrollo de Tecnología Blockchain” 207 millones de dólares en los próximos cuatro años</w:delText>
        </w:r>
        <w:commentRangeEnd w:id="440"/>
        <w:r w:rsidR="003542A2" w:rsidDel="000352C2">
          <w:rPr>
            <w:rStyle w:val="Refdecomentario"/>
          </w:rPr>
          <w:commentReference w:id="440"/>
        </w:r>
        <w:commentRangeStart w:id="445"/>
        <w:r w:rsidRPr="0094773E" w:rsidDel="000352C2">
          <w:rPr>
            <w:lang w:val="es-ES_tradnl"/>
          </w:rPr>
          <w:delText>. (21 - Jun - 2018 - “CriptoNoticias”, periódico digital que cubre toda la información referente a la tecnología blockchain).</w:delText>
        </w:r>
        <w:commentRangeEnd w:id="445"/>
        <w:r w:rsidR="00D667C0" w:rsidDel="000352C2">
          <w:rPr>
            <w:rStyle w:val="Refdecomentario"/>
          </w:rPr>
          <w:commentReference w:id="445"/>
        </w:r>
      </w:del>
      <w:ins w:id="446" w:author="Pablo Blanco Peris" w:date="2019-05-15T12:58:00Z">
        <w:r w:rsidR="000352C2">
          <w:rPr>
            <w:lang w:val="es-ES_tradnl"/>
          </w:rPr>
          <w:t>A día de hoy es habitual encontrar noticias relacionadas con la tecnolog</w:t>
        </w:r>
      </w:ins>
      <w:ins w:id="447" w:author="Pablo Blanco Peris" w:date="2019-05-15T12:59:00Z">
        <w:r w:rsidR="000352C2">
          <w:rPr>
            <w:lang w:val="es-ES_tradnl"/>
          </w:rPr>
          <w:t xml:space="preserve">ía blockchain y las DApps </w:t>
        </w:r>
      </w:ins>
      <w:ins w:id="448" w:author="Pablo Blanco Peris" w:date="2019-05-15T13:00:00Z">
        <w:r w:rsidR="000352C2">
          <w:rPr>
            <w:lang w:val="es-ES_tradnl"/>
          </w:rPr>
          <w:t xml:space="preserve">(aplicaciones descentralizadas) </w:t>
        </w:r>
      </w:ins>
      <w:ins w:id="449" w:author="Pablo Blanco Peris" w:date="2019-05-15T12:59:00Z">
        <w:r w:rsidR="000352C2">
          <w:rPr>
            <w:lang w:val="es-ES_tradnl"/>
          </w:rPr>
          <w:t>y la fuerte inversión que se está movilizando en este sector. Por ejemplo, las D</w:t>
        </w:r>
      </w:ins>
      <w:ins w:id="450" w:author="Pablo Blanco Peris" w:date="2019-05-15T13:00:00Z">
        <w:r w:rsidR="000352C2">
          <w:rPr>
            <w:lang w:val="es-ES_tradnl"/>
          </w:rPr>
          <w:t xml:space="preserve">Apps movilizaron 6.700 millones de dólares en 2018 </w:t>
        </w:r>
        <w:r w:rsidR="000352C2">
          <w:rPr>
            <w:lang w:val="es-ES_tradnl"/>
          </w:rPr>
          <w:fldChar w:fldCharType="begin"/>
        </w:r>
        <w:r w:rsidR="000352C2">
          <w:rPr>
            <w:lang w:val="es-ES_tradnl"/>
          </w:rPr>
          <w:instrText xml:space="preserve"> ADDIN ZOTERO_ITEM CSL_CITATION {"citationID":"bb24Y2Q7","properties":{"formattedCitation":"[7]","plainCitation":"[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ins>
      <w:r w:rsidR="000352C2">
        <w:rPr>
          <w:lang w:val="es-ES_tradnl"/>
        </w:rPr>
        <w:fldChar w:fldCharType="separate"/>
      </w:r>
      <w:ins w:id="451" w:author="Pablo Blanco Peris" w:date="2019-05-15T13:00:00Z">
        <w:r w:rsidR="000352C2">
          <w:rPr>
            <w:noProof/>
            <w:lang w:val="es-ES_tradnl"/>
          </w:rPr>
          <w:t>[7]</w:t>
        </w:r>
        <w:r w:rsidR="000352C2">
          <w:rPr>
            <w:lang w:val="es-ES_tradnl"/>
          </w:rPr>
          <w:fldChar w:fldCharType="end"/>
        </w:r>
      </w:ins>
      <w:ins w:id="452" w:author="Pablo Blanco Peris" w:date="2019-05-15T13:01:00Z">
        <w:r w:rsidR="000833C4">
          <w:rPr>
            <w:lang w:val="es-ES_tradnl"/>
          </w:rPr>
          <w:t>. El periódico digital Criptonoticias</w:t>
        </w:r>
      </w:ins>
      <w:ins w:id="453" w:author="Pablo Blanco Peris" w:date="2019-05-15T13:02:00Z">
        <w:r w:rsidR="000833C4">
          <w:rPr>
            <w:lang w:val="es-ES_tradnl"/>
          </w:rPr>
          <w:t xml:space="preserve"> cubre los hechos más relevantes a las tecnologías Bitcoin</w:t>
        </w:r>
      </w:ins>
      <w:ins w:id="454" w:author="Pablo Blanco Peris" w:date="2019-05-15T13:03:00Z">
        <w:r w:rsidR="000833C4">
          <w:rPr>
            <w:lang w:val="es-ES_tradnl"/>
          </w:rPr>
          <w:t xml:space="preserve"> ofreciendo noticias</w:t>
        </w:r>
      </w:ins>
      <w:ins w:id="455" w:author="Pablo Blanco Peris" w:date="2019-05-15T13:04:00Z">
        <w:r w:rsidR="000833C4">
          <w:rPr>
            <w:lang w:val="es-ES_tradnl"/>
          </w:rPr>
          <w:t>,</w:t>
        </w:r>
      </w:ins>
      <w:ins w:id="456" w:author="Pablo Blanco Peris" w:date="2019-05-15T13:03:00Z">
        <w:r w:rsidR="000833C4">
          <w:rPr>
            <w:lang w:val="es-ES_tradnl"/>
          </w:rPr>
          <w:t xml:space="preserve"> avances y tendencias</w:t>
        </w:r>
      </w:ins>
      <w:ins w:id="457" w:author="Pablo Blanco Peris" w:date="2019-05-15T13:04:00Z">
        <w:r w:rsidR="000833C4">
          <w:rPr>
            <w:lang w:val="es-ES_tradnl"/>
          </w:rPr>
          <w:t xml:space="preserve"> sobre estos temas </w:t>
        </w:r>
      </w:ins>
      <w:ins w:id="458" w:author="Pablo Blanco Peris" w:date="2019-05-15T13:05:00Z">
        <w:r w:rsidR="00DE4C47">
          <w:rPr>
            <w:lang w:val="es-ES_tradnl"/>
          </w:rPr>
          <w:fldChar w:fldCharType="begin"/>
        </w:r>
        <w:r w:rsidR="00DE4C47">
          <w:rPr>
            <w:lang w:val="es-ES_tradnl"/>
          </w:rPr>
          <w:instrText xml:space="preserve"> ADDIN ZOTERO_ITEM CSL_CITATION {"citationID":"NUHN76VP","properties":{"formattedCitation":"[8]","plainCitation":"[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ins>
      <w:r w:rsidR="00DE4C47">
        <w:rPr>
          <w:lang w:val="es-ES_tradnl"/>
        </w:rPr>
        <w:fldChar w:fldCharType="separate"/>
      </w:r>
      <w:ins w:id="459" w:author="Pablo Blanco Peris" w:date="2019-05-15T13:05:00Z">
        <w:r w:rsidR="00DE4C47">
          <w:rPr>
            <w:noProof/>
            <w:lang w:val="es-ES_tradnl"/>
          </w:rPr>
          <w:t>[8]</w:t>
        </w:r>
        <w:r w:rsidR="00DE4C47">
          <w:rPr>
            <w:lang w:val="es-ES_tradnl"/>
          </w:rPr>
          <w:fldChar w:fldCharType="end"/>
        </w:r>
      </w:ins>
      <w:ins w:id="460"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sybil)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5CFDFF97" w:rsidR="0094773E" w:rsidRPr="0094773E" w:rsidRDefault="0094773E" w:rsidP="00C62959">
      <w:pPr>
        <w:pStyle w:val="Textoindependiente"/>
        <w:rPr>
          <w:lang w:val="es-ES_tradnl"/>
        </w:rPr>
      </w:pPr>
      <w:r w:rsidRPr="0094773E">
        <w:rPr>
          <w:lang w:val="es-ES_tradnl"/>
        </w:rPr>
        <w:t>Gracias a esta característica</w:t>
      </w:r>
      <w:ins w:id="461"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462"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ins w:id="463"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4D70F878" w14:textId="29D51DAD" w:rsidR="0094773E" w:rsidDel="00C910B5" w:rsidRDefault="0094773E" w:rsidP="00C62959">
      <w:pPr>
        <w:pStyle w:val="Textoindependiente"/>
        <w:rPr>
          <w:del w:id="464" w:author="Pablo Blanco Peris" w:date="2019-05-16T01:12:00Z"/>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465" w:author="ADRIAN RIESCO RODRIGUEZ" w:date="2019-04-26T15:43:00Z">
        <w:r w:rsidR="003542A2">
          <w:rPr>
            <w:lang w:val="es-ES_tradnl"/>
          </w:rPr>
          <w:t>.</w:t>
        </w:r>
      </w:ins>
      <w:r w:rsidRPr="0094773E">
        <w:rPr>
          <w:lang w:val="es-ES_tradnl"/>
        </w:rPr>
        <w:t xml:space="preserve"> </w:t>
      </w:r>
      <w:ins w:id="466"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01F8E425" w14:textId="77777777" w:rsidR="006F5DB8" w:rsidRDefault="006F5DB8" w:rsidP="00C910B5">
      <w:pPr>
        <w:pStyle w:val="Textoindependiente"/>
        <w:rPr>
          <w:lang w:val="es-ES_tradnl"/>
        </w:rPr>
        <w:pPrChange w:id="467" w:author="Pablo Blanco Peris" w:date="2019-05-16T01:12:00Z">
          <w:pPr>
            <w:pStyle w:val="Textoindependiente"/>
          </w:pPr>
        </w:pPrChange>
      </w:pPr>
    </w:p>
    <w:p w14:paraId="44551D08" w14:textId="77777777" w:rsidR="006F5DB8" w:rsidRPr="0094773E" w:rsidRDefault="006F5DB8" w:rsidP="006F5DB8">
      <w:pPr>
        <w:pStyle w:val="Ttulo3"/>
        <w:rPr>
          <w:lang w:val="es-ES_tradnl"/>
        </w:rPr>
      </w:pPr>
      <w:bookmarkStart w:id="468" w:name="_Toc8861578"/>
      <w:r>
        <w:rPr>
          <w:lang w:val="es-ES_tradnl"/>
        </w:rPr>
        <w:lastRenderedPageBreak/>
        <w:t>Tipos de blockchain</w:t>
      </w:r>
      <w:bookmarkEnd w:id="468"/>
    </w:p>
    <w:p w14:paraId="1047A197" w14:textId="77777777" w:rsidR="00773291" w:rsidRPr="00773291" w:rsidRDefault="00773291" w:rsidP="00773291">
      <w:pPr>
        <w:rPr>
          <w:lang w:val="es-ES" w:eastAsia="es-ES_tradnl"/>
        </w:rPr>
      </w:pPr>
      <w:r w:rsidRPr="00773291">
        <w:rPr>
          <w:lang w:val="es-ES" w:eastAsia="es-ES_tradnl"/>
        </w:rPr>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469" w:name="_Toc517726530"/>
      <w:r w:rsidRPr="00773291">
        <w:rPr>
          <w:lang w:val="es-ES_tradnl"/>
        </w:rPr>
        <w:t>Blockchains públicas</w:t>
      </w:r>
      <w:bookmarkEnd w:id="469"/>
    </w:p>
    <w:p w14:paraId="696DE7C3" w14:textId="77777777" w:rsidR="00775C3C" w:rsidRDefault="00773291" w:rsidP="00773291">
      <w:pPr>
        <w:pStyle w:val="Textoindependiente"/>
        <w:rPr>
          <w:ins w:id="470" w:author="Pablo Blanco Peris" w:date="2019-05-15T13:21:00Z"/>
          <w:lang w:val="es-ES_tradnl"/>
        </w:rPr>
      </w:pPr>
      <w:r w:rsidRPr="00773291">
        <w:rPr>
          <w:lang w:val="es-ES_tradnl"/>
        </w:rPr>
        <w:t xml:space="preserve">Las </w:t>
      </w:r>
      <w:r w:rsidRPr="00775C3C">
        <w:rPr>
          <w:i/>
          <w:lang w:val="es-ES_tradnl"/>
          <w:rPrChange w:id="471" w:author="Pablo Blanco Peris" w:date="2019-05-15T13:23:00Z">
            <w:rPr>
              <w:lang w:val="es-ES_tradnl"/>
            </w:rPr>
          </w:rPrChange>
        </w:rPr>
        <w:t>blockchains</w:t>
      </w:r>
      <w:r w:rsidRPr="00773291">
        <w:rPr>
          <w:lang w:val="es-ES_tradnl"/>
        </w:rPr>
        <w:t xml:space="preserve"> públicas son accesibles para todo el mundo, lo único que se necesita para acceder a </w:t>
      </w:r>
      <w:ins w:id="472" w:author="ADRIAN RIESCO RODRIGUEZ" w:date="2019-04-26T15:43:00Z">
        <w:r w:rsidR="003542A2">
          <w:rPr>
            <w:lang w:val="es-ES_tradnl"/>
          </w:rPr>
          <w:t>ellas</w:t>
        </w:r>
      </w:ins>
      <w:r w:rsidRPr="00773291">
        <w:rPr>
          <w:lang w:val="es-ES_tradnl"/>
        </w:rPr>
        <w:t xml:space="preserve"> es un ordenador y una conexión a internet. Bitcoin fue la primera </w:t>
      </w:r>
      <w:r w:rsidRPr="00775C3C">
        <w:rPr>
          <w:i/>
          <w:lang w:val="es-ES_tradnl"/>
          <w:rPrChange w:id="473" w:author="Pablo Blanco Peris" w:date="2019-05-15T13:24:00Z">
            <w:rPr>
              <w:lang w:val="es-ES_tradnl"/>
            </w:rPr>
          </w:rPrChange>
        </w:rPr>
        <w:t>blockchain</w:t>
      </w:r>
      <w:r w:rsidRPr="00773291">
        <w:rPr>
          <w:lang w:val="es-ES_tradnl"/>
        </w:rPr>
        <w:t xml:space="preserve"> p</w:t>
      </w:r>
      <w:ins w:id="474" w:author="ADRIAN RIESCO RODRIGUEZ" w:date="2019-04-26T15:43:00Z">
        <w:r w:rsidR="003542A2">
          <w:rPr>
            <w:lang w:val="es-ES_tradnl"/>
          </w:rPr>
          <w:t>ú</w:t>
        </w:r>
      </w:ins>
      <w:r w:rsidRPr="00773291">
        <w:rPr>
          <w:lang w:val="es-ES_tradnl"/>
        </w:rPr>
        <w:t xml:space="preserve">blica, con </w:t>
      </w:r>
      <w:ins w:id="475"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 xml:space="preserve">que nació en 2009 esta </w:t>
      </w:r>
      <w:commentRangeStart w:id="476"/>
      <w:r w:rsidRPr="00773291">
        <w:rPr>
          <w:lang w:val="es-ES_tradnl"/>
        </w:rPr>
        <w:t>tecnología</w:t>
      </w:r>
      <w:commentRangeEnd w:id="476"/>
      <w:r w:rsidR="003542A2">
        <w:rPr>
          <w:rStyle w:val="Refdecomentario"/>
        </w:rPr>
        <w:commentReference w:id="476"/>
      </w:r>
      <w:ins w:id="477" w:author="Pablo Blanco Peris" w:date="2019-05-15T13:05:00Z">
        <w:r w:rsidR="00015A7C">
          <w:rPr>
            <w:lang w:val="es-ES_tradnl"/>
          </w:rPr>
          <w:t xml:space="preserve"> </w:t>
        </w:r>
      </w:ins>
      <w:ins w:id="478" w:author="Pablo Blanco Peris" w:date="2019-05-15T13:06:00Z">
        <w:r w:rsidR="00015A7C">
          <w:rPr>
            <w:lang w:val="es-ES_tradnl"/>
          </w:rPr>
          <w:fldChar w:fldCharType="begin"/>
        </w:r>
        <w:r w:rsidR="00015A7C">
          <w:rPr>
            <w:lang w:val="es-ES_tradnl"/>
          </w:rPr>
          <w:instrText xml:space="preserve"> ADDIN ZOTERO_ITEM CSL_CITATION {"citationID":"kI7fJUhj","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015A7C">
        <w:rPr>
          <w:lang w:val="es-ES_tradnl"/>
        </w:rPr>
        <w:fldChar w:fldCharType="separate"/>
      </w:r>
      <w:ins w:id="479" w:author="Pablo Blanco Peris" w:date="2019-05-15T13:06:00Z">
        <w:r w:rsidR="00015A7C">
          <w:rPr>
            <w:noProof/>
            <w:lang w:val="es-ES_tradnl"/>
          </w:rPr>
          <w:t>[5]</w:t>
        </w:r>
        <w:r w:rsidR="00015A7C">
          <w:rPr>
            <w:lang w:val="es-ES_tradnl"/>
          </w:rPr>
          <w:fldChar w:fldCharType="end"/>
        </w:r>
      </w:ins>
      <w:r w:rsidRPr="00773291">
        <w:rPr>
          <w:lang w:val="es-ES_tradnl"/>
        </w:rPr>
        <w:t xml:space="preserve">. De hecho, a día de hoy, esta criptomoneda es la más fuerte y las más consolidada de todas las </w:t>
      </w:r>
      <w:r w:rsidRPr="00775C3C">
        <w:rPr>
          <w:i/>
          <w:lang w:val="es-ES_tradnl"/>
          <w:rPrChange w:id="480" w:author="Pablo Blanco Peris" w:date="2019-05-15T13:24:00Z">
            <w:rPr>
              <w:lang w:val="es-ES_tradnl"/>
            </w:rPr>
          </w:rPrChange>
        </w:rPr>
        <w:t>blockchains</w:t>
      </w:r>
      <w:r w:rsidRPr="00773291">
        <w:rPr>
          <w:lang w:val="es-ES_tradnl"/>
        </w:rPr>
        <w:t xml:space="preserve"> públicas que se encuentran en activo.</w:t>
      </w:r>
      <w:ins w:id="481" w:author="ADRIAN RIESCO RODRIGUEZ" w:date="2019-04-26T15:44:00Z">
        <w:r w:rsidR="00C66D12">
          <w:rPr>
            <w:lang w:val="es-ES_tradnl"/>
          </w:rPr>
          <w:t xml:space="preserve"> </w:t>
        </w:r>
      </w:ins>
    </w:p>
    <w:p w14:paraId="7F23719D" w14:textId="633837BA" w:rsidR="00775C3C" w:rsidRDefault="00775C3C" w:rsidP="00775C3C">
      <w:pPr>
        <w:rPr>
          <w:ins w:id="482" w:author="Pablo Blanco Peris" w:date="2019-05-15T13:21:00Z"/>
          <w:lang w:val="es-ES" w:eastAsia="es-ES_tradnl"/>
        </w:rPr>
      </w:pPr>
      <w:ins w:id="483" w:author="Pablo Blanco Peris" w:date="2019-05-15T13:21:00Z">
        <w:r w:rsidRPr="00773291">
          <w:rPr>
            <w:lang w:val="es-ES" w:eastAsia="es-ES_tradnl"/>
          </w:rPr>
          <w:t xml:space="preserve">Las blockchains públicas </w:t>
        </w:r>
      </w:ins>
      <w:ins w:id="484" w:author="Pablo Blanco Peris" w:date="2019-05-15T13:22:00Z">
        <w:r>
          <w:rPr>
            <w:lang w:val="es-ES" w:eastAsia="es-ES_tradnl"/>
          </w:rPr>
          <w:t>se caracterizan por ser</w:t>
        </w:r>
      </w:ins>
      <w:ins w:id="485" w:author="Pablo Blanco Peris" w:date="2019-05-15T13:21:00Z">
        <w:r w:rsidRPr="00773291">
          <w:rPr>
            <w:lang w:val="es-ES" w:eastAsia="es-ES_tradnl"/>
          </w:rPr>
          <w:t xml:space="preserve">: </w:t>
        </w:r>
      </w:ins>
    </w:p>
    <w:p w14:paraId="0DCA8089" w14:textId="77777777" w:rsidR="00775C3C" w:rsidRPr="008D7A7F" w:rsidRDefault="00775C3C" w:rsidP="00775C3C">
      <w:pPr>
        <w:pStyle w:val="Textoindependiente"/>
        <w:numPr>
          <w:ilvl w:val="0"/>
          <w:numId w:val="16"/>
        </w:numPr>
        <w:rPr>
          <w:ins w:id="486" w:author="Pablo Blanco Peris" w:date="2019-05-15T13:21:00Z"/>
          <w:lang w:val="es-ES_tradnl"/>
        </w:rPr>
      </w:pPr>
      <w:ins w:id="487"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488" w:author="Pablo Blanco Peris" w:date="2019-05-15T13:21:00Z"/>
          <w:b/>
          <w:lang w:val="es-ES_tradnl"/>
        </w:rPr>
      </w:pPr>
      <w:ins w:id="489"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490" w:author="Pablo Blanco Peris" w:date="2019-05-15T13:21:00Z"/>
          <w:lang w:val="es-ES_tradnl" w:eastAsia="es-ES_tradnl"/>
        </w:rPr>
      </w:pPr>
      <w:ins w:id="491" w:author="Pablo Blanco Peris" w:date="2019-05-15T13:21:00Z">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492" w:author="Pablo Blanco Peris" w:date="2019-05-15T13:21:00Z"/>
          <w:lang w:val="es-ES_tradnl" w:eastAsia="es-ES_tradnl"/>
        </w:rPr>
      </w:pPr>
      <w:ins w:id="493" w:author="Pablo Blanco Peris" w:date="2019-05-15T13:21:00Z">
        <w:r w:rsidRPr="008D7A7F">
          <w:rPr>
            <w:b/>
            <w:lang w:val="es-ES_tradnl" w:eastAsia="es-ES_tradnl"/>
          </w:rPr>
          <w:t xml:space="preserve"> Abiertas</w:t>
        </w:r>
        <w:r w:rsidRPr="008D7A7F">
          <w:rPr>
            <w:lang w:val="es-ES_tradnl" w:eastAsia="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494" w:author="Pablo Blanco Peris" w:date="2019-05-15T13:21:00Z"/>
          <w:lang w:val="es-ES_tradnl" w:eastAsia="es-ES_tradnl"/>
        </w:rPr>
      </w:pPr>
      <w:ins w:id="495" w:author="Pablo Blanco Peris" w:date="2019-05-15T13:21:00Z">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ins>
    </w:p>
    <w:p w14:paraId="442B4115" w14:textId="3A68633A" w:rsidR="00775C3C" w:rsidRDefault="00775C3C" w:rsidP="00775C3C">
      <w:pPr>
        <w:ind w:firstLine="0"/>
        <w:rPr>
          <w:ins w:id="496" w:author="Pablo Blanco Peris" w:date="2019-05-15T13:25:00Z"/>
          <w:lang w:val="es-ES" w:eastAsia="es-ES_tradnl"/>
        </w:rPr>
      </w:pPr>
    </w:p>
    <w:p w14:paraId="6B6F5D23" w14:textId="77777777" w:rsidR="00775C3C" w:rsidRPr="00773291" w:rsidRDefault="00775C3C" w:rsidP="00775C3C">
      <w:pPr>
        <w:pStyle w:val="Textoindependiente"/>
        <w:rPr>
          <w:ins w:id="497" w:author="Pablo Blanco Peris" w:date="2019-05-15T13:25:00Z"/>
          <w:lang w:val="es-ES_tradnl"/>
        </w:rPr>
      </w:pPr>
      <w:ins w:id="498" w:author="Pablo Blanco Peris" w:date="2019-05-15T13:25:00Z">
        <w:r w:rsidRPr="00773291">
          <w:rPr>
            <w:lang w:val="es-ES_tradnl"/>
          </w:rPr>
          <w:t xml:space="preserve">Las cadenas de bloques públicas son mantenidas por todo </w:t>
        </w:r>
        <w:commentRangeStart w:id="499"/>
        <w:r w:rsidRPr="00773291">
          <w:rPr>
            <w:lang w:val="es-ES_tradnl"/>
          </w:rPr>
          <w:t>aqu</w:t>
        </w:r>
        <w:r>
          <w:rPr>
            <w:lang w:val="es-ES_tradnl"/>
          </w:rPr>
          <w:t>e</w:t>
        </w:r>
        <w:r w:rsidRPr="00773291">
          <w:rPr>
            <w:lang w:val="es-ES_tradnl"/>
          </w:rPr>
          <w:t xml:space="preserve">l </w:t>
        </w:r>
        <w:commentRangeEnd w:id="499"/>
        <w:r>
          <w:rPr>
            <w:rStyle w:val="Refdecomentario"/>
          </w:rPr>
          <w:commentReference w:id="499"/>
        </w:r>
        <w:r w:rsidRPr="00773291">
          <w:rPr>
            <w:lang w:val="es-ES_tradnl"/>
          </w:rPr>
          <w:t xml:space="preserve">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w:t>
        </w:r>
        <w:r w:rsidRPr="00773291">
          <w:rPr>
            <w:lang w:val="es-ES_tradnl"/>
          </w:rPr>
          <w:lastRenderedPageBreak/>
          <w:t>embargo, esto no lo hacen gratuitamente, sino que existen ciertas recompensas cuando un nodo crea un bloque nuevo y lo añade a la cadena, por lo que se trabaja por incentivos. Esta parte se explicará un poco más adelante en la sección de Bitcoin.</w:t>
        </w:r>
      </w:ins>
    </w:p>
    <w:p w14:paraId="51B36D27" w14:textId="77777777" w:rsidR="00775C3C" w:rsidRPr="00775C3C" w:rsidRDefault="00775C3C" w:rsidP="00775C3C">
      <w:pPr>
        <w:ind w:firstLine="0"/>
        <w:rPr>
          <w:ins w:id="500" w:author="Pablo Blanco Peris" w:date="2019-05-15T13:21:00Z"/>
          <w:lang w:val="es-ES_tradnl" w:eastAsia="es-ES_tradnl"/>
          <w:rPrChange w:id="501" w:author="Pablo Blanco Peris" w:date="2019-05-15T13:25:00Z">
            <w:rPr>
              <w:ins w:id="502" w:author="Pablo Blanco Peris" w:date="2019-05-15T13:21:00Z"/>
              <w:lang w:val="es-ES" w:eastAsia="es-ES_tradnl"/>
            </w:rPr>
          </w:rPrChange>
        </w:rPr>
      </w:pPr>
    </w:p>
    <w:p w14:paraId="6A6E4C32" w14:textId="61A2F1BE" w:rsidR="00773291" w:rsidRPr="00773291" w:rsidRDefault="00775C3C" w:rsidP="00775C3C">
      <w:pPr>
        <w:pStyle w:val="Textoindependiente"/>
        <w:rPr>
          <w:lang w:val="es-ES_tradnl"/>
        </w:rPr>
      </w:pPr>
      <w:ins w:id="503" w:author="Pablo Blanco Peris" w:date="2019-05-15T13:21:00Z">
        <w:r>
          <w:rPr>
            <w:lang w:val="es-ES" w:eastAsia="es-ES_tradnl"/>
          </w:rPr>
          <w:t>Este proyecto</w:t>
        </w:r>
        <w:r w:rsidRPr="00773291">
          <w:rPr>
            <w:lang w:val="es-ES" w:eastAsia="es-ES_tradnl"/>
          </w:rPr>
          <w:t xml:space="preserve"> </w:t>
        </w:r>
      </w:ins>
      <w:ins w:id="504" w:author="Pablo Blanco Peris" w:date="2019-05-15T13:22:00Z">
        <w:r>
          <w:rPr>
            <w:lang w:val="es-ES" w:eastAsia="es-ES_tradnl"/>
          </w:rPr>
          <w:t xml:space="preserve">utiliza la </w:t>
        </w:r>
      </w:ins>
      <w:ins w:id="505" w:author="Pablo Blanco Peris" w:date="2019-05-15T13:21:00Z">
        <w:r w:rsidRPr="00775C3C">
          <w:rPr>
            <w:i/>
            <w:lang w:val="es-ES" w:eastAsia="es-ES_tradnl"/>
            <w:rPrChange w:id="506" w:author="Pablo Blanco Peris" w:date="2019-05-15T13:23:00Z">
              <w:rPr>
                <w:lang w:val="es-ES" w:eastAsia="es-ES_tradnl"/>
              </w:rPr>
            </w:rPrChange>
          </w:rPr>
          <w:t>blockchain</w:t>
        </w:r>
        <w:r>
          <w:rPr>
            <w:lang w:val="es-ES" w:eastAsia="es-ES_tradnl"/>
          </w:rPr>
          <w:t xml:space="preserve"> Ethereum</w:t>
        </w:r>
      </w:ins>
      <w:ins w:id="507" w:author="Pablo Blanco Peris" w:date="2019-05-15T13:24:00Z">
        <w:r>
          <w:rPr>
            <w:lang w:val="es-ES_tradnl"/>
          </w:rPr>
          <w:t xml:space="preserve">. </w:t>
        </w:r>
      </w:ins>
      <w:del w:id="508" w:author="Pablo Blanco Peris" w:date="2019-05-15T13:23:00Z">
        <w:r w:rsidR="00773291" w:rsidRPr="00773291" w:rsidDel="00775C3C">
          <w:rPr>
            <w:lang w:val="es-ES_tradnl"/>
          </w:rPr>
          <w:delText xml:space="preserve">Otro ejemplo de blockchain pública es la criptomoneda </w:delText>
        </w:r>
      </w:del>
      <w:ins w:id="509" w:author="Pablo Blanco Peris" w:date="2019-05-15T13:24:00Z">
        <w:r>
          <w:rPr>
            <w:lang w:val="es-ES_tradnl"/>
          </w:rPr>
          <w:t xml:space="preserve">, que </w:t>
        </w:r>
      </w:ins>
      <w:commentRangeStart w:id="510"/>
      <w:del w:id="511" w:author="Pablo Blanco Peris" w:date="2019-05-15T13:24:00Z">
        <w:r w:rsidR="00773291" w:rsidRPr="00773291" w:rsidDel="00775C3C">
          <w:rPr>
            <w:lang w:val="es-ES_tradnl"/>
          </w:rPr>
          <w:delText xml:space="preserve">Ethereum </w:delText>
        </w:r>
      </w:del>
      <w:del w:id="512" w:author="Pablo Blanco Peris" w:date="2019-05-15T13:23:00Z">
        <w:r w:rsidR="00773291" w:rsidRPr="00773291" w:rsidDel="00775C3C">
          <w:rPr>
            <w:lang w:val="es-ES_tradnl"/>
          </w:rPr>
          <w:delText xml:space="preserve">que </w:delText>
        </w:r>
      </w:del>
      <w:r w:rsidR="00773291" w:rsidRPr="00773291">
        <w:rPr>
          <w:lang w:val="es-ES_tradnl"/>
        </w:rPr>
        <w:t>es una de las</w:t>
      </w:r>
      <w:ins w:id="513" w:author="Pablo Blanco Peris" w:date="2019-05-15T13:23:00Z">
        <w:r>
          <w:rPr>
            <w:lang w:val="es-ES_tradnl"/>
          </w:rPr>
          <w:t xml:space="preserve"> </w:t>
        </w:r>
        <w:r w:rsidRPr="00775C3C">
          <w:rPr>
            <w:i/>
            <w:lang w:val="es-ES_tradnl"/>
            <w:rPrChange w:id="514" w:author="Pablo Blanco Peris" w:date="2019-05-15T13:23:00Z">
              <w:rPr>
                <w:lang w:val="es-ES_tradnl"/>
              </w:rPr>
            </w:rPrChange>
          </w:rPr>
          <w:t>blockchains</w:t>
        </w:r>
      </w:ins>
      <w:r w:rsidR="00773291" w:rsidRPr="00773291">
        <w:rPr>
          <w:lang w:val="es-ES_tradnl"/>
        </w:rPr>
        <w:t xml:space="preserve"> </w:t>
      </w:r>
      <w:ins w:id="515" w:author="Pablo Blanco Peris" w:date="2019-05-15T21:47:00Z">
        <w:r w:rsidR="00B50327">
          <w:rPr>
            <w:lang w:val="es-ES_tradnl"/>
          </w:rPr>
          <w:t xml:space="preserve">públicas </w:t>
        </w:r>
      </w:ins>
      <w:r w:rsidR="00773291" w:rsidRPr="00773291">
        <w:rPr>
          <w:lang w:val="es-ES_tradnl"/>
        </w:rPr>
        <w:t xml:space="preserve">más conocidas, ya que, ha sido el caso más exitoso de blockchain pública por detrás de Bitcoin. </w:t>
      </w:r>
      <w:commentRangeEnd w:id="510"/>
      <w:r w:rsidR="00C66D12">
        <w:rPr>
          <w:rStyle w:val="Refdecomentario"/>
        </w:rPr>
        <w:commentReference w:id="510"/>
      </w:r>
      <w:r w:rsidR="00773291" w:rsidRPr="00773291">
        <w:rPr>
          <w:lang w:val="es-ES_tradnl"/>
        </w:rPr>
        <w:t xml:space="preserve">Cabe mencionar cuando se habla sobre blockchains públicas un grupo de criptomonedas que son mundialmente conocidas </w:t>
      </w:r>
      <w:commentRangeStart w:id="516"/>
      <w:r w:rsidR="00773291" w:rsidRPr="00773291">
        <w:rPr>
          <w:lang w:val="es-ES_tradnl"/>
        </w:rPr>
        <w:t>como Litecoin</w:t>
      </w:r>
      <w:ins w:id="517" w:author="Pablo Blanco Peris" w:date="2019-05-15T13:07:00Z">
        <w:r w:rsidR="00015A7C">
          <w:rPr>
            <w:lang w:val="es-ES_tradnl"/>
          </w:rPr>
          <w:t xml:space="preserve"> </w:t>
        </w:r>
        <w:r w:rsidR="00015A7C">
          <w:rPr>
            <w:lang w:val="es-ES_tradnl"/>
          </w:rPr>
          <w:fldChar w:fldCharType="begin"/>
        </w:r>
        <w:r w:rsidR="00015A7C">
          <w:rPr>
            <w:lang w:val="es-ES_tradnl"/>
          </w:rPr>
          <w:instrText xml:space="preserve"> ADDIN ZOTERO_ITEM CSL_CITATION {"citationID":"22wf48kr","properties":{"formattedCitation":"[9]","plainCitation":"[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ins>
      <w:r w:rsidR="00015A7C">
        <w:rPr>
          <w:lang w:val="es-ES_tradnl"/>
        </w:rPr>
        <w:fldChar w:fldCharType="separate"/>
      </w:r>
      <w:ins w:id="518" w:author="Pablo Blanco Peris" w:date="2019-05-15T13:07:00Z">
        <w:r w:rsidR="00015A7C">
          <w:rPr>
            <w:noProof/>
            <w:lang w:val="es-ES_tradnl"/>
          </w:rPr>
          <w:t>[9]</w:t>
        </w:r>
        <w:r w:rsidR="00015A7C">
          <w:rPr>
            <w:lang w:val="es-ES_tradnl"/>
          </w:rPr>
          <w:fldChar w:fldCharType="end"/>
        </w:r>
      </w:ins>
      <w:r w:rsidR="00773291" w:rsidRPr="00773291">
        <w:rPr>
          <w:lang w:val="es-ES_tradnl"/>
        </w:rPr>
        <w:t xml:space="preserve"> o </w:t>
      </w:r>
      <w:commentRangeStart w:id="519"/>
      <w:del w:id="520" w:author="Pablo Blanco Peris" w:date="2019-05-15T13:09:00Z">
        <w:r w:rsidR="00773291" w:rsidRPr="00773291" w:rsidDel="00015A7C">
          <w:rPr>
            <w:lang w:val="es-ES_tradnl"/>
          </w:rPr>
          <w:delText>Monero</w:delText>
        </w:r>
        <w:commentRangeEnd w:id="519"/>
        <w:r w:rsidR="003542A2" w:rsidDel="00015A7C">
          <w:rPr>
            <w:rStyle w:val="Refdecomentario"/>
          </w:rPr>
          <w:commentReference w:id="519"/>
        </w:r>
      </w:del>
      <w:ins w:id="521" w:author="Pablo Blanco Peris" w:date="2019-05-15T13:20:00Z">
        <w:r>
          <w:rPr>
            <w:lang w:val="es-ES_tradnl"/>
          </w:rPr>
          <w:t xml:space="preserve">Monero </w:t>
        </w:r>
        <w:r>
          <w:rPr>
            <w:lang w:val="es-ES_tradnl"/>
          </w:rPr>
          <w:fldChar w:fldCharType="begin"/>
        </w:r>
        <w:r>
          <w:rPr>
            <w:lang w:val="es-ES_tradnl"/>
          </w:rPr>
          <w:instrText xml:space="preserve"> ADDIN ZOTERO_ITEM CSL_CITATION {"citationID":"NE3WtqEu","properties":{"formattedCitation":"[10]","plainCitation":"[1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ins>
      <w:r>
        <w:rPr>
          <w:lang w:val="es-ES_tradnl"/>
        </w:rPr>
        <w:fldChar w:fldCharType="separate"/>
      </w:r>
      <w:ins w:id="522" w:author="Pablo Blanco Peris" w:date="2019-05-15T13:20:00Z">
        <w:r>
          <w:rPr>
            <w:noProof/>
            <w:lang w:val="es-ES_tradnl"/>
          </w:rPr>
          <w:t>[10]</w:t>
        </w:r>
        <w:r>
          <w:rPr>
            <w:lang w:val="es-ES_tradnl"/>
          </w:rPr>
          <w:fldChar w:fldCharType="end"/>
        </w:r>
      </w:ins>
      <w:ins w:id="523" w:author="Pablo Blanco Peris" w:date="2019-05-15T13:08:00Z">
        <w:r w:rsidR="00015A7C">
          <w:rPr>
            <w:lang w:val="es-ES_tradnl"/>
          </w:rPr>
          <w:t>, ya que tienen una gran repercusión en el mercado de las criptomonedas y están</w:t>
        </w:r>
      </w:ins>
      <w:ins w:id="524" w:author="Pablo Blanco Peris" w:date="2019-05-15T13:11:00Z">
        <w:r w:rsidR="00015A7C">
          <w:rPr>
            <w:lang w:val="es-ES_tradnl"/>
          </w:rPr>
          <w:t xml:space="preserve"> continuamente moviéndose entre los usuarios de la red a través de transacciones</w:t>
        </w:r>
      </w:ins>
      <w:r w:rsidR="00773291" w:rsidRPr="00773291">
        <w:rPr>
          <w:lang w:val="es-ES_tradnl"/>
        </w:rPr>
        <w:t>.</w:t>
      </w:r>
      <w:commentRangeEnd w:id="516"/>
      <w:r w:rsidR="00C66D12">
        <w:rPr>
          <w:rStyle w:val="Refdecomentario"/>
        </w:rPr>
        <w:commentReference w:id="516"/>
      </w:r>
      <w:ins w:id="525" w:author="ADRIAN RIESCO RODRIGUEZ" w:date="2019-04-26T15:45:00Z">
        <w:r w:rsidR="00C66D12">
          <w:rPr>
            <w:lang w:val="es-ES_tradnl"/>
          </w:rPr>
          <w:t xml:space="preserve"> </w:t>
        </w:r>
      </w:ins>
      <w:r w:rsidR="00773291" w:rsidRPr="00773291">
        <w:rPr>
          <w:lang w:val="es-ES_tradnl"/>
        </w:rPr>
        <w:t>A este tipo de cadenas también se las conoce como cadenas de bloques sin permisos.</w:t>
      </w:r>
    </w:p>
    <w:p w14:paraId="246E1679" w14:textId="4DB1D5EA" w:rsidR="00773291" w:rsidRPr="00773291" w:rsidDel="00775C3C" w:rsidRDefault="00773291" w:rsidP="00773291">
      <w:pPr>
        <w:pStyle w:val="Textoindependiente"/>
        <w:rPr>
          <w:del w:id="526" w:author="Pablo Blanco Peris" w:date="2019-05-15T13:25:00Z"/>
          <w:lang w:val="es-ES_tradnl"/>
        </w:rPr>
      </w:pPr>
      <w:del w:id="527" w:author="Pablo Blanco Peris" w:date="2019-05-15T13:25:00Z">
        <w:r w:rsidRPr="00773291" w:rsidDel="00775C3C">
          <w:rPr>
            <w:lang w:val="es-ES_tradnl"/>
          </w:rPr>
          <w:delText xml:space="preserve">Las cadenas de bloques públicas son mantenidas por todo </w:delText>
        </w:r>
        <w:commentRangeStart w:id="528"/>
        <w:r w:rsidRPr="00773291" w:rsidDel="00775C3C">
          <w:rPr>
            <w:lang w:val="es-ES_tradnl"/>
          </w:rPr>
          <w:delText xml:space="preserve">aqul </w:delText>
        </w:r>
        <w:commentRangeEnd w:id="528"/>
        <w:r w:rsidR="00C66D12" w:rsidDel="00775C3C">
          <w:rPr>
            <w:rStyle w:val="Refdecomentario"/>
          </w:rPr>
          <w:commentReference w:id="528"/>
        </w:r>
        <w:r w:rsidRPr="00773291" w:rsidDel="00775C3C">
          <w:rPr>
            <w:lang w:val="es-ES_tradnl"/>
          </w:rPr>
          <w:delText xml:space="preserve">que quiera participar. En el caso de los Bitcoin, esto es posible gracias a los mineros, que deben contar con </w:delText>
        </w:r>
      </w:del>
      <w:ins w:id="529" w:author="ADRIAN RIESCO RODRIGUEZ" w:date="2019-04-26T15:46:00Z">
        <w:del w:id="530" w:author="Pablo Blanco Peris" w:date="2019-05-15T13:25:00Z">
          <w:r w:rsidR="00C66D12" w:rsidDel="00775C3C">
            <w:rPr>
              <w:lang w:val="es-ES_tradnl"/>
            </w:rPr>
            <w:delText>equipos</w:delText>
          </w:r>
          <w:r w:rsidR="00C66D12" w:rsidRPr="00773291" w:rsidDel="00775C3C">
            <w:rPr>
              <w:lang w:val="es-ES_tradnl"/>
            </w:rPr>
            <w:delText xml:space="preserve"> </w:delText>
          </w:r>
        </w:del>
      </w:ins>
      <w:del w:id="531" w:author="Pablo Blanco Peris" w:date="2019-05-15T13:25:00Z">
        <w:r w:rsidRPr="00773291" w:rsidDel="00775C3C">
          <w:rPr>
            <w:lang w:val="es-ES_tradnl"/>
          </w:rPr>
          <w:delText>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delText>
        </w:r>
      </w:del>
    </w:p>
    <w:p w14:paraId="2E60E08C" w14:textId="601BCA64" w:rsidR="00773291" w:rsidDel="00775C3C" w:rsidRDefault="00773291" w:rsidP="001D7BCF">
      <w:pPr>
        <w:rPr>
          <w:del w:id="532" w:author="Pablo Blanco Peris" w:date="2019-05-15T13:21:00Z"/>
          <w:lang w:val="es-ES" w:eastAsia="es-ES_tradnl"/>
        </w:rPr>
      </w:pPr>
      <w:commentRangeStart w:id="533"/>
      <w:del w:id="534" w:author="Pablo Blanco Peris" w:date="2019-05-15T13:21:00Z">
        <w:r w:rsidRPr="00773291" w:rsidDel="00775C3C">
          <w:rPr>
            <w:lang w:val="es-ES" w:eastAsia="es-ES_tradnl"/>
          </w:rPr>
          <w:delText xml:space="preserve">Las blockchains públicas son, por tanto: </w:delText>
        </w:r>
      </w:del>
    </w:p>
    <w:p w14:paraId="5593245D" w14:textId="6FC8214E" w:rsidR="00001C05" w:rsidRPr="008D7A7F" w:rsidDel="00775C3C" w:rsidRDefault="00001C05" w:rsidP="00001C05">
      <w:pPr>
        <w:pStyle w:val="Textoindependiente"/>
        <w:numPr>
          <w:ilvl w:val="0"/>
          <w:numId w:val="16"/>
        </w:numPr>
        <w:rPr>
          <w:del w:id="535" w:author="Pablo Blanco Peris" w:date="2019-05-15T13:21:00Z"/>
          <w:lang w:val="es-ES_tradnl"/>
        </w:rPr>
      </w:pPr>
      <w:del w:id="536" w:author="Pablo Blanco Peris" w:date="2019-05-15T13:21:00Z">
        <w:r w:rsidRPr="008D7A7F" w:rsidDel="00775C3C">
          <w:rPr>
            <w:b/>
            <w:lang w:val="es-ES_tradnl"/>
          </w:rPr>
          <w:delText>Descentralizadas</w:delText>
        </w:r>
        <w:r w:rsidRPr="008D7A7F" w:rsidDel="00775C3C">
          <w:rPr>
            <w:lang w:val="es-ES_tradnl"/>
          </w:rPr>
          <w:delText>: evitando de esta manera la necesidad de una entidad central de confianza como podría ser un banco.</w:delText>
        </w:r>
      </w:del>
    </w:p>
    <w:p w14:paraId="08E6E4E5" w14:textId="71E25B52" w:rsidR="00001C05" w:rsidRPr="008D7A7F" w:rsidDel="00775C3C" w:rsidRDefault="00001C05" w:rsidP="00001C05">
      <w:pPr>
        <w:pStyle w:val="Textoindependiente"/>
        <w:numPr>
          <w:ilvl w:val="0"/>
          <w:numId w:val="16"/>
        </w:numPr>
        <w:rPr>
          <w:del w:id="537" w:author="Pablo Blanco Peris" w:date="2019-05-15T13:21:00Z"/>
          <w:b/>
          <w:lang w:val="es-ES_tradnl"/>
        </w:rPr>
      </w:pPr>
      <w:del w:id="538" w:author="Pablo Blanco Peris" w:date="2019-05-15T13:21:00Z">
        <w:r w:rsidRPr="008D7A7F" w:rsidDel="00775C3C">
          <w:rPr>
            <w:b/>
            <w:lang w:val="es-ES_tradnl"/>
          </w:rPr>
          <w:delText xml:space="preserve">Distribuidas: </w:delText>
        </w:r>
        <w:r w:rsidRPr="008D7A7F" w:rsidDel="00775C3C">
          <w:rPr>
            <w:lang w:val="es-ES_tradnl"/>
          </w:rPr>
          <w:delText>ya que, cada nodo de la red cuenta con una copia exacta de la cadena de bloques.</w:delText>
        </w:r>
      </w:del>
    </w:p>
    <w:p w14:paraId="1CE7E841" w14:textId="02DD3B07" w:rsidR="008D7A7F" w:rsidDel="00775C3C" w:rsidRDefault="008D7A7F" w:rsidP="008D7A7F">
      <w:pPr>
        <w:pStyle w:val="Textoindependiente"/>
        <w:numPr>
          <w:ilvl w:val="0"/>
          <w:numId w:val="16"/>
        </w:numPr>
        <w:rPr>
          <w:del w:id="539" w:author="Pablo Blanco Peris" w:date="2019-05-15T13:21:00Z"/>
          <w:lang w:val="es-ES_tradnl" w:eastAsia="es-ES_tradnl"/>
        </w:rPr>
      </w:pPr>
      <w:del w:id="540" w:author="Pablo Blanco Peris" w:date="2019-05-15T13:21:00Z">
        <w:r w:rsidRPr="008D7A7F" w:rsidDel="00775C3C">
          <w:rPr>
            <w:b/>
            <w:lang w:val="es-ES_tradnl" w:eastAsia="es-ES_tradnl"/>
          </w:rPr>
          <w:delText>Consensuadas</w:delText>
        </w:r>
        <w:r w:rsidRPr="008D7A7F" w:rsidDel="00775C3C">
          <w:rPr>
            <w:lang w:val="es-ES_tradnl" w:eastAsia="es-ES_tradnl"/>
          </w:rPr>
          <w:delText>: hay un consenso generalizado marcado por unas reglas para que las operaciones sean tomadas como válidas. Como por ejemplo un usuario no podría ejecutar una transacción en la que tratara de enviar más dinero del que realmente contiene.</w:delText>
        </w:r>
      </w:del>
    </w:p>
    <w:p w14:paraId="07C5CEE6" w14:textId="0E4EAE7F" w:rsidR="00773291" w:rsidDel="00775C3C" w:rsidRDefault="008D7A7F" w:rsidP="008D7A7F">
      <w:pPr>
        <w:pStyle w:val="Textoindependiente"/>
        <w:numPr>
          <w:ilvl w:val="0"/>
          <w:numId w:val="16"/>
        </w:numPr>
        <w:rPr>
          <w:del w:id="541" w:author="Pablo Blanco Peris" w:date="2019-05-15T13:21:00Z"/>
          <w:lang w:val="es-ES_tradnl" w:eastAsia="es-ES_tradnl"/>
        </w:rPr>
      </w:pPr>
      <w:del w:id="542" w:author="Pablo Blanco Peris" w:date="2019-05-15T13:21:00Z">
        <w:r w:rsidRPr="008D7A7F" w:rsidDel="00775C3C">
          <w:rPr>
            <w:b/>
            <w:lang w:val="es-ES_tradnl" w:eastAsia="es-ES_tradnl"/>
          </w:rPr>
          <w:delText xml:space="preserve"> </w:delText>
        </w:r>
        <w:r w:rsidR="00773291" w:rsidRPr="008D7A7F" w:rsidDel="00775C3C">
          <w:rPr>
            <w:b/>
            <w:lang w:val="es-ES_tradnl" w:eastAsia="es-ES_tradnl"/>
          </w:rPr>
          <w:delText>Abiertas</w:delText>
        </w:r>
        <w:r w:rsidR="00773291" w:rsidRPr="008D7A7F" w:rsidDel="00775C3C">
          <w:rPr>
            <w:lang w:val="es-ES_tradnl" w:eastAsia="es-ES_tradnl"/>
          </w:rPr>
          <w:delText>: de manera que todo usuario que quiera es libre de participar de manera sencilla descargando el software necesario y realizando transacciones.</w:delText>
        </w:r>
      </w:del>
    </w:p>
    <w:p w14:paraId="4A9EF365" w14:textId="0B2E6A16" w:rsidR="00773291" w:rsidRPr="008D7A7F" w:rsidDel="00775C3C" w:rsidRDefault="00773291" w:rsidP="00441D26">
      <w:pPr>
        <w:pStyle w:val="Textoindependiente"/>
        <w:numPr>
          <w:ilvl w:val="0"/>
          <w:numId w:val="16"/>
        </w:numPr>
        <w:rPr>
          <w:del w:id="543" w:author="Pablo Blanco Peris" w:date="2019-05-15T13:21:00Z"/>
          <w:lang w:val="es-ES_tradnl" w:eastAsia="es-ES_tradnl"/>
        </w:rPr>
      </w:pPr>
      <w:del w:id="544" w:author="Pablo Blanco Peris" w:date="2019-05-15T13:21:00Z">
        <w:r w:rsidRPr="008D7A7F" w:rsidDel="00775C3C">
          <w:rPr>
            <w:b/>
            <w:lang w:val="es-ES_tradnl" w:eastAsia="es-ES_tradnl"/>
          </w:rPr>
          <w:delText>Seguras</w:delText>
        </w:r>
        <w:r w:rsidRPr="008D7A7F" w:rsidDel="00775C3C">
          <w:rPr>
            <w:lang w:val="es-ES_tradnl" w:eastAsia="es-ES_tradnl"/>
          </w:rPr>
          <w:delText>: su seguridad es representada con la “verdad” que se encuentra en la integridad de los datos que se encuentran en ellas, así</w:delText>
        </w:r>
        <w:r w:rsidRPr="008D7A7F" w:rsidDel="00775C3C">
          <w:rPr>
            <w:lang w:val="es-ES" w:eastAsia="es-ES_tradnl"/>
          </w:rPr>
          <w:delText xml:space="preserve"> como la imposibilidad de modificación de datos anteriores.</w:delText>
        </w:r>
      </w:del>
    </w:p>
    <w:p w14:paraId="4EEC391D" w14:textId="0EA874F5" w:rsidR="00773291" w:rsidRPr="00773291" w:rsidDel="00775C3C" w:rsidRDefault="00773291" w:rsidP="00773291">
      <w:pPr>
        <w:rPr>
          <w:del w:id="545" w:author="Pablo Blanco Peris" w:date="2019-05-15T13:21:00Z"/>
          <w:lang w:val="es-ES" w:eastAsia="es-ES_tradnl"/>
        </w:rPr>
      </w:pPr>
    </w:p>
    <w:p w14:paraId="5757FC0E" w14:textId="2F88659C" w:rsidR="00773291" w:rsidRPr="00773291" w:rsidDel="00775C3C" w:rsidRDefault="008D7A7F" w:rsidP="00773291">
      <w:pPr>
        <w:rPr>
          <w:del w:id="546" w:author="Pablo Blanco Peris" w:date="2019-05-15T13:21:00Z"/>
          <w:lang w:val="es-ES" w:eastAsia="es-ES_tradnl"/>
        </w:rPr>
      </w:pPr>
      <w:commentRangeStart w:id="547"/>
      <w:del w:id="548" w:author="Pablo Blanco Peris" w:date="2019-05-15T13:21:00Z">
        <w:r w:rsidDel="00775C3C">
          <w:rPr>
            <w:lang w:val="es-ES" w:eastAsia="es-ES_tradnl"/>
          </w:rPr>
          <w:delText>Este proyecto</w:delText>
        </w:r>
        <w:r w:rsidR="00773291" w:rsidRPr="00773291" w:rsidDel="00775C3C">
          <w:rPr>
            <w:lang w:val="es-ES" w:eastAsia="es-ES_tradnl"/>
          </w:rPr>
          <w:delText xml:space="preserve"> se</w:delText>
        </w:r>
        <w:r w:rsidDel="00775C3C">
          <w:rPr>
            <w:lang w:val="es-ES" w:eastAsia="es-ES_tradnl"/>
          </w:rPr>
          <w:delText xml:space="preserve"> centra más en las blockchain públicas y concretamente utiliza la blockchain pública Ethereum</w:delText>
        </w:r>
        <w:r w:rsidR="00773291" w:rsidRPr="00773291" w:rsidDel="00775C3C">
          <w:rPr>
            <w:lang w:val="es-ES" w:eastAsia="es-ES_tradnl"/>
          </w:rPr>
          <w:delText>.</w:delText>
        </w:r>
        <w:commentRangeEnd w:id="533"/>
        <w:r w:rsidR="00C66D12" w:rsidDel="00775C3C">
          <w:rPr>
            <w:rStyle w:val="Refdecomentario"/>
          </w:rPr>
          <w:commentReference w:id="533"/>
        </w:r>
        <w:commentRangeEnd w:id="547"/>
        <w:r w:rsidR="00C66D12" w:rsidDel="00775C3C">
          <w:rPr>
            <w:rStyle w:val="Refdecomentario"/>
          </w:rPr>
          <w:commentReference w:id="547"/>
        </w:r>
      </w:del>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549" w:name="_Toc517726531"/>
      <w:r w:rsidRPr="00773291">
        <w:rPr>
          <w:lang w:val="es-ES_tradnl"/>
        </w:rPr>
        <w:t>Blockchains privadas</w:t>
      </w:r>
      <w:bookmarkEnd w:id="549"/>
    </w:p>
    <w:p w14:paraId="7A0E386F" w14:textId="49119802"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ins w:id="550" w:author="ADRIAN RIESCO RODRIGUEZ" w:date="2019-04-26T15:54:00Z">
        <w:r w:rsidR="00EE2317">
          <w:rPr>
            <w:lang w:val="es-ES" w:eastAsia="es-ES_tradnl"/>
          </w:rPr>
          <w:t>,</w:t>
        </w:r>
      </w:ins>
      <w:r w:rsidRPr="00773291">
        <w:rPr>
          <w:lang w:val="es-ES" w:eastAsia="es-ES_tradnl"/>
        </w:rPr>
        <w:t xml:space="preserve"> está</w:t>
      </w:r>
      <w:ins w:id="551" w:author="ADRIAN RIESCO RODRIGUEZ" w:date="2019-04-26T15:54:00Z">
        <w:r w:rsidR="00EE2317">
          <w:rPr>
            <w:lang w:val="es-ES" w:eastAsia="es-ES_tradnl"/>
          </w:rPr>
          <w:t>n</w:t>
        </w:r>
      </w:ins>
      <w:r w:rsidRPr="00773291">
        <w:rPr>
          <w:lang w:val="es-ES" w:eastAsia="es-ES_tradnl"/>
        </w:rPr>
        <w:t xml:space="preserve"> limitado</w:t>
      </w:r>
      <w:ins w:id="552" w:author="ADRIAN RIESCO RODRIGUEZ" w:date="2019-04-26T15:54:00Z">
        <w:r w:rsidR="00EE2317">
          <w:rPr>
            <w:lang w:val="es-ES" w:eastAsia="es-ES_tradnl"/>
          </w:rPr>
          <w:t>s</w:t>
        </w:r>
      </w:ins>
      <w:r w:rsidRPr="00773291">
        <w:rPr>
          <w:lang w:val="es-ES" w:eastAsia="es-ES_tradnl"/>
        </w:rPr>
        <w:t xml:space="preserve">. De esta manera, </w:t>
      </w:r>
      <w:commentRangeStart w:id="553"/>
      <w:r w:rsidRPr="00773291">
        <w:rPr>
          <w:lang w:val="es-ES" w:eastAsia="es-ES_tradnl"/>
        </w:rPr>
        <w:t>s</w:t>
      </w:r>
      <w:ins w:id="554" w:author="Pablo Blanco Peris" w:date="2019-04-27T18:05:00Z">
        <w:r w:rsidR="00CE690A">
          <w:rPr>
            <w:lang w:val="es-ES" w:eastAsia="es-ES_tradnl"/>
          </w:rPr>
          <w:t>o</w:t>
        </w:r>
      </w:ins>
      <w:r w:rsidRPr="00773291">
        <w:rPr>
          <w:lang w:val="es-ES" w:eastAsia="es-ES_tradnl"/>
        </w:rPr>
        <w:t xml:space="preserve">lo </w:t>
      </w:r>
      <w:commentRangeEnd w:id="553"/>
      <w:r w:rsidR="00EE2317">
        <w:rPr>
          <w:rStyle w:val="Refdecomentario"/>
        </w:rPr>
        <w:commentReference w:id="553"/>
      </w:r>
      <w:r w:rsidRPr="00773291">
        <w:rPr>
          <w:lang w:val="es-ES" w:eastAsia="es-ES_tradnl"/>
        </w:rPr>
        <w:t xml:space="preserve">ciertos usuarios tienen </w:t>
      </w:r>
      <w:ins w:id="555" w:author="Pablo Blanco Peris" w:date="2019-05-15T13:14:00Z">
        <w:r w:rsidR="003160E6">
          <w:rPr>
            <w:lang w:val="es-ES" w:eastAsia="es-ES_tradnl"/>
          </w:rPr>
          <w:t xml:space="preserve">los </w:t>
        </w:r>
      </w:ins>
      <w:r w:rsidRPr="00773291">
        <w:rPr>
          <w:lang w:val="es-ES" w:eastAsia="es-ES_tradnl"/>
        </w:rPr>
        <w:t xml:space="preserve">derechos </w:t>
      </w:r>
      <w:ins w:id="556" w:author="Pablo Blanco Peris" w:date="2019-05-15T13:17:00Z">
        <w:r w:rsidR="00342EBC">
          <w:rPr>
            <w:lang w:val="es-ES" w:eastAsia="es-ES_tradnl"/>
          </w:rPr>
          <w:t xml:space="preserve">necesarios </w:t>
        </w:r>
      </w:ins>
      <w:r w:rsidRPr="00773291">
        <w:rPr>
          <w:lang w:val="es-ES" w:eastAsia="es-ES_tradnl"/>
        </w:rPr>
        <w:t>para acceder a ellas</w:t>
      </w:r>
      <w:ins w:id="557" w:author="Pablo Blanco Peris" w:date="2019-05-15T13:14:00Z">
        <w:r w:rsidR="003160E6">
          <w:rPr>
            <w:lang w:val="es-ES" w:eastAsia="es-ES_tradnl"/>
          </w:rPr>
          <w:t>.</w:t>
        </w:r>
      </w:ins>
      <w:del w:id="558" w:author="Pablo Blanco Peris" w:date="2019-05-15T13:14:00Z">
        <w:r w:rsidRPr="00773291" w:rsidDel="003160E6">
          <w:rPr>
            <w:lang w:val="es-ES" w:eastAsia="es-ES_tradnl"/>
          </w:rPr>
          <w:delText>, de hecho</w:delText>
        </w:r>
      </w:del>
      <w:del w:id="559" w:author="Pablo Blanco Peris" w:date="2019-05-15T13:13:00Z">
        <w:r w:rsidRPr="00773291" w:rsidDel="003160E6">
          <w:rPr>
            <w:lang w:val="es-ES" w:eastAsia="es-ES_tradnl"/>
          </w:rPr>
          <w:delText xml:space="preserve">, </w:delText>
        </w:r>
        <w:commentRangeStart w:id="560"/>
        <w:r w:rsidRPr="00773291" w:rsidDel="003160E6">
          <w:rPr>
            <w:lang w:val="es-ES" w:eastAsia="es-ES_tradnl"/>
          </w:rPr>
          <w:delText>lo normal es que al ser blockchains privadas, los usuarios que no participen en ellas no sean conscientes que existen</w:delText>
        </w:r>
        <w:commentRangeEnd w:id="560"/>
        <w:r w:rsidR="00E73726" w:rsidDel="003160E6">
          <w:rPr>
            <w:rStyle w:val="Refdecomentario"/>
          </w:rPr>
          <w:commentReference w:id="560"/>
        </w:r>
        <w:r w:rsidRPr="00773291" w:rsidDel="003160E6">
          <w:rPr>
            <w:lang w:val="es-ES" w:eastAsia="es-ES_tradnl"/>
          </w:rPr>
          <w:delText>.</w:delText>
        </w:r>
      </w:del>
    </w:p>
    <w:p w14:paraId="0E9805EB" w14:textId="64B681D9" w:rsidR="00773291" w:rsidRPr="00773291" w:rsidRDefault="00773291" w:rsidP="00D766F2">
      <w:pPr>
        <w:rPr>
          <w:lang w:val="es-ES" w:eastAsia="es-ES_tradnl"/>
        </w:rPr>
      </w:pPr>
      <w:r w:rsidRPr="00773291">
        <w:rPr>
          <w:lang w:val="es-ES" w:eastAsia="es-ES_tradnl"/>
        </w:rPr>
        <w:t xml:space="preserve">En estas cadenas </w:t>
      </w:r>
      <w:ins w:id="561" w:author="Pablo Blanco Peris" w:date="2019-05-15T13:16:00Z">
        <w:r w:rsidR="00342EBC">
          <w:rPr>
            <w:lang w:val="es-ES" w:eastAsia="es-ES_tradnl"/>
          </w:rPr>
          <w:t xml:space="preserve">es necesario contar con permisos para llevar a cabo transacciones. </w:t>
        </w:r>
      </w:ins>
      <w:del w:id="562" w:author="Pablo Blanco Peris" w:date="2019-05-15T13:16:00Z">
        <w:r w:rsidRPr="00773291" w:rsidDel="00342EBC">
          <w:rPr>
            <w:lang w:val="es-ES" w:eastAsia="es-ES_tradnl"/>
          </w:rPr>
          <w:delText>existen usuarios</w:delText>
        </w:r>
      </w:del>
      <w:ins w:id="563" w:author="ADRIAN RIESCO RODRIGUEZ" w:date="2019-04-26T15:55:00Z">
        <w:del w:id="564" w:author="Pablo Blanco Peris" w:date="2019-05-15T13:16:00Z">
          <w:r w:rsidR="00E73726" w:rsidDel="00342EBC">
            <w:rPr>
              <w:lang w:val="es-ES" w:eastAsia="es-ES_tradnl"/>
            </w:rPr>
            <w:delText xml:space="preserve"> con diferentes permisos. Así</w:delText>
          </w:r>
        </w:del>
      </w:ins>
      <w:ins w:id="565" w:author="Pablo Blanco Peris" w:date="2019-05-15T13:16:00Z">
        <w:r w:rsidR="00342EBC">
          <w:rPr>
            <w:lang w:val="es-ES" w:eastAsia="es-ES_tradnl"/>
          </w:rPr>
          <w:t>Por lo que,</w:t>
        </w:r>
      </w:ins>
      <w:ins w:id="566" w:author="ADRIAN RIESCO RODRIGUEZ" w:date="2019-04-26T15:55:00Z">
        <w:del w:id="567" w:author="Pablo Blanco Peris" w:date="2019-05-15T13:16:00Z">
          <w:r w:rsidR="00E73726" w:rsidDel="00342EBC">
            <w:rPr>
              <w:lang w:val="es-ES" w:eastAsia="es-ES_tradnl"/>
            </w:rPr>
            <w:delText>,</w:delText>
          </w:r>
          <w:commentRangeStart w:id="568"/>
          <w:r w:rsidR="00E73726" w:rsidDel="00342EBC">
            <w:rPr>
              <w:lang w:val="es-ES" w:eastAsia="es-ES_tradnl"/>
            </w:rPr>
            <w:delText xml:space="preserve"> es p</w:delText>
          </w:r>
        </w:del>
      </w:ins>
      <w:ins w:id="569" w:author="ADRIAN RIESCO RODRIGUEZ" w:date="2019-04-26T15:56:00Z">
        <w:del w:id="570" w:author="Pablo Blanco Peris" w:date="2019-05-15T13:16:00Z">
          <w:r w:rsidR="00E73726" w:rsidDel="00342EBC">
            <w:rPr>
              <w:lang w:val="es-ES" w:eastAsia="es-ES_tradnl"/>
            </w:rPr>
            <w:delText>osible</w:delText>
          </w:r>
        </w:del>
        <w:r w:rsidR="00E73726">
          <w:rPr>
            <w:lang w:val="es-ES" w:eastAsia="es-ES_tradnl"/>
          </w:rPr>
          <w:t xml:space="preserve"> </w:t>
        </w:r>
      </w:ins>
      <w:del w:id="571" w:author="Pablo Blanco Peris" w:date="2019-05-15T13:17:00Z">
        <w:r w:rsidRPr="00773291" w:rsidDel="00775C3C">
          <w:rPr>
            <w:lang w:val="es-ES" w:eastAsia="es-ES_tradnl"/>
          </w:rPr>
          <w:delText xml:space="preserve">que </w:delText>
        </w:r>
      </w:del>
      <w:r w:rsidRPr="00773291">
        <w:rPr>
          <w:lang w:val="es-ES" w:eastAsia="es-ES_tradnl"/>
        </w:rPr>
        <w:t xml:space="preserve">la lectura de la información de la blockchain esté limitada a </w:t>
      </w:r>
      <w:del w:id="572" w:author="Pablo Blanco Peris" w:date="2019-05-15T13:16:00Z">
        <w:r w:rsidRPr="00773291" w:rsidDel="00342EBC">
          <w:rPr>
            <w:lang w:val="es-ES" w:eastAsia="es-ES_tradnl"/>
          </w:rPr>
          <w:delText xml:space="preserve">ciertos </w:delText>
        </w:r>
      </w:del>
      <w:ins w:id="573" w:author="Pablo Blanco Peris" w:date="2019-05-15T13:16:00Z">
        <w:r w:rsidR="00342EBC">
          <w:rPr>
            <w:lang w:val="es-ES" w:eastAsia="es-ES_tradnl"/>
          </w:rPr>
          <w:t>estos</w:t>
        </w:r>
        <w:r w:rsidR="00342EBC" w:rsidRPr="00773291">
          <w:rPr>
            <w:lang w:val="es-ES" w:eastAsia="es-ES_tradnl"/>
          </w:rPr>
          <w:t xml:space="preserve"> </w:t>
        </w:r>
      </w:ins>
      <w:r w:rsidRPr="00773291">
        <w:rPr>
          <w:lang w:val="es-ES" w:eastAsia="es-ES_tradnl"/>
        </w:rPr>
        <w:t>usuarios.</w:t>
      </w:r>
      <w:commentRangeEnd w:id="568"/>
      <w:r w:rsidR="00E73726">
        <w:rPr>
          <w:rStyle w:val="Refdecomentario"/>
        </w:rPr>
        <w:commentReference w:id="568"/>
      </w:r>
      <w:ins w:id="574" w:author="Pablo Blanco Peris" w:date="2019-05-15T13:17:00Z">
        <w:r w:rsidR="00775C3C">
          <w:rPr>
            <w:lang w:val="es-ES" w:eastAsia="es-ES_tradnl"/>
          </w:rPr>
          <w:t xml:space="preserve"> Existen diferentes tipos de permisos, por ejemplo pueden existir usuarios que sólo sean capaces de leer la información y pueden existir por otro lado usuarios con la capacidad de acceder</w:t>
        </w:r>
      </w:ins>
      <w:ins w:id="575" w:author="Pablo Blanco Peris" w:date="2019-05-15T13:18:00Z">
        <w:r w:rsidR="00775C3C">
          <w:rPr>
            <w:lang w:val="es-ES" w:eastAsia="es-ES_tradnl"/>
          </w:rPr>
          <w:t xml:space="preserve"> a la información y de realizar transacciones.</w:t>
        </w:r>
      </w:ins>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 xml:space="preserve">Cuanta mayor sea la cantidad de figuras que forman parte del consenso, mayor nivel de descentralización. Por lo que existen blockchain privadas con una sola figura o entidad en el </w:t>
      </w:r>
      <w:r w:rsidRPr="00773291">
        <w:rPr>
          <w:lang w:val="es-ES" w:eastAsia="es-ES_tradnl"/>
        </w:rPr>
        <w:lastRenderedPageBreak/>
        <w:t>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1C289F1E" w14:textId="77777777" w:rsidR="00773291" w:rsidRDefault="00773291" w:rsidP="00773291">
      <w:pPr>
        <w:rPr>
          <w:lang w:val="es-ES" w:eastAsia="es-ES_tradnl"/>
        </w:rPr>
      </w:pPr>
      <w:r w:rsidRPr="00773291">
        <w:rPr>
          <w:lang w:val="es-ES" w:eastAsia="es-ES_tradnl"/>
        </w:rPr>
        <w:t>Algunas de las blockchains privadas más famosas a día de hoy son:</w:t>
      </w:r>
    </w:p>
    <w:p w14:paraId="5D6CF034" w14:textId="77777777" w:rsidR="00342DAA" w:rsidRDefault="00342DAA" w:rsidP="00773291">
      <w:pPr>
        <w:rPr>
          <w:lang w:val="es-ES" w:eastAsia="es-ES_tradnl"/>
        </w:rPr>
      </w:pPr>
    </w:p>
    <w:p w14:paraId="3747DE79" w14:textId="4B9526C0" w:rsidR="00342DAA" w:rsidRDefault="00342DAA" w:rsidP="00342DAA">
      <w:pPr>
        <w:pStyle w:val="Textoindependiente"/>
        <w:numPr>
          <w:ilvl w:val="0"/>
          <w:numId w:val="16"/>
        </w:numPr>
        <w:rPr>
          <w:lang w:val="es-ES" w:eastAsia="es-ES_tradnl"/>
        </w:rPr>
      </w:pPr>
      <w:commentRangeStart w:id="576"/>
      <w:r w:rsidRPr="00342DAA">
        <w:rPr>
          <w:lang w:val="es-ES" w:eastAsia="es-ES_tradnl"/>
        </w:rPr>
        <w:t>Hyperledger</w:t>
      </w:r>
      <w:ins w:id="577" w:author="Pablo Blanco Peris" w:date="2019-05-15T13:18:00Z">
        <w:r w:rsidR="00775C3C">
          <w:rPr>
            <w:lang w:val="es-ES" w:eastAsia="es-ES_tradnl"/>
          </w:rPr>
          <w:t xml:space="preserve"> </w:t>
        </w:r>
      </w:ins>
      <w:ins w:id="578" w:author="Pablo Blanco Peris" w:date="2019-05-15T13:19:00Z">
        <w:r w:rsidR="00775C3C">
          <w:rPr>
            <w:lang w:val="es-ES" w:eastAsia="es-ES_tradnl"/>
          </w:rPr>
          <w:fldChar w:fldCharType="begin"/>
        </w:r>
        <w:r w:rsidR="00775C3C">
          <w:rPr>
            <w:lang w:val="es-ES" w:eastAsia="es-ES_tradnl"/>
          </w:rPr>
          <w:instrText xml:space="preserve"> ADDIN ZOTERO_ITEM CSL_CITATION {"citationID":"0lYKC8L0","properties":{"formattedCitation":"[11]","plainCitation":"[1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ins>
      <w:r w:rsidR="00775C3C">
        <w:rPr>
          <w:lang w:val="es-ES" w:eastAsia="es-ES_tradnl"/>
        </w:rPr>
        <w:fldChar w:fldCharType="separate"/>
      </w:r>
      <w:ins w:id="579" w:author="Pablo Blanco Peris" w:date="2019-05-15T13:19:00Z">
        <w:r w:rsidR="00775C3C">
          <w:rPr>
            <w:noProof/>
            <w:lang w:val="es-ES" w:eastAsia="es-ES_tradnl"/>
          </w:rPr>
          <w:t>[11]</w:t>
        </w:r>
        <w:r w:rsidR="00775C3C">
          <w:rPr>
            <w:lang w:val="es-ES" w:eastAsia="es-ES_tradnl"/>
          </w:rPr>
          <w:fldChar w:fldCharType="end"/>
        </w:r>
      </w:ins>
      <w:r w:rsidRPr="00342DAA">
        <w:rPr>
          <w:lang w:val="es-ES" w:eastAsia="es-ES_tradnl"/>
        </w:rPr>
        <w:t>, para la fundación Linux.</w:t>
      </w:r>
    </w:p>
    <w:p w14:paraId="5B2E8ACB" w14:textId="0B30D77D" w:rsidR="00342DAA" w:rsidRPr="00342DAA" w:rsidRDefault="00342DAA" w:rsidP="00342DAA">
      <w:pPr>
        <w:pStyle w:val="Textoindependiente"/>
        <w:numPr>
          <w:ilvl w:val="0"/>
          <w:numId w:val="16"/>
        </w:numPr>
        <w:rPr>
          <w:lang w:val="es-ES" w:eastAsia="es-ES_tradnl"/>
        </w:rPr>
      </w:pPr>
      <w:r w:rsidRPr="00342DAA">
        <w:rPr>
          <w:lang w:val="es-ES" w:eastAsia="es-ES_tradnl"/>
        </w:rPr>
        <w:t>R3</w:t>
      </w:r>
      <w:ins w:id="580" w:author="Pablo Blanco Peris" w:date="2019-05-15T13:19:00Z">
        <w:r w:rsidR="00775C3C">
          <w:rPr>
            <w:lang w:val="es-ES" w:eastAsia="es-ES_tradnl"/>
          </w:rPr>
          <w:t xml:space="preserve"> </w:t>
        </w:r>
        <w:r w:rsidR="00775C3C">
          <w:rPr>
            <w:lang w:val="es-ES" w:eastAsia="es-ES_tradnl"/>
          </w:rPr>
          <w:fldChar w:fldCharType="begin"/>
        </w:r>
        <w:r w:rsidR="00775C3C">
          <w:rPr>
            <w:lang w:val="es-ES" w:eastAsia="es-ES_tradnl"/>
          </w:rPr>
          <w:instrText xml:space="preserve"> ADDIN ZOTERO_ITEM CSL_CITATION {"citationID":"tWMuicuJ","properties":{"formattedCitation":"[12]","plainCitation":"[1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ins>
      <w:r w:rsidR="00775C3C">
        <w:rPr>
          <w:lang w:val="es-ES" w:eastAsia="es-ES_tradnl"/>
        </w:rPr>
        <w:fldChar w:fldCharType="separate"/>
      </w:r>
      <w:ins w:id="581" w:author="Pablo Blanco Peris" w:date="2019-05-15T13:19:00Z">
        <w:r w:rsidR="00775C3C">
          <w:rPr>
            <w:noProof/>
            <w:lang w:val="es-ES" w:eastAsia="es-ES_tradnl"/>
          </w:rPr>
          <w:t>[12]</w:t>
        </w:r>
        <w:r w:rsidR="00775C3C">
          <w:rPr>
            <w:lang w:val="es-ES" w:eastAsia="es-ES_tradnl"/>
          </w:rPr>
          <w:fldChar w:fldCharType="end"/>
        </w:r>
      </w:ins>
      <w:r w:rsidRPr="00342DAA">
        <w:rPr>
          <w:lang w:val="es-ES" w:eastAsia="es-ES_tradnl"/>
        </w:rPr>
        <w:t>, que se trata de un consorcio de bancos a nivel internacional para desarrollar soluciones bancarias a través de una blockchain privada.</w:t>
      </w:r>
    </w:p>
    <w:p w14:paraId="238F687C" w14:textId="3F3D2D79" w:rsidR="00773291" w:rsidRPr="00773291" w:rsidRDefault="00342DAA" w:rsidP="00342DAA">
      <w:pPr>
        <w:pStyle w:val="Textoindependiente"/>
        <w:numPr>
          <w:ilvl w:val="0"/>
          <w:numId w:val="16"/>
        </w:numPr>
        <w:rPr>
          <w:lang w:val="es-ES" w:eastAsia="es-ES_tradnl"/>
        </w:rPr>
      </w:pPr>
      <w:r w:rsidRPr="00342DAA">
        <w:rPr>
          <w:lang w:val="es-ES" w:eastAsia="es-ES_tradnl"/>
        </w:rPr>
        <w:t>Ripple</w:t>
      </w:r>
      <w:ins w:id="582" w:author="Pablo Blanco Peris" w:date="2019-05-15T13:19:00Z">
        <w:r w:rsidR="00775C3C">
          <w:rPr>
            <w:lang w:val="es-ES" w:eastAsia="es-ES_tradnl"/>
          </w:rPr>
          <w:t xml:space="preserve"> </w:t>
        </w:r>
        <w:r w:rsidR="00775C3C">
          <w:rPr>
            <w:lang w:val="es-ES" w:eastAsia="es-ES_tradnl"/>
          </w:rPr>
          <w:fldChar w:fldCharType="begin"/>
        </w:r>
      </w:ins>
      <w:ins w:id="583" w:author="Pablo Blanco Peris" w:date="2019-05-15T13:20:00Z">
        <w:r w:rsidR="00775C3C">
          <w:rPr>
            <w:lang w:val="es-ES" w:eastAsia="es-ES_tradnl"/>
          </w:rPr>
          <w:instrText xml:space="preserve"> ADDIN ZOTERO_ITEM CSL_CITATION {"citationID":"IFSUI2XP","properties":{"formattedCitation":"[13]","plainCitation":"[1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ins>
      <w:r w:rsidR="00775C3C">
        <w:rPr>
          <w:lang w:val="es-ES" w:eastAsia="es-ES_tradnl"/>
        </w:rPr>
        <w:fldChar w:fldCharType="separate"/>
      </w:r>
      <w:ins w:id="584" w:author="Pablo Blanco Peris" w:date="2019-05-15T13:20:00Z">
        <w:r w:rsidR="00775C3C">
          <w:rPr>
            <w:noProof/>
            <w:lang w:val="es-ES" w:eastAsia="es-ES_tradnl"/>
          </w:rPr>
          <w:t>[13]</w:t>
        </w:r>
      </w:ins>
      <w:ins w:id="585" w:author="Pablo Blanco Peris" w:date="2019-05-15T13:19:00Z">
        <w:r w:rsidR="00775C3C">
          <w:rPr>
            <w:lang w:val="es-ES" w:eastAsia="es-ES_tradnl"/>
          </w:rPr>
          <w:fldChar w:fldCharType="end"/>
        </w:r>
      </w:ins>
      <w:r w:rsidRPr="00342DAA">
        <w:rPr>
          <w:lang w:val="es-ES" w:eastAsia="es-ES_tradnl"/>
        </w:rPr>
        <w:t>, una criptomoneda para realizar transferencias de dinero digital a nivel internacional.</w:t>
      </w:r>
      <w:r w:rsidRPr="00773291">
        <w:rPr>
          <w:lang w:val="es-ES" w:eastAsia="es-ES_tradnl"/>
        </w:rPr>
        <w:t xml:space="preserve"> </w:t>
      </w:r>
      <w:commentRangeEnd w:id="576"/>
      <w:r w:rsidR="00E73726">
        <w:rPr>
          <w:rStyle w:val="Refdecomentario"/>
        </w:rPr>
        <w:commentReference w:id="576"/>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586" w:name="_Toc517726532"/>
      <w:r w:rsidRPr="00773291">
        <w:rPr>
          <w:lang w:val="es-ES_tradnl"/>
        </w:rPr>
        <w:t>Blockchains híbridas</w:t>
      </w:r>
      <w:bookmarkEnd w:id="586"/>
    </w:p>
    <w:p w14:paraId="785F5296" w14:textId="0DBE5632" w:rsidR="00773291" w:rsidRPr="00773291" w:rsidRDefault="00773291" w:rsidP="005B7956">
      <w:pPr>
        <w:rPr>
          <w:lang w:val="es-ES" w:eastAsia="es-ES_tradnl"/>
        </w:rPr>
      </w:pPr>
      <w:r w:rsidRPr="00773291">
        <w:rPr>
          <w:lang w:val="es-ES" w:eastAsia="es-ES_tradnl"/>
        </w:rPr>
        <w:t>Este tipo de cadenas de bloques son una combinación de las públicas y las privadas. En estas blockchains los nodos que participan han sido invitados previamente, sin embargo, todas las transacciones son públicas.</w:t>
      </w:r>
      <w:ins w:id="587"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commentRangeStart w:id="588"/>
      <w:r w:rsidRPr="00773291">
        <w:rPr>
          <w:lang w:val="es-ES" w:eastAsia="es-ES_tradnl"/>
        </w:rPr>
        <w:t>Algunos ejemplos de blockchains híbridas son:</w:t>
      </w:r>
    </w:p>
    <w:p w14:paraId="4A57801E" w14:textId="52168A0B" w:rsidR="00773291" w:rsidRPr="000A0674" w:rsidRDefault="00773291" w:rsidP="000A0674">
      <w:pPr>
        <w:pStyle w:val="Textoindependiente"/>
        <w:numPr>
          <w:ilvl w:val="0"/>
          <w:numId w:val="16"/>
        </w:numPr>
        <w:rPr>
          <w:lang w:val="es-ES" w:eastAsia="es-ES_tradnl"/>
        </w:rPr>
      </w:pPr>
      <w:r w:rsidRPr="000A0674">
        <w:rPr>
          <w:lang w:val="es-ES" w:eastAsia="es-ES_tradnl"/>
        </w:rPr>
        <w:t>BigchainDB</w:t>
      </w:r>
      <w:ins w:id="589" w:author="Pablo Blanco Peris" w:date="2019-05-15T13:26:00Z">
        <w:r w:rsidR="00B42F26">
          <w:rPr>
            <w:lang w:val="es-ES" w:eastAsia="es-ES_tradnl"/>
          </w:rPr>
          <w:t xml:space="preserve"> </w:t>
        </w:r>
        <w:r w:rsidR="00B42F26">
          <w:rPr>
            <w:lang w:val="es-ES" w:eastAsia="es-ES_tradnl"/>
          </w:rPr>
          <w:fldChar w:fldCharType="begin"/>
        </w:r>
        <w:r w:rsidR="00B42F26">
          <w:rPr>
            <w:lang w:val="es-ES" w:eastAsia="es-ES_tradnl"/>
          </w:rPr>
          <w:instrText xml:space="preserve"> ADDIN ZOTERO_ITEM CSL_CITATION {"citationID":"jXk8MTOU","properties":{"formattedCitation":"[14]","plainCitation":"[1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ins>
      <w:r w:rsidR="00B42F26">
        <w:rPr>
          <w:lang w:val="es-ES" w:eastAsia="es-ES_tradnl"/>
        </w:rPr>
        <w:fldChar w:fldCharType="separate"/>
      </w:r>
      <w:ins w:id="590" w:author="Pablo Blanco Peris" w:date="2019-05-15T13:26:00Z">
        <w:r w:rsidR="00B42F26">
          <w:rPr>
            <w:noProof/>
            <w:lang w:val="es-ES" w:eastAsia="es-ES_tradnl"/>
          </w:rPr>
          <w:t>[14]</w:t>
        </w:r>
        <w:r w:rsidR="00B42F26">
          <w:rPr>
            <w:lang w:val="es-ES" w:eastAsia="es-ES_tradnl"/>
          </w:rPr>
          <w:fldChar w:fldCharType="end"/>
        </w:r>
        <w:r w:rsidR="00B42F26">
          <w:rPr>
            <w:lang w:val="es-ES" w:eastAsia="es-ES_tradnl"/>
          </w:rPr>
          <w:t xml:space="preserve">, que </w:t>
        </w:r>
        <w:r w:rsidR="00B42F26" w:rsidRPr="00B42F26">
          <w:rPr>
            <w:lang w:val="es-ES" w:eastAsia="es-ES_tradnl"/>
          </w:rPr>
          <w:t>permite a los desarrolladores y empresas implementar la prueba de conceptos, plataformas y aplicaciones de blockchain con una base de datos de blockchain, admitiendo una amplia gama de industrias y casos de uso.</w:t>
        </w:r>
      </w:ins>
      <w:r w:rsidRPr="000A0674">
        <w:rPr>
          <w:lang w:val="es-ES" w:eastAsia="es-ES_tradnl"/>
        </w:rPr>
        <w:t>.</w:t>
      </w:r>
    </w:p>
    <w:p w14:paraId="19DAEE2B" w14:textId="5BE2ABA2" w:rsidR="00773291" w:rsidRPr="000A0674" w:rsidRDefault="00773291" w:rsidP="000A0674">
      <w:pPr>
        <w:pStyle w:val="Textoindependiente"/>
        <w:numPr>
          <w:ilvl w:val="0"/>
          <w:numId w:val="16"/>
        </w:numPr>
        <w:rPr>
          <w:lang w:val="es-ES" w:eastAsia="es-ES_tradnl"/>
        </w:rPr>
      </w:pPr>
      <w:r w:rsidRPr="000A0674">
        <w:rPr>
          <w:lang w:val="es-ES" w:eastAsia="es-ES_tradnl"/>
        </w:rPr>
        <w:lastRenderedPageBreak/>
        <w:t>Evernym</w:t>
      </w:r>
      <w:ins w:id="591" w:author="Pablo Blanco Peris" w:date="2019-05-15T13:31:00Z">
        <w:r w:rsidR="00B42F26">
          <w:rPr>
            <w:lang w:val="es-ES" w:eastAsia="es-ES_tradnl"/>
          </w:rPr>
          <w:t xml:space="preserve"> </w:t>
        </w:r>
      </w:ins>
      <w:ins w:id="592" w:author="Pablo Blanco Peris" w:date="2019-05-15T13:32:00Z">
        <w:r w:rsidR="00B42F26">
          <w:rPr>
            <w:lang w:val="es-ES" w:eastAsia="es-ES_tradnl"/>
          </w:rPr>
          <w:fldChar w:fldCharType="begin"/>
        </w:r>
        <w:r w:rsidR="00B42F26">
          <w:rPr>
            <w:lang w:val="es-ES" w:eastAsia="es-ES_tradnl"/>
          </w:rPr>
          <w:instrText xml:space="preserve"> ADDIN ZOTERO_ITEM CSL_CITATION {"citationID":"CjhQe1Le","properties":{"formattedCitation":"[15]","plainCitation":"[1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ins>
      <w:r w:rsidR="00B42F26">
        <w:rPr>
          <w:lang w:val="es-ES" w:eastAsia="es-ES_tradnl"/>
        </w:rPr>
        <w:fldChar w:fldCharType="separate"/>
      </w:r>
      <w:ins w:id="593" w:author="Pablo Blanco Peris" w:date="2019-05-15T13:32:00Z">
        <w:r w:rsidR="00B42F26">
          <w:rPr>
            <w:noProof/>
            <w:lang w:val="es-ES" w:eastAsia="es-ES_tradnl"/>
          </w:rPr>
          <w:t>[15]</w:t>
        </w:r>
        <w:r w:rsidR="00B42F26">
          <w:rPr>
            <w:lang w:val="es-ES" w:eastAsia="es-ES_tradnl"/>
          </w:rPr>
          <w:fldChar w:fldCharType="end"/>
        </w:r>
      </w:ins>
      <w:ins w:id="594" w:author="Pablo Blanco Peris" w:date="2019-05-15T13:30:00Z">
        <w:r w:rsidR="00B42F26">
          <w:rPr>
            <w:lang w:val="es-ES" w:eastAsia="es-ES_tradnl"/>
          </w:rPr>
          <w:t xml:space="preserve">, que ofrece </w:t>
        </w:r>
      </w:ins>
      <w:ins w:id="595" w:author="Pablo Blanco Peris" w:date="2019-05-15T13:31:00Z">
        <w:r w:rsidR="00B42F26">
          <w:rPr>
            <w:lang w:val="es-ES" w:eastAsia="es-ES_tradnl"/>
          </w:rPr>
          <w:t xml:space="preserve">la posibilidad de presentar </w:t>
        </w:r>
      </w:ins>
      <w:ins w:id="596" w:author="Pablo Blanco Peris" w:date="2019-05-15T13:30:00Z">
        <w:r w:rsidR="00B42F26" w:rsidRPr="00B42F26">
          <w:rPr>
            <w:lang w:val="es-ES" w:eastAsia="es-ES_tradnl"/>
          </w:rPr>
          <w:t>información de identidad de cualquier tipo a cualquier otra persona en el mundo</w:t>
        </w:r>
      </w:ins>
      <w:r w:rsidRPr="000A0674">
        <w:rPr>
          <w:lang w:val="es-ES" w:eastAsia="es-ES_tradnl"/>
        </w:rPr>
        <w:t>.</w:t>
      </w:r>
      <w:commentRangeEnd w:id="588"/>
      <w:r w:rsidR="00E73726">
        <w:rPr>
          <w:rStyle w:val="Refdecomentario"/>
        </w:rPr>
        <w:commentReference w:id="588"/>
      </w:r>
    </w:p>
    <w:p w14:paraId="7EEFB757" w14:textId="06D40BB9" w:rsidR="006F5DB8" w:rsidRDefault="00356E43" w:rsidP="00356E43">
      <w:pPr>
        <w:pStyle w:val="Ttulo3"/>
        <w:rPr>
          <w:ins w:id="597" w:author="Pablo Blanco Peris" w:date="2019-05-16T00:30:00Z"/>
          <w:lang w:val="es-ES"/>
        </w:rPr>
        <w:pPrChange w:id="598" w:author="Pablo Blanco Peris" w:date="2019-05-16T00:30:00Z">
          <w:pPr>
            <w:pStyle w:val="Ttulo2"/>
          </w:pPr>
        </w:pPrChange>
      </w:pPr>
      <w:bookmarkStart w:id="599" w:name="_Toc8861579"/>
      <w:ins w:id="600" w:author="Pablo Blanco Peris" w:date="2019-05-16T00:30:00Z">
        <w:r>
          <w:rPr>
            <w:lang w:val="es-ES"/>
          </w:rPr>
          <w:t>Proof</w:t>
        </w:r>
      </w:ins>
      <w:ins w:id="601" w:author="Pablo Blanco Peris" w:date="2019-05-16T00:34:00Z">
        <w:r>
          <w:rPr>
            <w:lang w:val="es-ES"/>
          </w:rPr>
          <w:t>-</w:t>
        </w:r>
      </w:ins>
      <w:ins w:id="602" w:author="Pablo Blanco Peris" w:date="2019-05-16T00:30:00Z">
        <w:r>
          <w:rPr>
            <w:lang w:val="es-ES"/>
          </w:rPr>
          <w:t>of</w:t>
        </w:r>
      </w:ins>
      <w:ins w:id="603" w:author="Pablo Blanco Peris" w:date="2019-05-16T00:34:00Z">
        <w:r>
          <w:rPr>
            <w:lang w:val="es-ES"/>
          </w:rPr>
          <w:t>-</w:t>
        </w:r>
      </w:ins>
      <w:ins w:id="604" w:author="Pablo Blanco Peris" w:date="2019-05-16T00:30:00Z">
        <w:r>
          <w:rPr>
            <w:lang w:val="es-ES"/>
          </w:rPr>
          <w:t>work</w:t>
        </w:r>
        <w:bookmarkEnd w:id="599"/>
      </w:ins>
    </w:p>
    <w:p w14:paraId="3B6C5939" w14:textId="04B35CC1" w:rsidR="00356E43" w:rsidRDefault="00356E43" w:rsidP="00356E43">
      <w:pPr>
        <w:pStyle w:val="Textoindependiente"/>
        <w:rPr>
          <w:ins w:id="605" w:author="Pablo Blanco Peris" w:date="2019-05-16T00:30:00Z"/>
          <w:lang w:val="es-ES"/>
        </w:rPr>
      </w:pPr>
      <w:ins w:id="606" w:author="Pablo Blanco Peris" w:date="2019-05-16T00:34:00Z">
        <w:r w:rsidRPr="00356E43">
          <w:rPr>
            <w:lang w:val="es-ES"/>
          </w:rPr>
          <w:t xml:space="preserve">La prueba de trabajo implica la búsqueda de un valor que, cuando se </w:t>
        </w:r>
      </w:ins>
      <w:ins w:id="607" w:author="Pablo Blanco Peris" w:date="2019-05-16T00:35:00Z">
        <w:r>
          <w:rPr>
            <w:lang w:val="es-ES"/>
          </w:rPr>
          <w:t>aplica</w:t>
        </w:r>
      </w:ins>
      <w:ins w:id="608" w:author="Pablo Blanco Peris" w:date="2019-05-16T00:34:00Z">
        <w:r w:rsidRPr="00356E43">
          <w:rPr>
            <w:lang w:val="es-ES"/>
          </w:rPr>
          <w:t xml:space="preserve"> el hash, como </w:t>
        </w:r>
      </w:ins>
      <w:ins w:id="609" w:author="Pablo Blanco Peris" w:date="2019-05-16T00:35:00Z">
        <w:r w:rsidR="00CC6192">
          <w:rPr>
            <w:lang w:val="es-ES"/>
          </w:rPr>
          <w:t xml:space="preserve"> por ejemplo </w:t>
        </w:r>
      </w:ins>
      <w:ins w:id="610" w:author="Pablo Blanco Peris" w:date="2019-05-16T00:34:00Z">
        <w:r w:rsidRPr="00356E43">
          <w:rPr>
            <w:lang w:val="es-ES"/>
          </w:rPr>
          <w:t xml:space="preserve">con SHA-256, el hash </w:t>
        </w:r>
      </w:ins>
      <w:ins w:id="611" w:author="Pablo Blanco Peris" w:date="2019-05-16T00:35:00Z">
        <w:r w:rsidR="00CC6192">
          <w:rPr>
            <w:lang w:val="es-ES"/>
          </w:rPr>
          <w:t xml:space="preserve">debe comenzar </w:t>
        </w:r>
      </w:ins>
      <w:ins w:id="612" w:author="Pablo Blanco Peris" w:date="2019-05-16T00:34:00Z">
        <w:r w:rsidRPr="00356E43">
          <w:rPr>
            <w:lang w:val="es-ES"/>
          </w:rPr>
          <w:t xml:space="preserve">con un número de </w:t>
        </w:r>
      </w:ins>
      <w:ins w:id="613" w:author="Pablo Blanco Peris" w:date="2019-05-16T00:35:00Z">
        <w:r w:rsidR="00CC6192">
          <w:rPr>
            <w:lang w:val="es-ES"/>
          </w:rPr>
          <w:t>ceros definido en el convenio, el cual puede ir variando</w:t>
        </w:r>
      </w:ins>
      <w:ins w:id="614" w:author="Pablo Blanco Peris" w:date="2019-05-16T00:34:00Z">
        <w:r w:rsidRPr="00356E43">
          <w:rPr>
            <w:lang w:val="es-ES"/>
          </w:rPr>
          <w:t xml:space="preserve">. El trabajo promedio requerido es exponencial </w:t>
        </w:r>
      </w:ins>
      <w:ins w:id="615" w:author="Pablo Blanco Peris" w:date="2019-05-16T00:36:00Z">
        <w:r w:rsidR="00CC6192">
          <w:rPr>
            <w:lang w:val="es-ES"/>
          </w:rPr>
          <w:t>al</w:t>
        </w:r>
      </w:ins>
      <w:ins w:id="616" w:author="Pablo Blanco Peris" w:date="2019-05-16T00:34:00Z">
        <w:r w:rsidRPr="00356E43">
          <w:rPr>
            <w:lang w:val="es-ES"/>
          </w:rPr>
          <w:t xml:space="preserve"> número de </w:t>
        </w:r>
      </w:ins>
      <w:ins w:id="617" w:author="Pablo Blanco Peris" w:date="2019-05-16T00:36:00Z">
        <w:r w:rsidR="00CC6192">
          <w:rPr>
            <w:lang w:val="es-ES"/>
          </w:rPr>
          <w:t>ceros</w:t>
        </w:r>
      </w:ins>
      <w:ins w:id="618" w:author="Pablo Blanco Peris" w:date="2019-05-16T00:34:00Z">
        <w:r w:rsidRPr="00356E43">
          <w:rPr>
            <w:lang w:val="es-ES"/>
          </w:rPr>
          <w:t xml:space="preserve"> requeridos y se puede verificar ejecutando un solo hash.</w:t>
        </w:r>
      </w:ins>
      <w:ins w:id="619" w:author="Pablo Blanco Peris" w:date="2019-05-16T00:36:00Z">
        <w:r w:rsidR="00CC6192">
          <w:rPr>
            <w:lang w:val="es-ES"/>
          </w:rPr>
          <w:t xml:space="preserve"> </w:t>
        </w:r>
        <w:r w:rsidR="00CC6192" w:rsidRPr="00CC6192">
          <w:rPr>
            <w:lang w:val="es-ES"/>
          </w:rPr>
          <w:t xml:space="preserve">Una vez que la CPU ha </w:t>
        </w:r>
      </w:ins>
      <w:ins w:id="620" w:author="Pablo Blanco Peris" w:date="2019-05-16T00:37:00Z">
        <w:r w:rsidR="00CC6192">
          <w:rPr>
            <w:lang w:val="es-ES"/>
          </w:rPr>
          <w:t>generado un esfuerzo</w:t>
        </w:r>
      </w:ins>
      <w:ins w:id="621" w:author="Pablo Blanco Peris" w:date="2019-05-16T00:36:00Z">
        <w:r w:rsidR="00CC6192" w:rsidRPr="00CC6192">
          <w:rPr>
            <w:lang w:val="es-ES"/>
          </w:rPr>
          <w:t xml:space="preserve"> para </w:t>
        </w:r>
      </w:ins>
      <w:ins w:id="622" w:author="Pablo Blanco Peris" w:date="2019-05-16T00:37:00Z">
        <w:r w:rsidR="00CC6192">
          <w:rPr>
            <w:lang w:val="es-ES"/>
          </w:rPr>
          <w:t xml:space="preserve">cumplir </w:t>
        </w:r>
      </w:ins>
      <w:ins w:id="623" w:author="Pablo Blanco Peris" w:date="2019-05-16T00:36:00Z">
        <w:r w:rsidR="00CC6192" w:rsidRPr="00CC6192">
          <w:rPr>
            <w:lang w:val="es-ES"/>
          </w:rPr>
          <w:t>con la prueba de trabajo, el bloque no se puede cambiar sin rehac</w:t>
        </w:r>
      </w:ins>
      <w:ins w:id="624" w:author="Pablo Blanco Peris" w:date="2019-05-16T00:38:00Z">
        <w:r w:rsidR="00CC6192">
          <w:rPr>
            <w:lang w:val="es-ES"/>
          </w:rPr>
          <w:t>er el trabajo</w:t>
        </w:r>
      </w:ins>
      <w:ins w:id="625" w:author="Pablo Blanco Peris" w:date="2019-05-16T00:36:00Z">
        <w:r w:rsidR="00CC6192" w:rsidRPr="00CC6192">
          <w:rPr>
            <w:lang w:val="es-ES"/>
          </w:rPr>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626" w:author="Pablo Blanco Peris" w:date="2019-05-16T00:41:00Z"/>
          <w:lang w:val="es-ES"/>
        </w:rPr>
      </w:pPr>
      <w:ins w:id="627" w:author="Pablo Blanco Peris" w:date="2019-05-16T00:39:00Z">
        <w:r w:rsidRPr="00CC6192">
          <w:rPr>
            <w:lang w:val="es-ES"/>
          </w:rPr>
          <w:t xml:space="preserve">La prueba de trabajo también resuelve el problema de determinar la representación en la toma de decisiones mayoritaria. Si la mayoría se basara en </w:t>
        </w:r>
        <w:r>
          <w:rPr>
            <w:lang w:val="es-ES"/>
          </w:rPr>
          <w:t xml:space="preserve">que </w:t>
        </w:r>
        <w:r w:rsidRPr="00CC6192">
          <w:rPr>
            <w:lang w:val="es-ES"/>
          </w:rPr>
          <w:t>una única dirección IP</w:t>
        </w:r>
        <w:r>
          <w:rPr>
            <w:lang w:val="es-ES"/>
          </w:rPr>
          <w:t xml:space="preserve"> representa un </w:t>
        </w:r>
        <w:r w:rsidRPr="00CC6192">
          <w:rPr>
            <w:lang w:val="es-ES"/>
          </w:rPr>
          <w:t xml:space="preserve">voto, podría ser </w:t>
        </w:r>
      </w:ins>
      <w:ins w:id="628" w:author="Pablo Blanco Peris" w:date="2019-05-16T00:40:00Z">
        <w:r>
          <w:rPr>
            <w:lang w:val="es-ES"/>
          </w:rPr>
          <w:t>falsificada</w:t>
        </w:r>
      </w:ins>
      <w:ins w:id="629" w:author="Pablo Blanco Peris" w:date="2019-05-16T00:39:00Z">
        <w:r w:rsidRPr="00CC6192">
          <w:rPr>
            <w:lang w:val="es-ES"/>
          </w:rPr>
          <w:t xml:space="preserve"> por cualquier persona que pueda asignar muchas IP</w:t>
        </w:r>
      </w:ins>
      <w:ins w:id="630" w:author="Pablo Blanco Peris" w:date="2019-05-16T00:40:00Z">
        <w:r>
          <w:rPr>
            <w:lang w:val="es-ES"/>
          </w:rPr>
          <w:t>s</w:t>
        </w:r>
      </w:ins>
      <w:ins w:id="631" w:author="Pablo Blanco Peris" w:date="2019-05-16T00:39:00Z">
        <w:r w:rsidRPr="00CC6192">
          <w:rPr>
            <w:lang w:val="es-ES"/>
          </w:rPr>
          <w:t xml:space="preserve">. La prueba de trabajo es esencialmente de </w:t>
        </w:r>
      </w:ins>
      <w:ins w:id="632" w:author="Pablo Blanco Peris" w:date="2019-05-16T00:40:00Z">
        <w:r>
          <w:rPr>
            <w:lang w:val="es-ES"/>
          </w:rPr>
          <w:t>un voto por</w:t>
        </w:r>
      </w:ins>
      <w:ins w:id="633" w:author="Pablo Blanco Peris" w:date="2019-05-16T00:39:00Z">
        <w:r w:rsidRPr="00CC6192">
          <w:rPr>
            <w:lang w:val="es-ES"/>
          </w:rPr>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4167D2B" w:rsidR="00CC6192" w:rsidRDefault="00CC6192" w:rsidP="00CC6192">
      <w:pPr>
        <w:pStyle w:val="Textoindependiente"/>
        <w:rPr>
          <w:ins w:id="634" w:author="Pablo Blanco Peris" w:date="2019-05-16T00:30:00Z"/>
          <w:lang w:val="es-ES"/>
        </w:rPr>
      </w:pPr>
      <w:ins w:id="635" w:author="Pablo Blanco Peris" w:date="2019-05-16T00:41:00Z">
        <w:r w:rsidRPr="00CC6192">
          <w:rPr>
            <w:lang w:val="es-ES"/>
          </w:rPr>
          <w:t xml:space="preserve">Para modificar un bloque anterior, un atacante tendría que rehacer la prueba de trabajo del bloque y todos los bloques </w:t>
        </w:r>
        <w:r>
          <w:rPr>
            <w:lang w:val="es-ES"/>
          </w:rPr>
          <w:t>posteriores</w:t>
        </w:r>
        <w:r w:rsidRPr="00CC6192">
          <w:rPr>
            <w:lang w:val="es-ES"/>
          </w:rPr>
          <w:t xml:space="preserve">. </w:t>
        </w:r>
      </w:ins>
      <w:ins w:id="636" w:author="Pablo Blanco Peris" w:date="2019-05-16T00:42:00Z">
        <w:r>
          <w:rPr>
            <w:lang w:val="es-ES"/>
          </w:rPr>
          <w:fldChar w:fldCharType="begin"/>
        </w:r>
        <w:r>
          <w:rPr>
            <w:lang w:val="es-ES"/>
          </w:rPr>
          <w:instrText xml:space="preserve"> ADDIN ZOTERO_ITEM CSL_CITATION {"citationID":"39O5SRSB","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Pr>
          <w:lang w:val="es-ES"/>
        </w:rPr>
        <w:fldChar w:fldCharType="separate"/>
      </w:r>
      <w:ins w:id="637" w:author="Pablo Blanco Peris" w:date="2019-05-16T00:42:00Z">
        <w:r>
          <w:rPr>
            <w:noProof/>
            <w:lang w:val="es-ES"/>
          </w:rPr>
          <w:t>[5]</w:t>
        </w:r>
        <w:r>
          <w:rPr>
            <w:lang w:val="es-ES"/>
          </w:rPr>
          <w:fldChar w:fldCharType="end"/>
        </w:r>
      </w:ins>
    </w:p>
    <w:p w14:paraId="70F46933" w14:textId="77777777" w:rsidR="00356E43" w:rsidRPr="00356E43" w:rsidRDefault="00356E43" w:rsidP="00356E43">
      <w:pPr>
        <w:pStyle w:val="Textoindependiente"/>
        <w:rPr>
          <w:lang w:val="es-ES"/>
          <w:rPrChange w:id="638" w:author="Pablo Blanco Peris" w:date="2019-05-16T00:30:00Z">
            <w:rPr/>
          </w:rPrChange>
        </w:rPr>
        <w:pPrChange w:id="639" w:author="Pablo Blanco Peris" w:date="2019-05-16T00:30:00Z">
          <w:pPr>
            <w:pStyle w:val="Ttulo2"/>
          </w:pPr>
        </w:pPrChange>
      </w:pPr>
    </w:p>
    <w:p w14:paraId="4D598EFF" w14:textId="29825DC6" w:rsidR="006F5DB8" w:rsidRDefault="00DF7374" w:rsidP="00DF7374">
      <w:pPr>
        <w:pStyle w:val="Ttulo2"/>
        <w:rPr>
          <w:ins w:id="640" w:author="Pablo Blanco Peris" w:date="2019-05-05T12:47:00Z"/>
        </w:rPr>
      </w:pPr>
      <w:bookmarkStart w:id="641" w:name="_Toc8861580"/>
      <w:ins w:id="642" w:author="Pablo Blanco Peris" w:date="2019-05-05T12:33:00Z">
        <w:r>
          <w:t>Ethereum</w:t>
        </w:r>
      </w:ins>
      <w:bookmarkEnd w:id="641"/>
    </w:p>
    <w:p w14:paraId="78F5D127" w14:textId="0C6ED0B7" w:rsidR="0043287C" w:rsidRPr="0043287C" w:rsidRDefault="00346CF4" w:rsidP="005048C7">
      <w:pPr>
        <w:rPr>
          <w:ins w:id="643" w:author="Pablo Blanco Peris" w:date="2019-05-15T13:35:00Z"/>
          <w:lang w:val="es-ES"/>
          <w:rPrChange w:id="644" w:author="Pablo Blanco Peris" w:date="2019-05-15T13:35:00Z">
            <w:rPr>
              <w:ins w:id="645" w:author="Pablo Blanco Peris" w:date="2019-05-15T13:35:00Z"/>
              <w:lang w:val="es-ES_tradnl"/>
            </w:rPr>
          </w:rPrChange>
        </w:rPr>
      </w:pPr>
      <w:ins w:id="646" w:author="Pablo Blanco Peris" w:date="2019-05-05T12:48:00Z">
        <w:r w:rsidRPr="00346CF4">
          <w:rPr>
            <w:lang w:val="es-ES_tradnl"/>
            <w:rPrChange w:id="647" w:author="Pablo Blanco Peris" w:date="2019-05-05T12:48:00Z">
              <w:rPr/>
            </w:rPrChange>
          </w:rPr>
          <w:t xml:space="preserve">Ethereum es una </w:t>
        </w:r>
      </w:ins>
      <w:ins w:id="648" w:author="Pablo Blanco Peris" w:date="2019-05-05T12:51:00Z">
        <w:r>
          <w:rPr>
            <w:lang w:val="es-ES_tradnl"/>
          </w:rPr>
          <w:t>red pública y descentralizada de cadenas de bloques capaz de ejecutar código de programación de cualquier aplicación desce</w:t>
        </w:r>
      </w:ins>
      <w:ins w:id="649" w:author="Pablo Blanco Peris" w:date="2019-05-05T12:52:00Z">
        <w:r>
          <w:rPr>
            <w:lang w:val="es-ES_tradnl"/>
          </w:rPr>
          <w:t>ntralizada. Esta plataforma permite compartir información con todo el mundo manteniendo su integridad</w:t>
        </w:r>
      </w:ins>
      <w:ins w:id="650" w:author="Pablo Blanco Peris" w:date="2019-05-09T14:29:00Z">
        <w:r w:rsidR="0018042A">
          <w:rPr>
            <w:lang w:val="es-ES_tradnl"/>
          </w:rPr>
          <w:t xml:space="preserve"> ya que dicha información no puede ser manipul</w:t>
        </w:r>
      </w:ins>
      <w:ins w:id="651" w:author="Pablo Blanco Peris" w:date="2019-05-09T14:40:00Z">
        <w:r w:rsidR="0018042A">
          <w:rPr>
            <w:lang w:val="es-ES_tradnl"/>
          </w:rPr>
          <w:t>ada ni modificada</w:t>
        </w:r>
      </w:ins>
      <w:ins w:id="652" w:author="Pablo Blanco Peris" w:date="2019-05-16T00:52:00Z">
        <w:r w:rsidR="004E7A1C">
          <w:rPr>
            <w:lang w:val="es-ES_tradnl"/>
          </w:rPr>
          <w:t>.</w:t>
        </w:r>
      </w:ins>
    </w:p>
    <w:p w14:paraId="70894F8C" w14:textId="5118FC38" w:rsidR="0043287C" w:rsidRDefault="0043287C" w:rsidP="00B075BD">
      <w:pPr>
        <w:ind w:firstLine="0"/>
        <w:rPr>
          <w:ins w:id="653" w:author="Pablo Blanco Peris" w:date="2019-05-16T01:07:00Z"/>
          <w:lang w:val="es-ES_tradnl"/>
        </w:rPr>
        <w:pPrChange w:id="654" w:author="Pablo Blanco Peris" w:date="2019-05-16T01:07:00Z">
          <w:pPr/>
        </w:pPrChange>
      </w:pPr>
      <w:ins w:id="655" w:author="Pablo Blanco Peris" w:date="2019-05-15T13:35:00Z">
        <w:r w:rsidRPr="0043287C">
          <w:rPr>
            <w:lang w:val="es-ES_tradnl"/>
          </w:rPr>
          <w:t xml:space="preserve">El objetivo de </w:t>
        </w:r>
        <w:r>
          <w:rPr>
            <w:lang w:val="es-ES_tradnl"/>
          </w:rPr>
          <w:t xml:space="preserve">esta </w:t>
        </w:r>
        <w:r w:rsidRPr="0043287C">
          <w:rPr>
            <w:i/>
            <w:lang w:val="es-ES_tradnl"/>
            <w:rPrChange w:id="656" w:author="Pablo Blanco Peris" w:date="2019-05-15T13:35:00Z">
              <w:rPr>
                <w:lang w:val="es-ES_tradnl"/>
              </w:rPr>
            </w:rPrChange>
          </w:rPr>
          <w:t>blockchain</w:t>
        </w:r>
        <w:r w:rsidRPr="0043287C">
          <w:rPr>
            <w:lang w:val="es-ES_tradnl"/>
          </w:rPr>
          <w:t xml:space="preserve"> es crear un protocolo alternativo para la creación de aplicaciones descentralizadas, proporcionando un conjunto diferente de concesiones que </w:t>
        </w:r>
      </w:ins>
      <w:ins w:id="657" w:author="Pablo Blanco Peris" w:date="2019-05-16T00:51:00Z">
        <w:r w:rsidR="002C6E19">
          <w:rPr>
            <w:lang w:val="es-ES_tradnl"/>
          </w:rPr>
          <w:t>pueden ser</w:t>
        </w:r>
      </w:ins>
      <w:ins w:id="658" w:author="Pablo Blanco Peris" w:date="2019-05-15T13:35:00Z">
        <w:r w:rsidRPr="0043287C">
          <w:rPr>
            <w:lang w:val="es-ES_tradnl"/>
          </w:rPr>
          <w:t xml:space="preserve"> muy útiles para una gran clase de aplicaciones descentralizadas, con especial énfasis en situaciones en las que </w:t>
        </w:r>
        <w:r w:rsidRPr="0043287C">
          <w:rPr>
            <w:lang w:val="es-ES_tradnl"/>
          </w:rPr>
          <w:lastRenderedPageBreak/>
          <w:t>el rápido desarrollo, la seguridad para pequeñ</w:t>
        </w:r>
      </w:ins>
      <w:ins w:id="659" w:author="Pablo Blanco Peris" w:date="2019-05-15T13:37:00Z">
        <w:r w:rsidR="005048C7">
          <w:rPr>
            <w:lang w:val="es-ES_tradnl"/>
          </w:rPr>
          <w:t>as y</w:t>
        </w:r>
      </w:ins>
      <w:ins w:id="660" w:author="Pablo Blanco Peris" w:date="2019-05-15T13:35:00Z">
        <w:r w:rsidRPr="0043287C">
          <w:rPr>
            <w:lang w:val="es-ES_tradnl"/>
          </w:rPr>
          <w:t xml:space="preserve"> aplicaciones que rara vez se utilizan, y la capacidad de diferentes aplicaciones para interactuar de manera muy eficiente, son importantes. Ethereum hace esto construyendo lo que es esencialmente la última capa fundamental abstracta: una cadena de bloques con un lenguaje de programación</w:t>
        </w:r>
      </w:ins>
      <w:ins w:id="661" w:author="Pablo Blanco Peris" w:date="2019-05-15T13:37:00Z">
        <w:r w:rsidR="005048C7">
          <w:rPr>
            <w:lang w:val="es-ES_tradnl"/>
          </w:rPr>
          <w:t xml:space="preserve"> </w:t>
        </w:r>
      </w:ins>
      <w:ins w:id="662" w:author="Pablo Blanco Peris" w:date="2019-05-15T13:35:00Z">
        <w:r w:rsidRPr="0043287C">
          <w:rPr>
            <w:lang w:val="es-ES_tradnl"/>
          </w:rPr>
          <w:t>Turing</w:t>
        </w:r>
      </w:ins>
      <w:ins w:id="663" w:author="Pablo Blanco Peris" w:date="2019-05-15T13:37:00Z">
        <w:r w:rsidR="005048C7">
          <w:rPr>
            <w:lang w:val="es-ES_tradnl"/>
          </w:rPr>
          <w:t xml:space="preserve"> completo </w:t>
        </w:r>
      </w:ins>
      <w:ins w:id="664"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665" w:author="Pablo Blanco Peris" w:date="2019-05-15T13:37:00Z">
        <w:r w:rsidR="005048C7">
          <w:rPr>
            <w:lang w:val="es-ES_tradnl"/>
          </w:rPr>
          <w:t>f</w:t>
        </w:r>
      </w:ins>
      <w:ins w:id="666" w:author="Pablo Blanco Peris" w:date="2019-05-15T13:35:00Z">
        <w:r w:rsidRPr="0043287C">
          <w:rPr>
            <w:lang w:val="es-ES_tradnl"/>
          </w:rPr>
          <w:t>unciones de transición de estado</w:t>
        </w:r>
      </w:ins>
      <w:ins w:id="667" w:author="Pablo Blanco Peris" w:date="2019-05-15T13:39:00Z">
        <w:r w:rsidR="005048C7">
          <w:rPr>
            <w:lang w:val="es-ES_tradnl"/>
          </w:rPr>
          <w:t xml:space="preserve">. </w:t>
        </w:r>
      </w:ins>
      <w:ins w:id="668" w:author="Pablo Blanco Peris" w:date="2019-05-15T13:35:00Z">
        <w:r w:rsidRPr="0043287C">
          <w:rPr>
            <w:lang w:val="es-ES_tradnl"/>
          </w:rPr>
          <w:t xml:space="preserve">Los contratos inteligentes, </w:t>
        </w:r>
      </w:ins>
      <w:ins w:id="669" w:author="Pablo Blanco Peris" w:date="2019-05-15T13:39:00Z">
        <w:r w:rsidR="005048C7">
          <w:rPr>
            <w:lang w:val="es-ES_tradnl"/>
          </w:rPr>
          <w:t xml:space="preserve">o </w:t>
        </w:r>
        <w:r w:rsidR="005048C7" w:rsidRPr="005048C7">
          <w:rPr>
            <w:i/>
            <w:lang w:val="es-ES_tradnl"/>
            <w:rPrChange w:id="670" w:author="Pablo Blanco Peris" w:date="2019-05-15T13:39:00Z">
              <w:rPr>
                <w:lang w:val="es-ES_tradnl"/>
              </w:rPr>
            </w:rPrChange>
          </w:rPr>
          <w:t>Smart contracts</w:t>
        </w:r>
      </w:ins>
      <w:ins w:id="671" w:author="Pablo Blanco Peris" w:date="2019-05-15T13:35:00Z">
        <w:r w:rsidRPr="0043287C">
          <w:rPr>
            <w:lang w:val="es-ES_tradnl"/>
          </w:rPr>
          <w:t>, también se pueden construir sobre la plataforma, con mucho más poder que el que ofrecen las secuencias de comandos de Bitcoin debido a los poderes adicionales de Turing</w:t>
        </w:r>
      </w:ins>
      <w:ins w:id="672" w:author="Pablo Blanco Peris" w:date="2019-05-16T00:52:00Z">
        <w:r w:rsidR="004E7A1C">
          <w:rPr>
            <w:lang w:val="es-ES_tradnl"/>
          </w:rPr>
          <w:t xml:space="preserve"> </w:t>
        </w:r>
        <w:r w:rsidR="004E7A1C">
          <w:rPr>
            <w:lang w:val="es-ES_tradnl"/>
          </w:rPr>
          <w:fldChar w:fldCharType="begin"/>
        </w:r>
        <w:r w:rsidR="004E7A1C">
          <w:rPr>
            <w:lang w:val="es-ES_tradnl"/>
          </w:rPr>
          <w:instrText xml:space="preserve"> ADDIN ZOTERO_ITEM CSL_CITATION {"citationID":"0eQ6sWeE","properties":{"formattedCitation":"[16]","plainCitation":"[1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4E7A1C">
          <w:rPr>
            <w:noProof/>
            <w:lang w:val="es-ES_tradnl"/>
          </w:rPr>
          <w:t>[16]</w:t>
        </w:r>
        <w:r w:rsidR="004E7A1C">
          <w:rPr>
            <w:lang w:val="es-ES_tradnl"/>
          </w:rPr>
          <w:fldChar w:fldCharType="end"/>
        </w:r>
      </w:ins>
      <w:ins w:id="673" w:author="Pablo Blanco Peris" w:date="2019-05-15T13:39:00Z">
        <w:r w:rsidR="005048C7">
          <w:rPr>
            <w:lang w:val="es-ES_tradnl"/>
          </w:rPr>
          <w:t>.</w:t>
        </w:r>
      </w:ins>
      <w:ins w:id="674" w:author="Pablo Blanco Peris" w:date="2019-05-15T13:35:00Z">
        <w:r w:rsidRPr="0043287C">
          <w:rPr>
            <w:lang w:val="es-ES_tradnl"/>
          </w:rPr>
          <w:t xml:space="preserve"> </w:t>
        </w:r>
      </w:ins>
    </w:p>
    <w:p w14:paraId="4690D57F" w14:textId="77777777" w:rsidR="00B075BD" w:rsidRDefault="00B075BD">
      <w:pPr>
        <w:rPr>
          <w:ins w:id="675" w:author="Pablo Blanco Peris" w:date="2019-05-16T01:03:00Z"/>
          <w:lang w:val="es-ES_tradnl"/>
        </w:rPr>
      </w:pPr>
    </w:p>
    <w:p w14:paraId="1B4D726F" w14:textId="4D6795F4" w:rsidR="00B075BD" w:rsidRDefault="002034F2" w:rsidP="00B075BD">
      <w:pPr>
        <w:rPr>
          <w:ins w:id="676" w:author="Pablo Blanco Peris" w:date="2019-05-16T01:03:00Z"/>
          <w:lang w:val="es-ES_tradnl"/>
        </w:rPr>
        <w:pPrChange w:id="677" w:author="Pablo Blanco Peris" w:date="2019-05-16T01:07:00Z">
          <w:pPr/>
        </w:pPrChange>
      </w:pPr>
      <w:ins w:id="678" w:author="Pablo Blanco Peris" w:date="2019-05-16T01:07:00Z">
        <w:r>
          <w:rPr>
            <w:lang w:val="es-ES_tradnl"/>
          </w:rPr>
          <w:t>E</w:t>
        </w:r>
      </w:ins>
      <w:ins w:id="679" w:author="Pablo Blanco Peris" w:date="2019-05-16T01:08:00Z">
        <w:r>
          <w:rPr>
            <w:lang w:val="es-ES_tradnl"/>
          </w:rPr>
          <w:t xml:space="preserve">sta </w:t>
        </w:r>
        <w:r w:rsidRPr="002034F2">
          <w:rPr>
            <w:i/>
            <w:lang w:val="es-ES_tradnl"/>
            <w:rPrChange w:id="680" w:author="Pablo Blanco Peris" w:date="2019-05-16T01:08:00Z">
              <w:rPr>
                <w:lang w:val="es-ES_tradnl"/>
              </w:rPr>
            </w:rPrChange>
          </w:rPr>
          <w:t>blockchain</w:t>
        </w:r>
      </w:ins>
      <w:ins w:id="681"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B075BD">
          <w:rPr>
            <w:i/>
            <w:lang w:val="es-ES_tradnl"/>
            <w:rPrChange w:id="682" w:author="Pablo Blanco Peris" w:date="2019-05-16T01:03:00Z">
              <w:rPr>
                <w:lang w:val="es-ES_tradnl"/>
              </w:rPr>
            </w:rPrChange>
          </w:rPr>
          <w:t>blockchain</w:t>
        </w:r>
        <w:r w:rsidR="00B075BD" w:rsidRPr="00B075BD">
          <w:rPr>
            <w:lang w:val="es-ES_tradnl"/>
          </w:rPr>
          <w:t xml:space="preserve"> y </w:t>
        </w:r>
        <w:r w:rsidR="00B075BD">
          <w:rPr>
            <w:lang w:val="es-ES_tradnl"/>
          </w:rPr>
          <w:t xml:space="preserve">con el tiempo se </w:t>
        </w:r>
      </w:ins>
      <w:ins w:id="683" w:author="Pablo Blanco Peris" w:date="2019-05-16T01:04:00Z">
        <w:r w:rsidR="00B075BD">
          <w:rPr>
            <w:lang w:val="es-ES_tradnl"/>
          </w:rPr>
          <w:t>van ejecutando</w:t>
        </w:r>
      </w:ins>
      <w:ins w:id="684" w:author="Pablo Blanco Peris" w:date="2019-05-16T01:03:00Z">
        <w:r w:rsidR="00B075BD" w:rsidRPr="00B075BD">
          <w:rPr>
            <w:lang w:val="es-ES_tradnl"/>
          </w:rPr>
          <w:t xml:space="preserve"> incrementalmente transaccione</w:t>
        </w:r>
      </w:ins>
      <w:ins w:id="685" w:author="Pablo Blanco Peris" w:date="2019-05-16T01:04:00Z">
        <w:r w:rsidR="00B075BD">
          <w:rPr>
            <w:lang w:val="es-ES_tradnl"/>
          </w:rPr>
          <w:t>s</w:t>
        </w:r>
      </w:ins>
      <w:ins w:id="686" w:author="Pablo Blanco Peris" w:date="2019-05-16T01:03:00Z">
        <w:r w:rsidR="00B075BD" w:rsidRPr="00B075BD">
          <w:rPr>
            <w:lang w:val="es-ES_tradnl"/>
          </w:rPr>
          <w:t>.</w:t>
        </w:r>
      </w:ins>
      <w:ins w:id="687" w:author="Pablo Blanco Peris" w:date="2019-05-16T01:06:00Z">
        <w:r w:rsidR="00B075BD">
          <w:rPr>
            <w:lang w:val="es-ES_tradnl"/>
          </w:rPr>
          <w:t xml:space="preserve"> </w:t>
        </w:r>
      </w:ins>
      <w:ins w:id="688" w:author="Pablo Blanco Peris" w:date="2019-05-16T01:04:00Z">
        <w:r w:rsidR="00B075BD">
          <w:rPr>
            <w:lang w:val="es-ES_tradnl"/>
          </w:rPr>
          <w:t xml:space="preserve">Los estados </w:t>
        </w:r>
      </w:ins>
      <w:ins w:id="689" w:author="Pablo Blanco Peris" w:date="2019-05-16T01:03:00Z">
        <w:r w:rsidR="00B075BD" w:rsidRPr="00B075BD">
          <w:rPr>
            <w:lang w:val="es-ES_tradnl"/>
          </w:rPr>
          <w:t>puede incluir información como saldos de cuentas, acuerdos, datos pertenecientes a</w:t>
        </w:r>
      </w:ins>
      <w:ins w:id="690" w:author="Pablo Blanco Peris" w:date="2019-05-16T01:04:00Z">
        <w:r w:rsidR="00B075BD">
          <w:rPr>
            <w:lang w:val="es-ES_tradnl"/>
          </w:rPr>
          <w:t xml:space="preserve">l </w:t>
        </w:r>
      </w:ins>
      <w:ins w:id="691" w:author="Pablo Blanco Peris" w:date="2019-05-16T01:03:00Z">
        <w:r w:rsidR="00B075BD" w:rsidRPr="00B075BD">
          <w:rPr>
            <w:lang w:val="es-ES_tradnl"/>
          </w:rPr>
          <w:t>mundo físico</w:t>
        </w:r>
      </w:ins>
      <w:ins w:id="692" w:author="Pablo Blanco Peris" w:date="2019-05-16T01:04:00Z">
        <w:r w:rsidR="00B075BD">
          <w:rPr>
            <w:lang w:val="es-ES_tradnl"/>
          </w:rPr>
          <w:t>,</w:t>
        </w:r>
      </w:ins>
      <w:ins w:id="693" w:author="Pablo Blanco Peris" w:date="2019-05-16T01:05:00Z">
        <w:r w:rsidR="00B075BD">
          <w:rPr>
            <w:lang w:val="es-ES_tradnl"/>
          </w:rPr>
          <w:t xml:space="preserve"> etc.</w:t>
        </w:r>
      </w:ins>
      <w:ins w:id="694" w:author="Pablo Blanco Peris" w:date="2019-05-16T01:03:00Z">
        <w:r w:rsidR="00B075BD" w:rsidRPr="00B075BD">
          <w:rPr>
            <w:lang w:val="es-ES_tradnl"/>
          </w:rPr>
          <w:t xml:space="preserve"> </w:t>
        </w:r>
      </w:ins>
      <w:ins w:id="695" w:author="Pablo Blanco Peris" w:date="2019-05-16T01:05:00Z">
        <w:r w:rsidR="00B075BD">
          <w:rPr>
            <w:lang w:val="es-ES_tradnl"/>
          </w:rPr>
          <w:t>E</w:t>
        </w:r>
      </w:ins>
      <w:ins w:id="696" w:author="Pablo Blanco Peris" w:date="2019-05-16T01:03:00Z">
        <w:r w:rsidR="00B075BD" w:rsidRPr="00B075BD">
          <w:rPr>
            <w:lang w:val="es-ES_tradnl"/>
          </w:rPr>
          <w:t xml:space="preserve">n resumen, todo lo que actualmente puede ser representado por una computadora es admisible. </w:t>
        </w:r>
      </w:ins>
      <w:ins w:id="697" w:author="Pablo Blanco Peris" w:date="2019-05-16T01:05:00Z">
        <w:r w:rsidR="00B075BD">
          <w:rPr>
            <w:lang w:val="es-ES_tradnl"/>
          </w:rPr>
          <w:t>También existen l</w:t>
        </w:r>
      </w:ins>
      <w:ins w:id="698" w:author="Pablo Blanco Peris" w:date="2019-05-16T01:03:00Z">
        <w:r w:rsidR="00B075BD" w:rsidRPr="00B075BD">
          <w:rPr>
            <w:lang w:val="es-ES_tradnl"/>
          </w:rPr>
          <w:t>os cambios de estado no válidos</w:t>
        </w:r>
      </w:ins>
      <w:ins w:id="699" w:author="Pablo Blanco Peris" w:date="2019-05-16T01:05:00Z">
        <w:r w:rsidR="00B075BD">
          <w:rPr>
            <w:lang w:val="es-ES_tradnl"/>
          </w:rPr>
          <w:t xml:space="preserve"> como</w:t>
        </w:r>
      </w:ins>
      <w:ins w:id="700" w:author="Pablo Blanco Peris" w:date="2019-05-16T01:03:00Z">
        <w:r w:rsidR="00B075BD" w:rsidRPr="00B075BD">
          <w:rPr>
            <w:lang w:val="es-ES_tradnl"/>
          </w:rPr>
          <w:t xml:space="preserve"> por ejemplo, reducir</w:t>
        </w:r>
      </w:ins>
      <w:ins w:id="701" w:author="Pablo Blanco Peris" w:date="2019-05-16T01:05:00Z">
        <w:r w:rsidR="00B075BD">
          <w:rPr>
            <w:lang w:val="es-ES_tradnl"/>
          </w:rPr>
          <w:t xml:space="preserve"> el</w:t>
        </w:r>
      </w:ins>
      <w:ins w:id="702" w:author="Pablo Blanco Peris" w:date="2019-05-16T01:03:00Z">
        <w:r w:rsidR="00B075BD" w:rsidRPr="00B075BD">
          <w:rPr>
            <w:lang w:val="es-ES_tradnl"/>
          </w:rPr>
          <w:t xml:space="preserve"> saldo de </w:t>
        </w:r>
      </w:ins>
      <w:ins w:id="703" w:author="Pablo Blanco Peris" w:date="2019-05-16T01:06:00Z">
        <w:r w:rsidR="00B075BD">
          <w:rPr>
            <w:lang w:val="es-ES_tradnl"/>
          </w:rPr>
          <w:t>una</w:t>
        </w:r>
      </w:ins>
      <w:ins w:id="704" w:author="Pablo Blanco Peris" w:date="2019-05-16T01:03:00Z">
        <w:r w:rsidR="00B075BD" w:rsidRPr="00B075BD">
          <w:rPr>
            <w:lang w:val="es-ES_tradnl"/>
          </w:rPr>
          <w:t xml:space="preserve"> cuenta sin un aumento igual y opuesto en </w:t>
        </w:r>
      </w:ins>
      <w:ins w:id="705" w:author="Pablo Blanco Peris" w:date="2019-05-16T01:06:00Z">
        <w:r w:rsidR="00B075BD">
          <w:rPr>
            <w:lang w:val="es-ES_tradnl"/>
          </w:rPr>
          <w:t>otras</w:t>
        </w:r>
      </w:ins>
      <w:ins w:id="706" w:author="Pablo Blanco Peris" w:date="2019-05-16T01:03:00Z">
        <w:r w:rsidR="00B075BD" w:rsidRPr="00B075BD">
          <w:rPr>
            <w:lang w:val="es-ES_tradnl"/>
          </w:rPr>
          <w:t xml:space="preserve"> </w:t>
        </w:r>
      </w:ins>
      <w:ins w:id="707"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B075BD">
      <w:pPr>
        <w:ind w:firstLine="0"/>
        <w:rPr>
          <w:ins w:id="708" w:author="Pablo Blanco Peris" w:date="2019-05-16T00:47:00Z"/>
          <w:lang w:val="es-ES_tradnl"/>
        </w:rPr>
        <w:pPrChange w:id="709" w:author="Pablo Blanco Peris" w:date="2019-05-16T01:07:00Z">
          <w:pPr/>
        </w:pPrChange>
      </w:pPr>
    </w:p>
    <w:p w14:paraId="4CDCCE68" w14:textId="69A7BAD9" w:rsidR="00F516BB" w:rsidRDefault="00F516BB">
      <w:pPr>
        <w:rPr>
          <w:ins w:id="710" w:author="Pablo Blanco Peris" w:date="2019-05-16T00:50:00Z"/>
          <w:lang w:val="es-ES_tradnl"/>
        </w:rPr>
      </w:pPr>
      <w:ins w:id="711" w:author="Pablo Blanco Peris" w:date="2019-05-16T00:47:00Z">
        <w:r w:rsidRPr="00F516BB">
          <w:rPr>
            <w:lang w:val="es-ES_tradnl"/>
          </w:rPr>
          <w:t>Ethereum tiene una moneda intrínseca</w:t>
        </w:r>
        <w:r>
          <w:rPr>
            <w:lang w:val="es-ES_tradnl"/>
          </w:rPr>
          <w:t xml:space="preserve"> denominada</w:t>
        </w:r>
        <w:r w:rsidRPr="00F516BB">
          <w:rPr>
            <w:lang w:val="es-ES_tradnl"/>
          </w:rPr>
          <w:t xml:space="preserve"> </w:t>
        </w:r>
        <w:r w:rsidRPr="00F516BB">
          <w:rPr>
            <w:i/>
            <w:lang w:val="es-ES_tradnl"/>
            <w:rPrChange w:id="712" w:author="Pablo Blanco Peris" w:date="2019-05-16T00:47:00Z">
              <w:rPr>
                <w:lang w:val="es-ES_tradnl"/>
              </w:rPr>
            </w:rPrChange>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ins>
      <w:ins w:id="713" w:author="Pablo Blanco Peris" w:date="2019-05-16T00:48:00Z">
        <w:r>
          <w:rPr>
            <w:lang w:val="es-ES_tradnl"/>
          </w:rPr>
          <w:t>l</w:t>
        </w:r>
      </w:ins>
      <w:ins w:id="714" w:author="Pablo Blanco Peris" w:date="2019-05-16T00:47:00Z">
        <w:r w:rsidRPr="00F516BB">
          <w:rPr>
            <w:lang w:val="es-ES_tradnl"/>
          </w:rPr>
          <w:t xml:space="preserve"> </w:t>
        </w:r>
        <w:r w:rsidRPr="00F516BB">
          <w:rPr>
            <w:i/>
            <w:lang w:val="es-ES_tradnl"/>
            <w:rPrChange w:id="715" w:author="Pablo Blanco Peris" w:date="2019-05-16T00:48:00Z">
              <w:rPr>
                <w:lang w:val="es-ES_tradnl"/>
              </w:rPr>
            </w:rPrChange>
          </w:rPr>
          <w:t>Ether</w:t>
        </w:r>
        <w:r w:rsidRPr="00F516BB">
          <w:rPr>
            <w:lang w:val="es-ES_tradnl"/>
          </w:rPr>
          <w:t xml:space="preserve">, y por lo tanto aquella en la que se cuentan todos los valores enteros de la moneda, </w:t>
        </w:r>
      </w:ins>
      <w:ins w:id="716" w:author="Pablo Blanco Peris" w:date="2019-05-16T00:48:00Z">
        <w:r>
          <w:rPr>
            <w:lang w:val="es-ES_tradnl"/>
          </w:rPr>
          <w:t xml:space="preserve">se hace llamar </w:t>
        </w:r>
      </w:ins>
      <w:ins w:id="717" w:author="Pablo Blanco Peris" w:date="2019-05-16T00:47:00Z">
        <w:r w:rsidRPr="00F516BB">
          <w:rPr>
            <w:i/>
            <w:lang w:val="es-ES_tradnl"/>
            <w:rPrChange w:id="718" w:author="Pablo Blanco Peris" w:date="2019-05-16T00:48:00Z">
              <w:rPr>
                <w:lang w:val="es-ES_tradnl"/>
              </w:rPr>
            </w:rPrChange>
          </w:rPr>
          <w:t>Wei</w:t>
        </w:r>
        <w:r w:rsidRPr="00F516BB">
          <w:rPr>
            <w:lang w:val="es-ES_tradnl"/>
          </w:rPr>
          <w:t xml:space="preserve">. Un </w:t>
        </w:r>
      </w:ins>
      <w:ins w:id="719" w:author="Pablo Blanco Peris" w:date="2019-05-16T00:48:00Z">
        <w:r w:rsidRPr="00674924">
          <w:rPr>
            <w:i/>
            <w:lang w:val="es-ES_tradnl"/>
          </w:rPr>
          <w:t>Ether</w:t>
        </w:r>
        <w:r w:rsidRPr="00F516BB">
          <w:rPr>
            <w:lang w:val="es-ES_tradnl"/>
          </w:rPr>
          <w:t xml:space="preserve"> </w:t>
        </w:r>
      </w:ins>
      <w:ins w:id="720" w:author="Pablo Blanco Peris" w:date="2019-05-16T00:47:00Z">
        <w:r w:rsidRPr="00F516BB">
          <w:rPr>
            <w:lang w:val="es-ES_tradnl"/>
          </w:rPr>
          <w:t xml:space="preserve">se define como 1018 </w:t>
        </w:r>
        <w:r w:rsidRPr="00F516BB">
          <w:rPr>
            <w:i/>
            <w:lang w:val="es-ES_tradnl"/>
            <w:rPrChange w:id="721" w:author="Pablo Blanco Peris" w:date="2019-05-16T00:48:00Z">
              <w:rPr>
                <w:lang w:val="es-ES_tradnl"/>
              </w:rPr>
            </w:rPrChange>
          </w:rPr>
          <w:t>Wei</w:t>
        </w:r>
        <w:r w:rsidRPr="00F516BB">
          <w:rPr>
            <w:lang w:val="es-ES_tradnl"/>
          </w:rPr>
          <w:t>.</w:t>
        </w:r>
      </w:ins>
    </w:p>
    <w:p w14:paraId="62B80EDE" w14:textId="0EAA0940" w:rsidR="0081536B" w:rsidRDefault="0081536B" w:rsidP="00BF4228">
      <w:pPr>
        <w:ind w:firstLine="0"/>
        <w:rPr>
          <w:ins w:id="722" w:author="Pablo Blanco Peris" w:date="2019-05-16T00:25:00Z"/>
          <w:lang w:val="es-ES_tradnl"/>
        </w:rPr>
      </w:pPr>
      <w:ins w:id="723" w:author="Pablo Blanco Peris" w:date="2019-05-16T00:50:00Z">
        <w:r>
          <w:rPr>
            <w:lang w:val="es-ES_tradnl"/>
          </w:rPr>
          <w:t xml:space="preserve">Existen otras subdenominaciones con sus correspondientes valores respectivos al Ether, sin embargo </w:t>
        </w:r>
        <w:r w:rsidRPr="0081536B">
          <w:rPr>
            <w:i/>
            <w:lang w:val="es-ES_tradnl"/>
            <w:rPrChange w:id="724" w:author="Pablo Blanco Peris" w:date="2019-05-16T00:50:00Z">
              <w:rPr>
                <w:lang w:val="es-ES_tradnl"/>
              </w:rPr>
            </w:rPrChange>
          </w:rPr>
          <w:t>Ether</w:t>
        </w:r>
        <w:r>
          <w:rPr>
            <w:lang w:val="es-ES_tradnl"/>
          </w:rPr>
          <w:t xml:space="preserve"> y </w:t>
        </w:r>
        <w:r w:rsidRPr="0081536B">
          <w:rPr>
            <w:i/>
            <w:lang w:val="es-ES_tradnl"/>
            <w:rPrChange w:id="725" w:author="Pablo Blanco Peris" w:date="2019-05-16T00:50:00Z">
              <w:rPr>
                <w:lang w:val="es-ES_tradnl"/>
              </w:rPr>
            </w:rPrChange>
          </w:rPr>
          <w:t>Wei</w:t>
        </w:r>
        <w:r>
          <w:rPr>
            <w:lang w:val="es-ES_tradnl"/>
          </w:rPr>
          <w:t xml:space="preserve"> son las más comunes y las más utilizadas</w:t>
        </w:r>
      </w:ins>
      <w:ins w:id="726" w:author="Pablo Blanco Peris" w:date="2019-05-16T00:52:00Z">
        <w:r w:rsidR="00BF4228">
          <w:rPr>
            <w:lang w:val="es-ES_tradnl"/>
          </w:rPr>
          <w:t xml:space="preserve"> </w:t>
        </w:r>
        <w:r w:rsidR="00BF4228">
          <w:rPr>
            <w:lang w:val="es-ES_tradnl"/>
          </w:rPr>
          <w:fldChar w:fldCharType="begin"/>
        </w:r>
        <w:r w:rsidR="00BF4228">
          <w:rPr>
            <w:lang w:val="es-ES_tradnl"/>
          </w:rPr>
          <w:instrText xml:space="preserve"> ADDIN ZOTERO_ITEM CSL_CITATION {"citationID":"ASRIUBAJ","properties":{"formattedCitation":"[17]","plainCitation":"[1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r w:rsidR="00BF4228">
        <w:rPr>
          <w:lang w:val="es-ES_tradnl"/>
        </w:rPr>
        <w:fldChar w:fldCharType="separate"/>
      </w:r>
      <w:ins w:id="727" w:author="Pablo Blanco Peris" w:date="2019-05-16T00:52:00Z">
        <w:r w:rsidR="00BF4228">
          <w:rPr>
            <w:noProof/>
            <w:lang w:val="es-ES_tradnl"/>
          </w:rPr>
          <w:t>[17]</w:t>
        </w:r>
        <w:r w:rsidR="00BF4228">
          <w:rPr>
            <w:lang w:val="es-ES_tradnl"/>
          </w:rPr>
          <w:fldChar w:fldCharType="end"/>
        </w:r>
      </w:ins>
      <w:ins w:id="728" w:author="Pablo Blanco Peris" w:date="2019-05-16T00:50:00Z">
        <w:r>
          <w:rPr>
            <w:lang w:val="es-ES_tradnl"/>
          </w:rPr>
          <w:t>.</w:t>
        </w:r>
      </w:ins>
    </w:p>
    <w:p w14:paraId="33C8AB63" w14:textId="77777777" w:rsidR="00F164D3" w:rsidRDefault="00F164D3">
      <w:pPr>
        <w:rPr>
          <w:ins w:id="729" w:author="Pablo Blanco Peris" w:date="2019-05-16T00:16:00Z"/>
          <w:lang w:val="es-ES_tradnl"/>
        </w:rPr>
      </w:pPr>
    </w:p>
    <w:p w14:paraId="6CE9578F" w14:textId="74BA6806" w:rsidR="00D216C7" w:rsidRPr="00F164D3" w:rsidRDefault="00F164D3" w:rsidP="00F164D3">
      <w:pPr>
        <w:pStyle w:val="Ttulo3"/>
        <w:rPr>
          <w:ins w:id="730" w:author="Pablo Blanco Peris" w:date="2019-05-16T00:15:00Z"/>
          <w:lang w:val="es-ES"/>
          <w:rPrChange w:id="731" w:author="Pablo Blanco Peris" w:date="2019-05-16T00:26:00Z">
            <w:rPr>
              <w:ins w:id="732" w:author="Pablo Blanco Peris" w:date="2019-05-16T00:15:00Z"/>
              <w:lang w:val="es-ES_tradnl"/>
            </w:rPr>
          </w:rPrChange>
        </w:rPr>
        <w:pPrChange w:id="733" w:author="Pablo Blanco Peris" w:date="2019-05-16T00:26:00Z">
          <w:pPr/>
        </w:pPrChange>
      </w:pPr>
      <w:bookmarkStart w:id="734" w:name="_Toc8861581"/>
      <w:ins w:id="735" w:author="Pablo Blanco Peris" w:date="2019-05-16T00:26:00Z">
        <w:r>
          <w:rPr>
            <w:lang w:val="es-ES"/>
          </w:rPr>
          <w:t>Gas y pagos en Ethereum</w:t>
        </w:r>
      </w:ins>
      <w:bookmarkEnd w:id="734"/>
    </w:p>
    <w:p w14:paraId="250B5EF4" w14:textId="0012772A" w:rsidR="00D216C7" w:rsidRDefault="00D216C7" w:rsidP="00A74327">
      <w:pPr>
        <w:rPr>
          <w:ins w:id="736" w:author="Pablo Blanco Peris" w:date="2019-05-16T00:21:00Z"/>
          <w:lang w:val="es-ES_tradnl"/>
        </w:rPr>
        <w:pPrChange w:id="737" w:author="Pablo Blanco Peris" w:date="2019-05-16T00:27:00Z">
          <w:pPr/>
        </w:pPrChange>
      </w:pPr>
      <w:ins w:id="738" w:author="Pablo Blanco Peris" w:date="2019-05-16T00:15:00Z">
        <w:r w:rsidRPr="00D216C7">
          <w:rPr>
            <w:lang w:val="es-ES_tradnl"/>
          </w:rPr>
          <w:t>Para evitar problemas de uso indebido de la red</w:t>
        </w:r>
      </w:ins>
      <w:ins w:id="739" w:author="Pablo Blanco Peris" w:date="2019-05-16T00:17:00Z">
        <w:r>
          <w:rPr>
            <w:lang w:val="es-ES_tradnl"/>
          </w:rPr>
          <w:t xml:space="preserve"> </w:t>
        </w:r>
      </w:ins>
      <w:ins w:id="740" w:author="Pablo Blanco Peris" w:date="2019-05-16T00:15:00Z">
        <w:r w:rsidRPr="00D216C7">
          <w:rPr>
            <w:lang w:val="es-ES_tradnl"/>
          </w:rPr>
          <w:t>todos los cálculos programables en Ethereum están sujetos a tarifas. La tabla de tarifas se especifica en unidades de gas.</w:t>
        </w:r>
      </w:ins>
      <w:ins w:id="741" w:author="Pablo Blanco Peris" w:date="2019-05-16T00:16:00Z">
        <w:r>
          <w:rPr>
            <w:lang w:val="es-ES_tradnl"/>
          </w:rPr>
          <w:t xml:space="preserve"> </w:t>
        </w:r>
      </w:ins>
      <w:ins w:id="742" w:author="Pablo Blanco Peris" w:date="2019-05-16T00:15:00Z">
        <w:r w:rsidRPr="00D216C7">
          <w:rPr>
            <w:rStyle w:val="Textoennegrita"/>
            <w:b w:val="0"/>
            <w:lang w:val="es-ES"/>
            <w:rPrChange w:id="743" w:author="Pablo Blanco Peris" w:date="2019-05-16T00:16:00Z">
              <w:rPr>
                <w:lang w:val="es-ES_tradnl"/>
              </w:rPr>
            </w:rPrChange>
          </w:rPr>
          <w:t> </w:t>
        </w:r>
      </w:ins>
      <w:ins w:id="744" w:author="Pablo Blanco Peris" w:date="2019-05-16T00:17:00Z">
        <w:r>
          <w:rPr>
            <w:rStyle w:val="Textoennegrita"/>
            <w:b w:val="0"/>
            <w:lang w:val="es-ES"/>
          </w:rPr>
          <w:t>C</w:t>
        </w:r>
      </w:ins>
      <w:ins w:id="745" w:author="Pablo Blanco Peris" w:date="2019-05-16T00:15:00Z">
        <w:r w:rsidRPr="00D216C7">
          <w:rPr>
            <w:rStyle w:val="Textoennegrita"/>
            <w:b w:val="0"/>
            <w:lang w:val="es-ES"/>
            <w:rPrChange w:id="746" w:author="Pablo Blanco Peris" w:date="2019-05-16T00:16:00Z">
              <w:rPr>
                <w:lang w:val="es-ES_tradnl"/>
              </w:rPr>
            </w:rPrChange>
          </w:rPr>
          <w:t xml:space="preserve">ualquier fragmento de cómputo programable </w:t>
        </w:r>
      </w:ins>
      <w:ins w:id="747" w:author="Pablo Blanco Peris" w:date="2019-05-16T00:17:00Z">
        <w:r>
          <w:rPr>
            <w:rStyle w:val="Textoennegrita"/>
            <w:b w:val="0"/>
            <w:lang w:val="es-ES"/>
          </w:rPr>
          <w:t xml:space="preserve">como </w:t>
        </w:r>
      </w:ins>
      <w:ins w:id="748" w:author="Pablo Blanco Peris" w:date="2019-05-16T00:15:00Z">
        <w:r w:rsidRPr="00D216C7">
          <w:rPr>
            <w:rStyle w:val="Textoennegrita"/>
            <w:b w:val="0"/>
            <w:lang w:val="es-ES"/>
            <w:rPrChange w:id="749" w:author="Pablo Blanco Peris" w:date="2019-05-16T00:16:00Z">
              <w:rPr>
                <w:lang w:val="es-ES_tradnl"/>
              </w:rPr>
            </w:rPrChange>
          </w:rPr>
          <w:t xml:space="preserve">crear contratos, hacer llamadas </w:t>
        </w:r>
      </w:ins>
      <w:ins w:id="750" w:author="Pablo Blanco Peris" w:date="2019-05-16T00:17:00Z">
        <w:r>
          <w:rPr>
            <w:rStyle w:val="Textoennegrita"/>
            <w:b w:val="0"/>
            <w:lang w:val="es-ES"/>
          </w:rPr>
          <w:t>a funciones</w:t>
        </w:r>
      </w:ins>
      <w:ins w:id="751" w:author="Pablo Blanco Peris" w:date="2019-05-16T00:15:00Z">
        <w:r w:rsidRPr="00D216C7">
          <w:rPr>
            <w:rStyle w:val="Textoennegrita"/>
            <w:b w:val="0"/>
            <w:lang w:val="es-ES"/>
            <w:rPrChange w:id="752" w:author="Pablo Blanco Peris" w:date="2019-05-16T00:16:00Z">
              <w:rPr>
                <w:lang w:val="es-ES_tradnl"/>
              </w:rPr>
            </w:rPrChange>
          </w:rPr>
          <w:t xml:space="preserve">, utilizar y </w:t>
        </w:r>
        <w:r w:rsidRPr="00D216C7">
          <w:rPr>
            <w:rStyle w:val="Textoennegrita"/>
            <w:b w:val="0"/>
            <w:lang w:val="es-ES"/>
            <w:rPrChange w:id="753" w:author="Pablo Blanco Peris" w:date="2019-05-16T00:16:00Z">
              <w:rPr>
                <w:lang w:val="es-ES_tradnl"/>
              </w:rPr>
            </w:rPrChange>
          </w:rPr>
          <w:lastRenderedPageBreak/>
          <w:t>acceder a</w:t>
        </w:r>
      </w:ins>
      <w:ins w:id="754" w:author="Pablo Blanco Peris" w:date="2019-05-16T00:18:00Z">
        <w:r>
          <w:rPr>
            <w:rStyle w:val="Textoennegrita"/>
            <w:b w:val="0"/>
            <w:lang w:val="es-ES"/>
          </w:rPr>
          <w:t xml:space="preserve"> </w:t>
        </w:r>
      </w:ins>
      <w:ins w:id="755" w:author="Pablo Blanco Peris" w:date="2019-05-16T00:15:00Z">
        <w:r w:rsidRPr="00D216C7">
          <w:rPr>
            <w:rStyle w:val="Textoennegrita"/>
            <w:b w:val="0"/>
            <w:lang w:val="es-ES"/>
            <w:rPrChange w:id="756" w:author="Pablo Blanco Peris" w:date="2019-05-16T00:16:00Z">
              <w:rPr>
                <w:lang w:val="es-ES_tradnl"/>
              </w:rPr>
            </w:rPrChange>
          </w:rPr>
          <w:t>la cuenta</w:t>
        </w:r>
      </w:ins>
      <w:ins w:id="757" w:author="Pablo Blanco Peris" w:date="2019-05-16T00:18:00Z">
        <w:r>
          <w:rPr>
            <w:rStyle w:val="Textoennegrita"/>
            <w:b w:val="0"/>
            <w:lang w:val="es-ES"/>
          </w:rPr>
          <w:t xml:space="preserve">, </w:t>
        </w:r>
      </w:ins>
      <w:ins w:id="758" w:author="Pablo Blanco Peris" w:date="2019-05-16T00:15:00Z">
        <w:r w:rsidRPr="00D216C7">
          <w:rPr>
            <w:rStyle w:val="Textoennegrita"/>
            <w:b w:val="0"/>
            <w:lang w:val="es-ES"/>
            <w:rPrChange w:id="759" w:author="Pablo Blanco Peris" w:date="2019-05-16T00:16:00Z">
              <w:rPr>
                <w:lang w:val="es-ES_tradnl"/>
              </w:rPr>
            </w:rPrChange>
          </w:rPr>
          <w:t xml:space="preserve"> ejecutar operaciones </w:t>
        </w:r>
      </w:ins>
      <w:ins w:id="760" w:author="Pablo Blanco Peris" w:date="2019-05-16T00:18:00Z">
        <w:r>
          <w:rPr>
            <w:rStyle w:val="Textoennegrita"/>
            <w:b w:val="0"/>
            <w:lang w:val="es-ES"/>
          </w:rPr>
          <w:t xml:space="preserve">o realizar transacciones </w:t>
        </w:r>
      </w:ins>
      <w:ins w:id="761" w:author="Pablo Blanco Peris" w:date="2019-05-16T00:15:00Z">
        <w:r w:rsidRPr="00D216C7">
          <w:rPr>
            <w:rStyle w:val="Textoennegrita"/>
            <w:b w:val="0"/>
            <w:lang w:val="es-ES"/>
            <w:rPrChange w:id="762" w:author="Pablo Blanco Peris" w:date="2019-05-16T00:16:00Z">
              <w:rPr>
                <w:lang w:val="es-ES_tradnl"/>
              </w:rPr>
            </w:rPrChange>
          </w:rPr>
          <w:t>tiene un costo universalmente acordado en términos de gas.</w:t>
        </w:r>
      </w:ins>
      <w:ins w:id="763" w:author="Pablo Blanco Peris" w:date="2019-05-16T00:23:00Z">
        <w:r w:rsidRPr="00D216C7">
          <w:rPr>
            <w:lang w:val="es-ES_tradnl"/>
          </w:rPr>
          <w:t xml:space="preserve"> </w:t>
        </w:r>
      </w:ins>
      <w:ins w:id="764" w:author="Pablo Blanco Peris" w:date="2019-05-16T00:15:00Z">
        <w:r w:rsidRPr="00D216C7">
          <w:rPr>
            <w:lang w:val="es-ES_tradnl"/>
          </w:rPr>
          <w:t>Cada transacción tiene una cantidad específica de gas asociada</w:t>
        </w:r>
      </w:ins>
      <w:ins w:id="765" w:author="Pablo Blanco Peris" w:date="2019-05-16T00:19:00Z">
        <w:r>
          <w:rPr>
            <w:lang w:val="es-ES_tradnl"/>
          </w:rPr>
          <w:t xml:space="preserve"> denominada</w:t>
        </w:r>
      </w:ins>
      <w:ins w:id="766" w:author="Pablo Blanco Peris" w:date="2019-05-16T00:15:00Z">
        <w:r w:rsidRPr="00D216C7">
          <w:rPr>
            <w:lang w:val="es-ES_tradnl"/>
          </w:rPr>
          <w:t xml:space="preserve"> </w:t>
        </w:r>
        <w:r w:rsidRPr="00D216C7">
          <w:rPr>
            <w:i/>
            <w:lang w:val="es-ES_tradnl"/>
            <w:rPrChange w:id="767" w:author="Pablo Blanco Peris" w:date="2019-05-16T00:19:00Z">
              <w:rPr>
                <w:lang w:val="es-ES_tradnl"/>
              </w:rPr>
            </w:rPrChange>
          </w:rPr>
          <w:t>gasLimit</w:t>
        </w:r>
        <w:r w:rsidRPr="00D216C7">
          <w:rPr>
            <w:lang w:val="es-ES_tradnl"/>
          </w:rPr>
          <w:t>. Esta es la cantidad de gas que se compra implícitamente del saldo de la cuenta del remitente.</w:t>
        </w:r>
      </w:ins>
      <w:ins w:id="768" w:author="Pablo Blanco Peris" w:date="2019-05-16T00:23:00Z">
        <w:r w:rsidRPr="00D216C7">
          <w:rPr>
            <w:lang w:val="es-ES_tradnl"/>
          </w:rPr>
          <w:t xml:space="preserve"> </w:t>
        </w:r>
      </w:ins>
      <w:ins w:id="769" w:author="Pablo Blanco Peris" w:date="2019-05-16T00:15:00Z">
        <w:r w:rsidRPr="00D216C7">
          <w:rPr>
            <w:lang w:val="es-ES_tradnl"/>
          </w:rPr>
          <w:t>La transacción es considerada</w:t>
        </w:r>
      </w:ins>
      <w:ins w:id="770" w:author="Pablo Blanco Peris" w:date="2019-05-16T00:19:00Z">
        <w:r>
          <w:rPr>
            <w:lang w:val="es-ES_tradnl"/>
          </w:rPr>
          <w:t xml:space="preserve"> </w:t>
        </w:r>
      </w:ins>
      <w:ins w:id="771" w:author="Pablo Blanco Peris" w:date="2019-05-16T00:15:00Z">
        <w:r w:rsidRPr="00D216C7">
          <w:rPr>
            <w:lang w:val="es-ES_tradnl"/>
          </w:rPr>
          <w:t>inválid</w:t>
        </w:r>
      </w:ins>
      <w:ins w:id="772" w:author="Pablo Blanco Peris" w:date="2019-05-16T00:20:00Z">
        <w:r>
          <w:rPr>
            <w:lang w:val="es-ES_tradnl"/>
          </w:rPr>
          <w:t>a</w:t>
        </w:r>
      </w:ins>
      <w:ins w:id="773" w:author="Pablo Blanco Peris" w:date="2019-05-16T00:15:00Z">
        <w:r w:rsidRPr="00D216C7">
          <w:rPr>
            <w:lang w:val="es-ES_tradnl"/>
          </w:rPr>
          <w:t xml:space="preserve"> si el saldo de la cuenta no puede soportar </w:t>
        </w:r>
      </w:ins>
      <w:ins w:id="774" w:author="Pablo Blanco Peris" w:date="2019-05-16T00:20:00Z">
        <w:r>
          <w:rPr>
            <w:lang w:val="es-ES_tradnl"/>
          </w:rPr>
          <w:t xml:space="preserve">la </w:t>
        </w:r>
      </w:ins>
      <w:ins w:id="775" w:author="Pablo Blanco Peris" w:date="2019-05-16T00:15:00Z">
        <w:r w:rsidRPr="00D216C7">
          <w:rPr>
            <w:lang w:val="es-ES_tradnl"/>
          </w:rPr>
          <w:t>compra</w:t>
        </w:r>
      </w:ins>
      <w:ins w:id="776" w:author="Pablo Blanco Peris" w:date="2019-05-16T00:20:00Z">
        <w:r>
          <w:rPr>
            <w:lang w:val="es-ES_tradnl"/>
          </w:rPr>
          <w:t xml:space="preserve"> del gas necesario</w:t>
        </w:r>
      </w:ins>
      <w:ins w:id="777" w:author="Pablo Blanco Peris" w:date="2019-05-16T00:15:00Z">
        <w:r w:rsidRPr="00D216C7">
          <w:rPr>
            <w:lang w:val="es-ES_tradnl"/>
          </w:rPr>
          <w:t xml:space="preserve">. Se llama </w:t>
        </w:r>
        <w:r w:rsidRPr="00D216C7">
          <w:rPr>
            <w:i/>
            <w:lang w:val="es-ES_tradnl"/>
            <w:rPrChange w:id="778" w:author="Pablo Blanco Peris" w:date="2019-05-16T00:21:00Z">
              <w:rPr>
                <w:lang w:val="es-ES_tradnl"/>
              </w:rPr>
            </w:rPrChange>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ins>
    </w:p>
    <w:p w14:paraId="09542F9A" w14:textId="156CB059" w:rsidR="00346CF4" w:rsidDel="00D216C7" w:rsidRDefault="00D216C7" w:rsidP="004163F9">
      <w:pPr>
        <w:rPr>
          <w:del w:id="779" w:author="Pablo Blanco Peris" w:date="2019-05-15T13:35:00Z"/>
          <w:lang w:val="es-ES_tradnl"/>
        </w:rPr>
        <w:pPrChange w:id="780" w:author="Pablo Blanco Peris" w:date="2019-05-16T01:11:00Z">
          <w:pPr/>
        </w:pPrChange>
      </w:pPr>
      <w:ins w:id="781" w:author="Pablo Blanco Peris" w:date="2019-05-16T00:15:00Z">
        <w:r w:rsidRPr="00D216C7">
          <w:rPr>
            <w:lang w:val="es-ES_tradnl"/>
          </w:rPr>
          <w:t xml:space="preserve">En general, </w:t>
        </w:r>
      </w:ins>
      <w:ins w:id="782" w:author="Pablo Blanco Peris" w:date="2019-05-16T00:21:00Z">
        <w:r>
          <w:rPr>
            <w:lang w:val="es-ES_tradnl"/>
          </w:rPr>
          <w:t xml:space="preserve">el </w:t>
        </w:r>
      </w:ins>
      <w:ins w:id="783" w:author="Pablo Blanco Peris" w:date="2019-05-16T00:15:00Z">
        <w:r w:rsidRPr="00D216C7">
          <w:rPr>
            <w:i/>
            <w:lang w:val="es-ES_tradnl"/>
            <w:rPrChange w:id="784" w:author="Pablo Blanco Peris" w:date="2019-05-16T00:22:00Z">
              <w:rPr>
                <w:lang w:val="es-ES_tradnl"/>
              </w:rPr>
            </w:rPrChange>
          </w:rPr>
          <w:t>Ether</w:t>
        </w:r>
        <w:r w:rsidRPr="00D216C7">
          <w:rPr>
            <w:lang w:val="es-ES_tradnl"/>
          </w:rPr>
          <w:t xml:space="preserve"> utilizado para comprar gas que no se reembolsa se entrega a la dirección del beneficiario, la dirección de una cuenta que generalmente está bajo el control del minero.</w:t>
        </w:r>
      </w:ins>
      <w:ins w:id="785" w:author="Pablo Blanco Peris" w:date="2019-05-16T00:23:00Z">
        <w:r w:rsidRPr="00D216C7">
          <w:rPr>
            <w:lang w:val="es-ES_tradnl"/>
          </w:rPr>
          <w:t xml:space="preserve"> </w:t>
        </w:r>
      </w:ins>
      <w:ins w:id="786" w:author="Pablo Blanco Peris" w:date="2019-05-16T00:15:00Z">
        <w:r w:rsidRPr="00D216C7">
          <w:rPr>
            <w:lang w:val="es-ES_tradnl"/>
          </w:rPr>
          <w:t xml:space="preserve">Los operadores pueden especificar </w:t>
        </w:r>
      </w:ins>
      <w:ins w:id="787" w:author="Pablo Blanco Peris" w:date="2019-05-16T00:24:00Z">
        <w:r>
          <w:rPr>
            <w:lang w:val="es-ES_tradnl"/>
          </w:rPr>
          <w:t>el</w:t>
        </w:r>
      </w:ins>
      <w:ins w:id="788" w:author="Pablo Blanco Peris" w:date="2019-05-16T00:15:00Z">
        <w:r w:rsidRPr="00D216C7">
          <w:rPr>
            <w:lang w:val="es-ES_tradnl"/>
          </w:rPr>
          <w:t xml:space="preserve"> precio de</w:t>
        </w:r>
      </w:ins>
      <w:ins w:id="789" w:author="Pablo Blanco Peris" w:date="2019-05-16T00:24:00Z">
        <w:r>
          <w:rPr>
            <w:lang w:val="es-ES_tradnl"/>
          </w:rPr>
          <w:t>l</w:t>
        </w:r>
      </w:ins>
      <w:ins w:id="790" w:author="Pablo Blanco Peris" w:date="2019-05-16T00:15:00Z">
        <w:r w:rsidRPr="00D216C7">
          <w:rPr>
            <w:lang w:val="es-ES_tradnl"/>
          </w:rPr>
          <w:t xml:space="preserve"> gas que deseen, sin embargo, los mineros pueden ignorar las transacciones que elijan. Por lo tanto, un precio de gas más alto en una transacción le costará más al remitente en términos de </w:t>
        </w:r>
      </w:ins>
      <w:ins w:id="791" w:author="Pablo Blanco Peris" w:date="2019-05-16T00:22:00Z">
        <w:r w:rsidRPr="00D216C7">
          <w:rPr>
            <w:i/>
            <w:lang w:val="es-ES_tradnl"/>
            <w:rPrChange w:id="792" w:author="Pablo Blanco Peris" w:date="2019-05-16T00:22:00Z">
              <w:rPr>
                <w:lang w:val="es-ES_tradnl"/>
              </w:rPr>
            </w:rPrChange>
          </w:rPr>
          <w:t>Ether</w:t>
        </w:r>
      </w:ins>
      <w:ins w:id="793" w:author="Pablo Blanco Peris" w:date="2019-05-16T00:15:00Z">
        <w:r w:rsidRPr="00D216C7">
          <w:rPr>
            <w:lang w:val="es-ES_tradnl"/>
          </w:rPr>
          <w:t xml:space="preserve"> y le dará un mayor valor al minero y, por lo tanto, será más probable que sea seleccionado por más mineros</w:t>
        </w:r>
      </w:ins>
      <w:ins w:id="794" w:author="Pablo Blanco Peris" w:date="2019-05-16T00:22:00Z">
        <w:r>
          <w:rPr>
            <w:lang w:val="es-ES_tradnl"/>
          </w:rPr>
          <w:t xml:space="preserve"> para ser finalmente el bloque correcto</w:t>
        </w:r>
      </w:ins>
      <w:ins w:id="795" w:author="Pablo Blanco Peris" w:date="2019-05-16T00:15:00Z">
        <w:r w:rsidRPr="00D216C7">
          <w:rPr>
            <w:lang w:val="es-ES_tradnl"/>
          </w:rPr>
          <w:t>.</w:t>
        </w:r>
      </w:ins>
      <w:ins w:id="796" w:author="Pablo Blanco Peris" w:date="2019-05-16T00:24:00Z">
        <w:r>
          <w:rPr>
            <w:lang w:val="es-ES_tradnl"/>
          </w:rPr>
          <w:t xml:space="preserve"> Por regla</w:t>
        </w:r>
      </w:ins>
      <w:ins w:id="797" w:author="Pablo Blanco Peris" w:date="2019-05-16T00:15:00Z">
        <w:r w:rsidRPr="00D216C7">
          <w:rPr>
            <w:lang w:val="es-ES_tradnl"/>
          </w:rPr>
          <w:t xml:space="preserve"> general, los mineros elegirán anunciar el precio mínimo de</w:t>
        </w:r>
      </w:ins>
      <w:ins w:id="798" w:author="Pablo Blanco Peris" w:date="2019-05-16T00:22:00Z">
        <w:r>
          <w:rPr>
            <w:lang w:val="es-ES_tradnl"/>
          </w:rPr>
          <w:t xml:space="preserve">l gas </w:t>
        </w:r>
      </w:ins>
      <w:ins w:id="799" w:author="Pablo Blanco Peris" w:date="2019-05-16T00:15:00Z">
        <w:r w:rsidRPr="00D216C7">
          <w:rPr>
            <w:lang w:val="es-ES_tradnl"/>
          </w:rPr>
          <w:t>para el cual ejecutarán las transacciones y los operadores serán libres de cubrir estos precios para determinar qué precio de</w:t>
        </w:r>
      </w:ins>
      <w:ins w:id="800" w:author="Pablo Blanco Peris" w:date="2019-05-16T00:23:00Z">
        <w:r>
          <w:rPr>
            <w:lang w:val="es-ES_tradnl"/>
          </w:rPr>
          <w:t xml:space="preserve">l gas </w:t>
        </w:r>
      </w:ins>
      <w:ins w:id="801" w:author="Pablo Blanco Peris" w:date="2019-05-16T00:15:00Z">
        <w:r w:rsidRPr="00D216C7">
          <w:rPr>
            <w:lang w:val="es-ES_tradnl"/>
          </w:rPr>
          <w:t>ofrecerá. Dado que habrá una distribución (ponderada) de los precios mínimos aceptables del gas, los</w:t>
        </w:r>
      </w:ins>
      <w:ins w:id="802" w:author="Pablo Blanco Peris" w:date="2019-05-16T00:27:00Z">
        <w:r w:rsidR="004B3368">
          <w:rPr>
            <w:lang w:val="es-ES_tradnl"/>
          </w:rPr>
          <w:t xml:space="preserve"> mineros</w:t>
        </w:r>
      </w:ins>
      <w:ins w:id="803" w:author="Pablo Blanco Peris" w:date="2019-05-16T00:15:00Z">
        <w:r w:rsidRPr="00D216C7">
          <w:rPr>
            <w:lang w:val="es-ES_tradnl"/>
          </w:rPr>
          <w:t xml:space="preserve"> tendrán necesariamente una compensación entre bajar el precio del gas y maximizar la posibilidad de que su transacción se realice de manera oportuna.</w:t>
        </w:r>
      </w:ins>
      <w:ins w:id="804" w:author="Pablo Blanco Peris" w:date="2019-05-16T00:19:00Z">
        <w:r>
          <w:rPr>
            <w:lang w:val="es-ES_tradnl"/>
          </w:rPr>
          <w:t xml:space="preserve"> </w:t>
        </w:r>
        <w:r>
          <w:rPr>
            <w:lang w:val="es-ES_tradnl"/>
          </w:rPr>
          <w:fldChar w:fldCharType="begin"/>
        </w:r>
        <w:r>
          <w:rPr>
            <w:lang w:val="es-ES_tradnl"/>
          </w:rPr>
          <w:instrText xml:space="preserve"> ADDIN ZOTERO_ITEM CSL_CITATION {"citationID":"Jy4iI8hF","properties":{"formattedCitation":"[17]","plainCitation":"[1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ins>
      <w:r>
        <w:rPr>
          <w:lang w:val="es-ES_tradnl"/>
        </w:rPr>
        <w:fldChar w:fldCharType="separate"/>
      </w:r>
      <w:ins w:id="805" w:author="Pablo Blanco Peris" w:date="2019-05-16T00:19:00Z">
        <w:r>
          <w:rPr>
            <w:noProof/>
            <w:lang w:val="es-ES_tradnl"/>
          </w:rPr>
          <w:t>[17]</w:t>
        </w:r>
        <w:r>
          <w:rPr>
            <w:lang w:val="es-ES_tradnl"/>
          </w:rPr>
          <w:fldChar w:fldCharType="end"/>
        </w:r>
      </w:ins>
    </w:p>
    <w:p w14:paraId="06A5C41F" w14:textId="77777777" w:rsidR="00D216C7" w:rsidRDefault="00D216C7" w:rsidP="004163F9">
      <w:pPr>
        <w:rPr>
          <w:ins w:id="806" w:author="Pablo Blanco Peris" w:date="2019-05-16T00:15:00Z"/>
          <w:lang w:val="es-ES"/>
        </w:rPr>
        <w:pPrChange w:id="807" w:author="Pablo Blanco Peris" w:date="2019-05-16T01:11:00Z">
          <w:pPr>
            <w:pStyle w:val="Textoindependiente"/>
          </w:pPr>
        </w:pPrChange>
      </w:pPr>
    </w:p>
    <w:p w14:paraId="153B28F5" w14:textId="199EF5EE" w:rsidR="00631B94" w:rsidRDefault="00631B94">
      <w:pPr>
        <w:rPr>
          <w:ins w:id="808" w:author="Pablo Blanco Peris" w:date="2019-05-15T22:05:00Z"/>
          <w:lang w:val="es-ES"/>
        </w:rPr>
      </w:pPr>
    </w:p>
    <w:p w14:paraId="462D7074" w14:textId="66F6D906" w:rsidR="00631B94" w:rsidRPr="00CC6192" w:rsidRDefault="00631B94" w:rsidP="00F164D3">
      <w:pPr>
        <w:pStyle w:val="Ttulo2"/>
        <w:rPr>
          <w:ins w:id="809" w:author="Pablo Blanco Peris" w:date="2019-05-15T22:05:00Z"/>
          <w:lang w:val="es-ES"/>
        </w:rPr>
        <w:pPrChange w:id="810" w:author="Pablo Blanco Peris" w:date="2019-05-16T00:26:00Z">
          <w:pPr/>
        </w:pPrChange>
      </w:pPr>
      <w:bookmarkStart w:id="811" w:name="_Toc8861582"/>
      <w:ins w:id="812" w:author="Pablo Blanco Peris" w:date="2019-05-15T22:05:00Z">
        <w:r>
          <w:rPr>
            <w:lang w:val="es-ES"/>
          </w:rPr>
          <w:t>Smart Contracts</w:t>
        </w:r>
        <w:bookmarkEnd w:id="811"/>
      </w:ins>
    </w:p>
    <w:p w14:paraId="0FF5274D" w14:textId="407C0B55" w:rsidR="00B968C5" w:rsidRPr="00B968C5" w:rsidRDefault="00B968C5" w:rsidP="00B968C5">
      <w:pPr>
        <w:rPr>
          <w:ins w:id="813" w:author="Pablo Blanco Peris" w:date="2019-05-15T22:32:00Z"/>
          <w:lang w:val="es-ES"/>
        </w:rPr>
        <w:pPrChange w:id="814" w:author="Pablo Blanco Peris" w:date="2019-05-15T22:32:00Z">
          <w:pPr>
            <w:jc w:val="both"/>
          </w:pPr>
        </w:pPrChange>
      </w:pPr>
      <w:ins w:id="815" w:author="Pablo Blanco Peris" w:date="2019-05-15T22:32:00Z">
        <w:r w:rsidRPr="00B968C5">
          <w:rPr>
            <w:lang w:val="es-ES"/>
          </w:rPr>
          <w:t xml:space="preserve">Los </w:t>
        </w:r>
        <w:r w:rsidRPr="00B968C5">
          <w:rPr>
            <w:i/>
            <w:lang w:val="es-ES"/>
            <w:rPrChange w:id="816" w:author="Pablo Blanco Peris" w:date="2019-05-15T22:32:00Z">
              <w:rPr>
                <w:lang w:val="es-ES"/>
              </w:rPr>
            </w:rPrChange>
          </w:rPr>
          <w:t>S</w:t>
        </w:r>
        <w:r w:rsidRPr="00B968C5">
          <w:rPr>
            <w:i/>
            <w:lang w:val="es-ES"/>
            <w:rPrChange w:id="817" w:author="Pablo Blanco Peris" w:date="2019-05-15T22:32:00Z">
              <w:rPr>
                <w:lang w:val="es-ES"/>
              </w:rPr>
            </w:rPrChange>
          </w:rPr>
          <w:t>mart contracts</w:t>
        </w:r>
        <w:r w:rsidRPr="00B968C5">
          <w:rPr>
            <w:lang w:val="es-ES"/>
          </w:rPr>
          <w:t xml:space="preserve"> son scripts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rPr>
            <w:lang w:val="es-ES"/>
          </w:rPr>
          <w:t xml:space="preserve"> </w:t>
        </w:r>
        <w:r w:rsidRPr="00B968C5">
          <w:rPr>
            <w:lang w:val="es-ES"/>
          </w:rPr>
          <w:t xml:space="preserve">de trabajo distribuidos y automatizados. Esto provoca que los </w:t>
        </w:r>
        <w:r w:rsidRPr="002A0917">
          <w:rPr>
            <w:i/>
            <w:lang w:val="es-ES"/>
            <w:rPrChange w:id="818" w:author="Pablo Blanco Peris" w:date="2019-05-15T22:33:00Z">
              <w:rPr>
                <w:lang w:val="es-ES"/>
              </w:rPr>
            </w:rPrChange>
          </w:rPr>
          <w:t>Smart contracts</w:t>
        </w:r>
        <w:r w:rsidRPr="00B968C5">
          <w:rPr>
            <w:lang w:val="es-ES"/>
          </w:rPr>
          <w:t xml:space="preserve"> sean un punto fuerte en la investigación dentro del dominio del Internet de las Cosas para nuevos casos de uso</w:t>
        </w:r>
      </w:ins>
      <w:ins w:id="819" w:author="Pablo Blanco Peris" w:date="2019-05-15T22:33:00Z">
        <w:r w:rsidR="002A0917">
          <w:rPr>
            <w:lang w:val="es-ES"/>
          </w:rPr>
          <w:t xml:space="preserve"> </w:t>
        </w:r>
        <w:r w:rsidR="002A0917">
          <w:rPr>
            <w:lang w:val="es-ES"/>
          </w:rPr>
          <w:fldChar w:fldCharType="begin"/>
        </w:r>
        <w:r w:rsidR="002A0917">
          <w:rPr>
            <w:lang w:val="es-ES"/>
          </w:rPr>
          <w:instrText xml:space="preserve"> ADDIN ZOTERO_ITEM CSL_CITATION {"citationID":"y0fYQE6A","properties":{"formattedCitation":"[2]","plainCitation":"[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ins>
      <w:r w:rsidR="002A0917">
        <w:rPr>
          <w:lang w:val="es-ES"/>
        </w:rPr>
        <w:fldChar w:fldCharType="separate"/>
      </w:r>
      <w:ins w:id="820" w:author="Pablo Blanco Peris" w:date="2019-05-15T22:33:00Z">
        <w:r w:rsidR="002A0917">
          <w:rPr>
            <w:noProof/>
            <w:lang w:val="es-ES"/>
          </w:rPr>
          <w:t>[2]</w:t>
        </w:r>
        <w:r w:rsidR="002A0917">
          <w:rPr>
            <w:lang w:val="es-ES"/>
          </w:rPr>
          <w:fldChar w:fldCharType="end"/>
        </w:r>
        <w:r w:rsidR="002A0917">
          <w:rPr>
            <w:lang w:val="es-ES"/>
          </w:rPr>
          <w:t>.</w:t>
        </w:r>
      </w:ins>
    </w:p>
    <w:p w14:paraId="285DE192" w14:textId="5689E104" w:rsidR="00631B94" w:rsidRPr="00970324" w:rsidRDefault="00631B94" w:rsidP="00B968C5">
      <w:pPr>
        <w:rPr>
          <w:ins w:id="821" w:author="Pablo Blanco Peris" w:date="2019-05-15T22:05:00Z"/>
          <w:lang w:val="es-ES"/>
        </w:rPr>
        <w:pPrChange w:id="822" w:author="Pablo Blanco Peris" w:date="2019-05-15T22:32:00Z">
          <w:pPr>
            <w:pStyle w:val="Textoindependiente"/>
          </w:pPr>
        </w:pPrChange>
      </w:pPr>
    </w:p>
    <w:p w14:paraId="7FCFB95B" w14:textId="77777777" w:rsidR="008E36E4" w:rsidRPr="00346CF4" w:rsidRDefault="008E36E4" w:rsidP="008E36E4">
      <w:pPr>
        <w:pStyle w:val="Textoindependiente"/>
        <w:rPr>
          <w:lang w:val="es-ES"/>
          <w:rPrChange w:id="823" w:author="Pablo Blanco Peris" w:date="2019-05-05T12:51:00Z">
            <w:rPr/>
          </w:rPrChange>
        </w:rPr>
      </w:pPr>
    </w:p>
    <w:p w14:paraId="5F06C767" w14:textId="77777777" w:rsidR="008E36E4" w:rsidRPr="00346CF4" w:rsidRDefault="008E36E4" w:rsidP="008E36E4">
      <w:pPr>
        <w:pStyle w:val="Textoindependiente"/>
        <w:rPr>
          <w:lang w:val="es-ES"/>
          <w:rPrChange w:id="824" w:author="Pablo Blanco Peris" w:date="2019-05-05T12:51:00Z">
            <w:rPr/>
          </w:rPrChange>
        </w:rPr>
      </w:pPr>
    </w:p>
    <w:p w14:paraId="221C9143" w14:textId="50D4B15C" w:rsidR="008E36E4" w:rsidRPr="005048C7" w:rsidDel="008860B3" w:rsidRDefault="008E36E4">
      <w:pPr>
        <w:pStyle w:val="Epgrafe"/>
        <w:rPr>
          <w:del w:id="825" w:author="Pablo Blanco Peris" w:date="2019-05-15T11:51:00Z"/>
          <w:lang w:val="es-ES"/>
          <w:rPrChange w:id="826" w:author="Pablo Blanco Peris" w:date="2019-05-15T13:38:00Z">
            <w:rPr>
              <w:del w:id="827" w:author="Pablo Blanco Peris" w:date="2019-05-15T11:51:00Z"/>
            </w:rPr>
          </w:rPrChange>
        </w:rPr>
      </w:pPr>
      <w:bookmarkStart w:id="828" w:name="_Toc269976449"/>
      <w:del w:id="829" w:author="Pablo Blanco Peris" w:date="2019-05-15T11:51:00Z">
        <w:r w:rsidRPr="005048C7" w:rsidDel="008860B3">
          <w:rPr>
            <w:lang w:val="es-ES"/>
            <w:rPrChange w:id="830" w:author="Pablo Blanco Peris" w:date="2019-05-15T13:38:00Z">
              <w:rPr/>
            </w:rPrChange>
          </w:rPr>
          <w:lastRenderedPageBreak/>
          <w:delText xml:space="preserve">Figure </w:delText>
        </w:r>
        <w:r w:rsidR="00A34CB9" w:rsidRPr="0094773E" w:rsidDel="008860B3">
          <w:rPr>
            <w:lang w:val="es-ES_tradnl"/>
          </w:rPr>
          <w:fldChar w:fldCharType="begin"/>
        </w:r>
        <w:r w:rsidR="00A34CB9" w:rsidRPr="005048C7" w:rsidDel="008860B3">
          <w:rPr>
            <w:lang w:val="es-ES"/>
            <w:rPrChange w:id="831" w:author="Pablo Blanco Peris" w:date="2019-05-15T13:38:00Z">
              <w:rPr/>
            </w:rPrChange>
          </w:rPr>
          <w:delInstrText xml:space="preserve"> STYLEREF </w:delInstrText>
        </w:r>
        <w:r w:rsidR="00A61B98" w:rsidRPr="005048C7" w:rsidDel="008860B3">
          <w:rPr>
            <w:lang w:val="es-ES"/>
            <w:rPrChange w:id="832" w:author="Pablo Blanco Peris" w:date="2019-05-15T13:38:00Z">
              <w:rPr/>
            </w:rPrChange>
          </w:rPr>
          <w:delInstrText>1</w:delInstrText>
        </w:r>
        <w:r w:rsidR="00A34CB9" w:rsidRPr="005048C7" w:rsidDel="008860B3">
          <w:rPr>
            <w:lang w:val="es-ES"/>
            <w:rPrChange w:id="833" w:author="Pablo Blanco Peris" w:date="2019-05-15T13:38:00Z">
              <w:rPr/>
            </w:rPrChange>
          </w:rPr>
          <w:delInstrText xml:space="preserve"> \s </w:delInstrText>
        </w:r>
        <w:r w:rsidR="00A34CB9" w:rsidRPr="0094773E" w:rsidDel="008860B3">
          <w:rPr>
            <w:lang w:val="es-ES_tradnl"/>
          </w:rPr>
          <w:fldChar w:fldCharType="separate"/>
        </w:r>
        <w:r w:rsidR="00D16400" w:rsidRPr="005048C7" w:rsidDel="008860B3">
          <w:rPr>
            <w:noProof/>
            <w:lang w:val="es-ES"/>
            <w:rPrChange w:id="834" w:author="Pablo Blanco Peris" w:date="2019-05-15T13:38:00Z">
              <w:rPr>
                <w:noProof/>
              </w:rPr>
            </w:rPrChange>
          </w:rPr>
          <w:delText>2</w:delText>
        </w:r>
        <w:r w:rsidR="00A34CB9" w:rsidRPr="0094773E" w:rsidDel="008860B3">
          <w:rPr>
            <w:lang w:val="es-ES_tradnl"/>
          </w:rPr>
          <w:fldChar w:fldCharType="end"/>
        </w:r>
        <w:r w:rsidR="00A34CB9" w:rsidRPr="005048C7" w:rsidDel="008860B3">
          <w:rPr>
            <w:lang w:val="es-ES"/>
            <w:rPrChange w:id="835" w:author="Pablo Blanco Peris" w:date="2019-05-15T13:38:00Z">
              <w:rPr/>
            </w:rPrChange>
          </w:rPr>
          <w:delText>.</w:delText>
        </w:r>
        <w:r w:rsidR="00A34CB9" w:rsidRPr="0094773E" w:rsidDel="008860B3">
          <w:rPr>
            <w:lang w:val="es-ES_tradnl"/>
          </w:rPr>
          <w:fldChar w:fldCharType="begin"/>
        </w:r>
        <w:r w:rsidR="00A34CB9" w:rsidRPr="005048C7" w:rsidDel="008860B3">
          <w:rPr>
            <w:lang w:val="es-ES"/>
            <w:rPrChange w:id="836" w:author="Pablo Blanco Peris" w:date="2019-05-15T13:38:00Z">
              <w:rPr/>
            </w:rPrChange>
          </w:rPr>
          <w:delInstrText xml:space="preserve"> SEQ Figure \* ARABIC \s </w:delInstrText>
        </w:r>
        <w:r w:rsidR="00A61B98" w:rsidRPr="005048C7" w:rsidDel="008860B3">
          <w:rPr>
            <w:lang w:val="es-ES"/>
            <w:rPrChange w:id="837" w:author="Pablo Blanco Peris" w:date="2019-05-15T13:38:00Z">
              <w:rPr/>
            </w:rPrChange>
          </w:rPr>
          <w:delInstrText>1</w:delInstrText>
        </w:r>
        <w:r w:rsidR="00A34CB9" w:rsidRPr="005048C7" w:rsidDel="008860B3">
          <w:rPr>
            <w:lang w:val="es-ES"/>
            <w:rPrChange w:id="838" w:author="Pablo Blanco Peris" w:date="2019-05-15T13:38:00Z">
              <w:rPr/>
            </w:rPrChange>
          </w:rPr>
          <w:delInstrText xml:space="preserve"> </w:delInstrText>
        </w:r>
        <w:r w:rsidR="00A34CB9" w:rsidRPr="0094773E" w:rsidDel="008860B3">
          <w:rPr>
            <w:lang w:val="es-ES_tradnl"/>
          </w:rPr>
          <w:fldChar w:fldCharType="separate"/>
        </w:r>
        <w:r w:rsidR="00A01489" w:rsidRPr="005048C7" w:rsidDel="008860B3">
          <w:rPr>
            <w:noProof/>
            <w:lang w:val="es-ES"/>
            <w:rPrChange w:id="839" w:author="Pablo Blanco Peris" w:date="2019-05-15T13:38:00Z">
              <w:rPr>
                <w:noProof/>
              </w:rPr>
            </w:rPrChange>
          </w:rPr>
          <w:delText>1</w:delText>
        </w:r>
        <w:r w:rsidR="00A34CB9" w:rsidRPr="0094773E" w:rsidDel="008860B3">
          <w:rPr>
            <w:lang w:val="es-ES_tradnl"/>
          </w:rPr>
          <w:fldChar w:fldCharType="end"/>
        </w:r>
        <w:r w:rsidRPr="005048C7" w:rsidDel="008860B3">
          <w:rPr>
            <w:lang w:val="es-ES"/>
            <w:rPrChange w:id="840" w:author="Pablo Blanco Peris" w:date="2019-05-15T13:38:00Z">
              <w:rPr/>
            </w:rPrChange>
          </w:rPr>
          <w:delText xml:space="preserve">  First Figure in Chapter 2</w:delText>
        </w:r>
        <w:bookmarkEnd w:id="828"/>
      </w:del>
    </w:p>
    <w:p w14:paraId="3CFD7ED2" w14:textId="0AA4F8BB" w:rsidR="008E36E4" w:rsidRPr="0094773E" w:rsidRDefault="009639D0" w:rsidP="008E36E4">
      <w:pPr>
        <w:pStyle w:val="Textoindependiente"/>
        <w:ind w:firstLine="0"/>
        <w:rPr>
          <w:lang w:val="es-ES_tradnl"/>
        </w:rPr>
      </w:pPr>
      <w:del w:id="841" w:author="Pablo Blanco Peris" w:date="2019-05-15T11:51:00Z">
        <w:r w:rsidRPr="0094773E" w:rsidDel="008860B3">
          <w:rPr>
            <w:noProof/>
            <w:lang w:val="es-ES_tradnl"/>
          </w:rPr>
          <w:drawing>
            <wp:inline distT="0" distB="0" distL="0" distR="0" wp14:anchorId="2CC44CFD" wp14:editId="01CA4EE5">
              <wp:extent cx="1263650" cy="109728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63650" cy="1097280"/>
                      </a:xfrm>
                      <a:prstGeom prst="rect">
                        <a:avLst/>
                      </a:prstGeom>
                      <a:noFill/>
                      <a:ln>
                        <a:noFill/>
                      </a:ln>
                    </pic:spPr>
                  </pic:pic>
                </a:graphicData>
              </a:graphic>
            </wp:inline>
          </w:drawing>
        </w:r>
      </w:del>
    </w:p>
    <w:p w14:paraId="63F72311" w14:textId="77777777" w:rsidR="008E36E4" w:rsidRPr="0094773E" w:rsidRDefault="008E36E4" w:rsidP="008E36E4">
      <w:pPr>
        <w:pStyle w:val="Textoindependiente"/>
        <w:rPr>
          <w:lang w:val="es-ES_tradnl"/>
        </w:rPr>
      </w:pPr>
    </w:p>
    <w:p w14:paraId="1B0928C8" w14:textId="77777777" w:rsidR="008E36E4" w:rsidRPr="00CA5952" w:rsidRDefault="008E36E4">
      <w:pPr>
        <w:pStyle w:val="Epgrafe"/>
      </w:pPr>
      <w:bookmarkStart w:id="842" w:name="_Toc269976408"/>
      <w:r w:rsidRPr="00CA5952">
        <w:t xml:space="preserve">Table </w:t>
      </w:r>
      <w:r w:rsidRPr="0094773E">
        <w:rPr>
          <w:lang w:val="es-ES_tradnl"/>
        </w:rPr>
        <w:fldChar w:fldCharType="begin"/>
      </w:r>
      <w:r w:rsidRPr="00CA5952">
        <w:instrText xml:space="preserve"> STYLEREF 1 \s </w:instrText>
      </w:r>
      <w:r w:rsidRPr="0094773E">
        <w:rPr>
          <w:lang w:val="es-ES_tradnl"/>
        </w:rPr>
        <w:fldChar w:fldCharType="separate"/>
      </w:r>
      <w:r w:rsidR="00A01489" w:rsidRPr="00CA5952">
        <w:rPr>
          <w:noProof/>
        </w:rPr>
        <w:t>2</w:t>
      </w:r>
      <w:r w:rsidRPr="0094773E">
        <w:rPr>
          <w:lang w:val="es-ES_tradnl"/>
        </w:rPr>
        <w:fldChar w:fldCharType="end"/>
      </w:r>
      <w:r w:rsidRPr="00CA5952">
        <w:t>.</w:t>
      </w:r>
      <w:r w:rsidRPr="0094773E">
        <w:rPr>
          <w:lang w:val="es-ES_tradnl"/>
        </w:rPr>
        <w:fldChar w:fldCharType="begin"/>
      </w:r>
      <w:r w:rsidRPr="00CA5952">
        <w:instrText xml:space="preserve"> SEQ Table \* ARABIC \s 1 </w:instrText>
      </w:r>
      <w:r w:rsidRPr="0094773E">
        <w:rPr>
          <w:lang w:val="es-ES_tradnl"/>
        </w:rPr>
        <w:fldChar w:fldCharType="separate"/>
      </w:r>
      <w:r w:rsidR="00A01489" w:rsidRPr="00CA5952">
        <w:rPr>
          <w:noProof/>
        </w:rPr>
        <w:t>1</w:t>
      </w:r>
      <w:r w:rsidRPr="0094773E">
        <w:rPr>
          <w:lang w:val="es-ES_tradnl"/>
        </w:rPr>
        <w:fldChar w:fldCharType="end"/>
      </w:r>
      <w:r w:rsidRPr="00CA5952">
        <w:t xml:space="preserve"> First Table in Chapter 2</w:t>
      </w:r>
      <w:bookmarkEnd w:id="8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1323"/>
        <w:gridCol w:w="1310"/>
        <w:gridCol w:w="1350"/>
        <w:gridCol w:w="1350"/>
      </w:tblGrid>
      <w:tr w:rsidR="008E36E4" w:rsidRPr="0094773E" w14:paraId="7617F5F5" w14:textId="77777777">
        <w:tc>
          <w:tcPr>
            <w:tcW w:w="1456" w:type="dxa"/>
          </w:tcPr>
          <w:p w14:paraId="496E3FD2" w14:textId="77777777" w:rsidR="008E36E4" w:rsidRPr="0094773E" w:rsidRDefault="008E36E4" w:rsidP="008E36E4">
            <w:pPr>
              <w:ind w:firstLine="0"/>
              <w:rPr>
                <w:lang w:val="es-ES_tradnl"/>
              </w:rPr>
            </w:pPr>
            <w:r w:rsidRPr="0094773E">
              <w:rPr>
                <w:lang w:val="es-ES_tradnl"/>
              </w:rPr>
              <w:t>E-H</w:t>
            </w:r>
          </w:p>
        </w:tc>
        <w:tc>
          <w:tcPr>
            <w:tcW w:w="1323" w:type="dxa"/>
          </w:tcPr>
          <w:p w14:paraId="259339DA" w14:textId="77777777" w:rsidR="008E36E4" w:rsidRPr="0094773E" w:rsidRDefault="008E36E4" w:rsidP="008E36E4">
            <w:pPr>
              <w:ind w:firstLine="0"/>
              <w:rPr>
                <w:lang w:val="es-ES_tradnl"/>
              </w:rPr>
            </w:pPr>
            <w:r w:rsidRPr="0094773E">
              <w:rPr>
                <w:lang w:val="es-ES_tradnl"/>
              </w:rPr>
              <w:t>E</w:t>
            </w:r>
          </w:p>
        </w:tc>
        <w:tc>
          <w:tcPr>
            <w:tcW w:w="1310" w:type="dxa"/>
          </w:tcPr>
          <w:p w14:paraId="1C1F1C84" w14:textId="77777777" w:rsidR="008E36E4" w:rsidRPr="0094773E" w:rsidRDefault="008E36E4" w:rsidP="008E36E4">
            <w:pPr>
              <w:ind w:firstLine="0"/>
              <w:rPr>
                <w:lang w:val="es-ES_tradnl"/>
              </w:rPr>
            </w:pPr>
            <w:r w:rsidRPr="0094773E">
              <w:rPr>
                <w:lang w:val="es-ES_tradnl"/>
              </w:rPr>
              <w:t>F</w:t>
            </w:r>
          </w:p>
        </w:tc>
        <w:tc>
          <w:tcPr>
            <w:tcW w:w="1350" w:type="dxa"/>
          </w:tcPr>
          <w:p w14:paraId="7095AFE5" w14:textId="77777777" w:rsidR="008E36E4" w:rsidRPr="0094773E" w:rsidRDefault="008E36E4" w:rsidP="008E36E4">
            <w:pPr>
              <w:ind w:firstLine="0"/>
              <w:rPr>
                <w:lang w:val="es-ES_tradnl"/>
              </w:rPr>
            </w:pPr>
            <w:r w:rsidRPr="0094773E">
              <w:rPr>
                <w:lang w:val="es-ES_tradnl"/>
              </w:rPr>
              <w:t>G</w:t>
            </w:r>
          </w:p>
        </w:tc>
        <w:tc>
          <w:tcPr>
            <w:tcW w:w="1350" w:type="dxa"/>
          </w:tcPr>
          <w:p w14:paraId="3989CA05" w14:textId="77777777" w:rsidR="008E36E4" w:rsidRPr="0094773E" w:rsidRDefault="008E36E4" w:rsidP="008E36E4">
            <w:pPr>
              <w:ind w:firstLine="0"/>
              <w:rPr>
                <w:lang w:val="es-ES_tradnl"/>
              </w:rPr>
            </w:pPr>
            <w:r w:rsidRPr="0094773E">
              <w:rPr>
                <w:lang w:val="es-ES_tradnl"/>
              </w:rPr>
              <w:t>H</w:t>
            </w:r>
          </w:p>
        </w:tc>
      </w:tr>
      <w:tr w:rsidR="008E36E4" w:rsidRPr="0094773E" w14:paraId="5203BEA6" w14:textId="77777777">
        <w:tc>
          <w:tcPr>
            <w:tcW w:w="1456" w:type="dxa"/>
          </w:tcPr>
          <w:p w14:paraId="1043B789" w14:textId="77777777" w:rsidR="008E36E4" w:rsidRPr="0094773E" w:rsidRDefault="008E36E4" w:rsidP="008E36E4">
            <w:pPr>
              <w:ind w:firstLine="0"/>
              <w:rPr>
                <w:lang w:val="es-ES_tradnl"/>
              </w:rPr>
            </w:pPr>
            <w:r w:rsidRPr="0094773E">
              <w:rPr>
                <w:lang w:val="es-ES_tradnl"/>
              </w:rPr>
              <w:t>1</w:t>
            </w:r>
          </w:p>
        </w:tc>
        <w:tc>
          <w:tcPr>
            <w:tcW w:w="1323" w:type="dxa"/>
          </w:tcPr>
          <w:p w14:paraId="10E4BC3E" w14:textId="77777777" w:rsidR="008E36E4" w:rsidRPr="0094773E" w:rsidRDefault="008E36E4" w:rsidP="008E36E4">
            <w:pPr>
              <w:ind w:firstLine="0"/>
              <w:rPr>
                <w:lang w:val="es-ES_tradnl"/>
              </w:rPr>
            </w:pPr>
            <w:r w:rsidRPr="0094773E">
              <w:rPr>
                <w:lang w:val="es-ES_tradnl"/>
              </w:rPr>
              <w:t>E1</w:t>
            </w:r>
          </w:p>
        </w:tc>
        <w:tc>
          <w:tcPr>
            <w:tcW w:w="1310" w:type="dxa"/>
          </w:tcPr>
          <w:p w14:paraId="32165637" w14:textId="77777777" w:rsidR="008E36E4" w:rsidRPr="0094773E" w:rsidRDefault="008E36E4" w:rsidP="008E36E4">
            <w:pPr>
              <w:ind w:firstLine="0"/>
              <w:rPr>
                <w:lang w:val="es-ES_tradnl"/>
              </w:rPr>
            </w:pPr>
            <w:r w:rsidRPr="0094773E">
              <w:rPr>
                <w:lang w:val="es-ES_tradnl"/>
              </w:rPr>
              <w:t>F1</w:t>
            </w:r>
          </w:p>
        </w:tc>
        <w:tc>
          <w:tcPr>
            <w:tcW w:w="1350" w:type="dxa"/>
          </w:tcPr>
          <w:p w14:paraId="1DF63E98" w14:textId="77777777" w:rsidR="008E36E4" w:rsidRPr="0094773E" w:rsidRDefault="008E36E4" w:rsidP="008E36E4">
            <w:pPr>
              <w:ind w:firstLine="0"/>
              <w:rPr>
                <w:lang w:val="es-ES_tradnl"/>
              </w:rPr>
            </w:pPr>
            <w:r w:rsidRPr="0094773E">
              <w:rPr>
                <w:lang w:val="es-ES_tradnl"/>
              </w:rPr>
              <w:t>G1</w:t>
            </w:r>
          </w:p>
        </w:tc>
        <w:tc>
          <w:tcPr>
            <w:tcW w:w="1350" w:type="dxa"/>
          </w:tcPr>
          <w:p w14:paraId="0ACC130E" w14:textId="77777777" w:rsidR="008E36E4" w:rsidRPr="0094773E" w:rsidRDefault="008E36E4" w:rsidP="008E36E4">
            <w:pPr>
              <w:ind w:firstLine="0"/>
              <w:rPr>
                <w:lang w:val="es-ES_tradnl"/>
              </w:rPr>
            </w:pPr>
            <w:r w:rsidRPr="0094773E">
              <w:rPr>
                <w:lang w:val="es-ES_tradnl"/>
              </w:rPr>
              <w:t>H1</w:t>
            </w:r>
          </w:p>
        </w:tc>
      </w:tr>
      <w:tr w:rsidR="008E36E4" w:rsidRPr="0094773E" w14:paraId="53794222" w14:textId="77777777">
        <w:tc>
          <w:tcPr>
            <w:tcW w:w="1456" w:type="dxa"/>
          </w:tcPr>
          <w:p w14:paraId="74B5D9D7" w14:textId="77777777" w:rsidR="008E36E4" w:rsidRPr="0094773E" w:rsidRDefault="008E36E4" w:rsidP="008E36E4">
            <w:pPr>
              <w:ind w:firstLine="0"/>
              <w:rPr>
                <w:lang w:val="es-ES_tradnl"/>
              </w:rPr>
            </w:pPr>
            <w:r w:rsidRPr="0094773E">
              <w:rPr>
                <w:lang w:val="es-ES_tradnl"/>
              </w:rPr>
              <w:t>2</w:t>
            </w:r>
          </w:p>
        </w:tc>
        <w:tc>
          <w:tcPr>
            <w:tcW w:w="1323" w:type="dxa"/>
          </w:tcPr>
          <w:p w14:paraId="7F7310C0" w14:textId="77777777" w:rsidR="008E36E4" w:rsidRPr="0094773E" w:rsidRDefault="008E36E4" w:rsidP="008E36E4">
            <w:pPr>
              <w:ind w:firstLine="0"/>
              <w:rPr>
                <w:lang w:val="es-ES_tradnl"/>
              </w:rPr>
            </w:pPr>
            <w:r w:rsidRPr="0094773E">
              <w:rPr>
                <w:lang w:val="es-ES_tradnl"/>
              </w:rPr>
              <w:t>E2</w:t>
            </w:r>
          </w:p>
        </w:tc>
        <w:tc>
          <w:tcPr>
            <w:tcW w:w="1310" w:type="dxa"/>
          </w:tcPr>
          <w:p w14:paraId="7C569B7E" w14:textId="77777777" w:rsidR="008E36E4" w:rsidRPr="0094773E" w:rsidRDefault="008E36E4" w:rsidP="008E36E4">
            <w:pPr>
              <w:ind w:firstLine="0"/>
              <w:rPr>
                <w:lang w:val="es-ES_tradnl"/>
              </w:rPr>
            </w:pPr>
            <w:r w:rsidRPr="0094773E">
              <w:rPr>
                <w:lang w:val="es-ES_tradnl"/>
              </w:rPr>
              <w:t>F2</w:t>
            </w:r>
          </w:p>
        </w:tc>
        <w:tc>
          <w:tcPr>
            <w:tcW w:w="1350" w:type="dxa"/>
          </w:tcPr>
          <w:p w14:paraId="219839D2" w14:textId="77777777" w:rsidR="008E36E4" w:rsidRPr="0094773E" w:rsidRDefault="008E36E4" w:rsidP="008E36E4">
            <w:pPr>
              <w:ind w:firstLine="0"/>
              <w:rPr>
                <w:lang w:val="es-ES_tradnl"/>
              </w:rPr>
            </w:pPr>
            <w:r w:rsidRPr="0094773E">
              <w:rPr>
                <w:lang w:val="es-ES_tradnl"/>
              </w:rPr>
              <w:t>G2</w:t>
            </w:r>
          </w:p>
        </w:tc>
        <w:tc>
          <w:tcPr>
            <w:tcW w:w="1350" w:type="dxa"/>
          </w:tcPr>
          <w:p w14:paraId="67EEE94E" w14:textId="77777777" w:rsidR="008E36E4" w:rsidRPr="0094773E" w:rsidRDefault="008E36E4" w:rsidP="008E36E4">
            <w:pPr>
              <w:ind w:firstLine="0"/>
              <w:rPr>
                <w:lang w:val="es-ES_tradnl"/>
              </w:rPr>
            </w:pPr>
            <w:r w:rsidRPr="0094773E">
              <w:rPr>
                <w:lang w:val="es-ES_tradnl"/>
              </w:rPr>
              <w:t>H2</w:t>
            </w:r>
          </w:p>
        </w:tc>
      </w:tr>
      <w:tr w:rsidR="008E36E4" w:rsidRPr="0094773E" w14:paraId="5178BB1F" w14:textId="77777777">
        <w:tc>
          <w:tcPr>
            <w:tcW w:w="1456" w:type="dxa"/>
          </w:tcPr>
          <w:p w14:paraId="6DEAE24C" w14:textId="77777777" w:rsidR="008E36E4" w:rsidRPr="0094773E" w:rsidRDefault="008E36E4" w:rsidP="008E36E4">
            <w:pPr>
              <w:ind w:firstLine="0"/>
              <w:rPr>
                <w:lang w:val="es-ES_tradnl"/>
              </w:rPr>
            </w:pPr>
            <w:r w:rsidRPr="0094773E">
              <w:rPr>
                <w:lang w:val="es-ES_tradnl"/>
              </w:rPr>
              <w:t>3</w:t>
            </w:r>
          </w:p>
        </w:tc>
        <w:tc>
          <w:tcPr>
            <w:tcW w:w="1323" w:type="dxa"/>
          </w:tcPr>
          <w:p w14:paraId="66F8768B" w14:textId="77777777" w:rsidR="008E36E4" w:rsidRPr="0094773E" w:rsidRDefault="008E36E4" w:rsidP="008E36E4">
            <w:pPr>
              <w:ind w:firstLine="0"/>
              <w:rPr>
                <w:lang w:val="es-ES_tradnl"/>
              </w:rPr>
            </w:pPr>
            <w:r w:rsidRPr="0094773E">
              <w:rPr>
                <w:lang w:val="es-ES_tradnl"/>
              </w:rPr>
              <w:t>E3</w:t>
            </w:r>
          </w:p>
        </w:tc>
        <w:tc>
          <w:tcPr>
            <w:tcW w:w="1310" w:type="dxa"/>
          </w:tcPr>
          <w:p w14:paraId="64E892ED" w14:textId="77777777" w:rsidR="008E36E4" w:rsidRPr="0094773E" w:rsidRDefault="008E36E4" w:rsidP="008E36E4">
            <w:pPr>
              <w:ind w:firstLine="0"/>
              <w:rPr>
                <w:lang w:val="es-ES_tradnl"/>
              </w:rPr>
            </w:pPr>
            <w:r w:rsidRPr="0094773E">
              <w:rPr>
                <w:lang w:val="es-ES_tradnl"/>
              </w:rPr>
              <w:t>F3</w:t>
            </w:r>
          </w:p>
        </w:tc>
        <w:tc>
          <w:tcPr>
            <w:tcW w:w="1350" w:type="dxa"/>
          </w:tcPr>
          <w:p w14:paraId="49598588" w14:textId="77777777" w:rsidR="008E36E4" w:rsidRPr="0094773E" w:rsidRDefault="008E36E4" w:rsidP="008E36E4">
            <w:pPr>
              <w:ind w:firstLine="0"/>
              <w:rPr>
                <w:lang w:val="es-ES_tradnl"/>
              </w:rPr>
            </w:pPr>
            <w:r w:rsidRPr="0094773E">
              <w:rPr>
                <w:lang w:val="es-ES_tradnl"/>
              </w:rPr>
              <w:t>G3</w:t>
            </w:r>
          </w:p>
        </w:tc>
        <w:tc>
          <w:tcPr>
            <w:tcW w:w="1350" w:type="dxa"/>
          </w:tcPr>
          <w:p w14:paraId="0A64A0C7" w14:textId="77777777" w:rsidR="008E36E4" w:rsidRPr="0094773E" w:rsidRDefault="008E36E4" w:rsidP="008E36E4">
            <w:pPr>
              <w:ind w:firstLine="0"/>
              <w:rPr>
                <w:lang w:val="es-ES_tradnl"/>
              </w:rPr>
            </w:pPr>
            <w:r w:rsidRPr="0094773E">
              <w:rPr>
                <w:lang w:val="es-ES_tradnl"/>
              </w:rPr>
              <w:t>H3</w:t>
            </w:r>
          </w:p>
        </w:tc>
      </w:tr>
    </w:tbl>
    <w:p w14:paraId="1FAF8362" w14:textId="77777777" w:rsidR="008E36E4" w:rsidRPr="0094773E" w:rsidRDefault="008E36E4" w:rsidP="008E36E4">
      <w:pPr>
        <w:pStyle w:val="Textoindependiente"/>
        <w:rPr>
          <w:lang w:val="es-ES_tradnl"/>
        </w:rPr>
      </w:pPr>
    </w:p>
    <w:p w14:paraId="2B500864" w14:textId="77777777" w:rsidR="008E36E4" w:rsidRPr="00DE4C47" w:rsidRDefault="008E36E4" w:rsidP="008E36E4">
      <w:pPr>
        <w:pStyle w:val="Textoindependiente"/>
      </w:pPr>
      <w:r w:rsidRPr="009F0B4E">
        <w:t>N</w:t>
      </w:r>
      <w:r w:rsidRPr="000352C2">
        <w:t>ote the figure and table captions above are automatically added to the List of Figures and List of Tables.</w:t>
      </w:r>
    </w:p>
    <w:p w14:paraId="385EAA3D" w14:textId="77777777" w:rsidR="007022E1" w:rsidRPr="00015A7C" w:rsidRDefault="007022E1" w:rsidP="008E36E4">
      <w:pPr>
        <w:pStyle w:val="Textoindependiente"/>
      </w:pPr>
    </w:p>
    <w:p w14:paraId="22B5ABB2" w14:textId="531597AA" w:rsidR="008E36E4" w:rsidRPr="0094773E" w:rsidRDefault="00BE63C8" w:rsidP="008E5C64">
      <w:pPr>
        <w:pStyle w:val="Ttulo1"/>
        <w:rPr>
          <w:lang w:val="es-ES_tradnl"/>
        </w:rPr>
      </w:pPr>
      <w:r w:rsidRPr="00970324">
        <w:br w:type="page"/>
      </w:r>
      <w:bookmarkStart w:id="843" w:name="_Toc267562106"/>
      <w:del w:id="844" w:author="Pablo Blanco Peris" w:date="2019-05-08T17:20:00Z">
        <w:r w:rsidR="008E36E4" w:rsidRPr="0094773E" w:rsidDel="00D766F2">
          <w:rPr>
            <w:lang w:val="es-ES_tradnl"/>
          </w:rPr>
          <w:lastRenderedPageBreak/>
          <w:delText>Enter Your Chapter Title Here</w:delText>
        </w:r>
      </w:del>
      <w:bookmarkStart w:id="845" w:name="_Toc8861583"/>
      <w:bookmarkEnd w:id="843"/>
      <w:ins w:id="846" w:author="Pablo Blanco Peris" w:date="2019-05-08T17:20:00Z">
        <w:r w:rsidR="00D766F2">
          <w:rPr>
            <w:lang w:val="es-ES_tradnl"/>
          </w:rPr>
          <w:t>Diseño e implementación</w:t>
        </w:r>
      </w:ins>
      <w:bookmarkEnd w:id="845"/>
    </w:p>
    <w:p w14:paraId="4814EE51" w14:textId="6E0FC1D9" w:rsidR="00827557" w:rsidRDefault="008E36E4" w:rsidP="00A8650A">
      <w:pPr>
        <w:rPr>
          <w:ins w:id="847" w:author="Pablo Blanco Peris" w:date="2019-05-16T01:10:00Z"/>
          <w:lang w:val="es-ES_tradnl"/>
        </w:rPr>
        <w:pPrChange w:id="848" w:author="Pablo Blanco Peris" w:date="2019-05-16T01:11:00Z">
          <w:pPr/>
        </w:pPrChange>
      </w:pPr>
      <w:r w:rsidRPr="00827557">
        <w:rPr>
          <w:lang w:val="es-ES_tradnl"/>
          <w:rPrChange w:id="849" w:author="Pablo Blanco Peris" w:date="2019-05-14T01:04:00Z">
            <w:rPr/>
          </w:rPrChange>
        </w:rPr>
        <w:t xml:space="preserve"> </w:t>
      </w:r>
      <w:ins w:id="850" w:author="Pablo Blanco Peris" w:date="2019-05-14T01:04:00Z">
        <w:r w:rsidR="00827557" w:rsidRPr="00827557">
          <w:rPr>
            <w:lang w:val="es-ES_tradnl"/>
            <w:rPrChange w:id="851" w:author="Pablo Blanco Peris" w:date="2019-05-14T01:04:00Z">
              <w:rPr/>
            </w:rPrChange>
          </w:rPr>
          <w:t xml:space="preserve">En esta </w:t>
        </w:r>
        <w:r w:rsidR="00827557">
          <w:rPr>
            <w:lang w:val="es-ES_tradnl"/>
          </w:rPr>
          <w:t>sección se describe técnicamente el diseño completo de la plataforma ofreciendo una visión clara de la arquitectura del p</w:t>
        </w:r>
      </w:ins>
      <w:ins w:id="852" w:author="Pablo Blanco Peris" w:date="2019-05-14T01:05:00Z">
        <w:r w:rsidR="00827557">
          <w:rPr>
            <w:lang w:val="es-ES_tradnl"/>
          </w:rPr>
          <w:t>royecto al completo y las tecnologías que han sido utilizadas para su implementación.</w:t>
        </w:r>
      </w:ins>
      <w:del w:id="853" w:author="Pablo Blanco Peris" w:date="2019-05-14T01:04:00Z">
        <w:r w:rsidRPr="00827557" w:rsidDel="00827557">
          <w:rPr>
            <w:lang w:val="es-ES_tradnl"/>
            <w:rPrChange w:id="854" w:author="Pablo Blanco Peris" w:date="2019-05-14T01:04:00Z">
              <w:rPr/>
            </w:rPrChange>
          </w:rPr>
          <w:delText xml:space="preserve">If </w:delText>
        </w:r>
      </w:del>
      <w:del w:id="855" w:author="Pablo Blanco Peris" w:date="2019-05-09T14:28:00Z">
        <w:r w:rsidRPr="00827557" w:rsidDel="00D11776">
          <w:rPr>
            <w:lang w:val="es-ES_tradnl"/>
            <w:rPrChange w:id="856" w:author="Pablo Blanco Peris" w:date="2019-05-14T01:04:00Z">
              <w:rPr/>
            </w:rPrChange>
          </w:rPr>
          <w:delText>you need to create additional chapters, use style “Chapter 1 - Heading 1” for the chapter heading.</w:delText>
        </w:r>
      </w:del>
      <w:ins w:id="857" w:author="Pablo Blanco Peris" w:date="2019-05-16T01:11:00Z">
        <w:r w:rsidR="00A8650A">
          <w:rPr>
            <w:lang w:val="es-ES_tradnl"/>
          </w:rPr>
          <w:t xml:space="preserve"> </w:t>
        </w:r>
      </w:ins>
      <w:ins w:id="858" w:author="Pablo Blanco Peris" w:date="2019-05-14T01:05:00Z">
        <w:r w:rsidR="00827557">
          <w:rPr>
            <w:lang w:val="es-ES_tradnl"/>
          </w:rPr>
          <w:t xml:space="preserve">Tal y como se menciona en este trabajo anteriormente </w:t>
        </w:r>
      </w:ins>
      <w:ins w:id="859" w:author="Pablo Blanco Peris" w:date="2019-05-14T01:06:00Z">
        <w:r w:rsidR="00827557">
          <w:rPr>
            <w:lang w:val="es-ES_tradnl"/>
          </w:rPr>
          <w:t>se han desarrollado dos secciones bien diferenciadas,</w:t>
        </w:r>
      </w:ins>
      <w:ins w:id="860" w:author="Pablo Blanco Peris" w:date="2019-05-14T01:09:00Z">
        <w:r w:rsidR="005E7B69">
          <w:rPr>
            <w:lang w:val="es-ES_tradnl"/>
          </w:rPr>
          <w:t xml:space="preserve"> que podrían dividirse en dos subproyectos:</w:t>
        </w:r>
      </w:ins>
      <w:ins w:id="861" w:author="Pablo Blanco Peris" w:date="2019-05-14T01:06:00Z">
        <w:r w:rsidR="00827557">
          <w:rPr>
            <w:lang w:val="es-ES_tradnl"/>
          </w:rPr>
          <w:t xml:space="preserve"> por una parte el </w:t>
        </w:r>
        <w:r w:rsidR="00827557" w:rsidRPr="00827557">
          <w:rPr>
            <w:i/>
            <w:lang w:val="es-ES_tradnl"/>
            <w:rPrChange w:id="862" w:author="Pablo Blanco Peris" w:date="2019-05-14T01:06:00Z">
              <w:rPr>
                <w:lang w:val="es-ES_tradnl"/>
              </w:rPr>
            </w:rPrChange>
          </w:rPr>
          <w:t>front-end</w:t>
        </w:r>
        <w:r w:rsidR="00827557">
          <w:rPr>
            <w:lang w:val="es-ES_tradnl"/>
          </w:rPr>
          <w:t xml:space="preserve"> y por otra parte el </w:t>
        </w:r>
        <w:r w:rsidR="00827557" w:rsidRPr="00827557">
          <w:rPr>
            <w:i/>
            <w:lang w:val="es-ES_tradnl"/>
            <w:rPrChange w:id="863" w:author="Pablo Blanco Peris" w:date="2019-05-14T01:06:00Z">
              <w:rPr>
                <w:lang w:val="es-ES_tradnl"/>
              </w:rPr>
            </w:rPrChange>
          </w:rPr>
          <w:t>back-end</w:t>
        </w:r>
        <w:r w:rsidR="00827557">
          <w:rPr>
            <w:lang w:val="es-ES_tradnl"/>
          </w:rPr>
          <w:t>.</w:t>
        </w:r>
      </w:ins>
    </w:p>
    <w:p w14:paraId="6EC0555E" w14:textId="77777777" w:rsidR="00B2359D" w:rsidRDefault="00B2359D">
      <w:pPr>
        <w:rPr>
          <w:ins w:id="864" w:author="Pablo Blanco Peris" w:date="2019-05-14T01:06:00Z"/>
          <w:lang w:val="es-ES_tradnl"/>
        </w:rPr>
        <w:pPrChange w:id="865" w:author="Pablo Blanco Peris" w:date="2019-05-14T01:40:00Z">
          <w:pPr>
            <w:pStyle w:val="Textoindependiente"/>
          </w:pPr>
        </w:pPrChange>
      </w:pPr>
    </w:p>
    <w:p w14:paraId="5AE0333C" w14:textId="1E5AE6F4" w:rsidR="00827557" w:rsidRDefault="00827557">
      <w:pPr>
        <w:rPr>
          <w:ins w:id="866" w:author="Pablo Blanco Peris" w:date="2019-05-14T01:14:00Z"/>
          <w:lang w:val="es-ES_tradnl"/>
        </w:rPr>
        <w:pPrChange w:id="867" w:author="Pablo Blanco Peris" w:date="2019-05-14T01:40:00Z">
          <w:pPr>
            <w:pStyle w:val="Textoindependiente"/>
          </w:pPr>
        </w:pPrChange>
      </w:pPr>
      <w:ins w:id="868" w:author="Pablo Blanco Peris" w:date="2019-05-14T01:06:00Z">
        <w:r>
          <w:rPr>
            <w:lang w:val="es-ES_tradnl"/>
          </w:rPr>
          <w:t xml:space="preserve">El </w:t>
        </w:r>
        <w:r w:rsidRPr="00827557">
          <w:rPr>
            <w:i/>
            <w:lang w:val="es-ES_tradnl"/>
            <w:rPrChange w:id="869" w:author="Pablo Blanco Peris" w:date="2019-05-14T01:07:00Z">
              <w:rPr>
                <w:lang w:val="es-ES_tradnl"/>
              </w:rPr>
            </w:rPrChange>
          </w:rPr>
          <w:t>front-end</w:t>
        </w:r>
        <w:r>
          <w:rPr>
            <w:lang w:val="es-ES_tradnl"/>
          </w:rPr>
          <w:t xml:space="preserve"> de</w:t>
        </w:r>
      </w:ins>
      <w:ins w:id="870" w:author="Pablo Blanco Peris" w:date="2019-05-14T01:07:00Z">
        <w:r w:rsidR="00D31E7B">
          <w:rPr>
            <w:lang w:val="es-ES_tradnl"/>
          </w:rPr>
          <w:t xml:space="preserve">l proyecto </w:t>
        </w:r>
      </w:ins>
      <w:ins w:id="871" w:author="Pablo Blanco Peris" w:date="2019-05-14T01:06:00Z">
        <w:r>
          <w:rPr>
            <w:lang w:val="es-ES_tradnl"/>
          </w:rPr>
          <w:t xml:space="preserve">consiste en la </w:t>
        </w:r>
      </w:ins>
      <w:ins w:id="872" w:author="Pablo Blanco Peris" w:date="2019-05-14T01:07:00Z">
        <w:r>
          <w:rPr>
            <w:lang w:val="es-ES_tradnl"/>
          </w:rPr>
          <w:t xml:space="preserve">parte visual del proyecto, en este caso la aplicación </w:t>
        </w:r>
      </w:ins>
      <w:ins w:id="873" w:author="Pablo Blanco Peris" w:date="2019-05-14T01:08:00Z">
        <w:r w:rsidR="00D31E7B">
          <w:rPr>
            <w:lang w:val="es-ES_tradnl"/>
          </w:rPr>
          <w:t xml:space="preserve">móvil </w:t>
        </w:r>
      </w:ins>
      <w:ins w:id="874" w:author="Pablo Blanco Peris" w:date="2019-05-14T01:07:00Z">
        <w:r>
          <w:rPr>
            <w:lang w:val="es-ES_tradnl"/>
          </w:rPr>
          <w:t>para dispositivos iOS.</w:t>
        </w:r>
      </w:ins>
      <w:ins w:id="875" w:author="Pablo Blanco Peris" w:date="2019-05-14T01:08:00Z">
        <w:r w:rsidR="005E7B69">
          <w:rPr>
            <w:lang w:val="es-ES_tradnl"/>
          </w:rPr>
          <w:t xml:space="preserve"> </w:t>
        </w:r>
      </w:ins>
      <w:ins w:id="876" w:author="Pablo Blanco Peris" w:date="2019-05-14T01:09:00Z">
        <w:r w:rsidR="005E7B69">
          <w:rPr>
            <w:lang w:val="es-ES_tradnl"/>
          </w:rPr>
          <w:t>La totalidad de</w:t>
        </w:r>
      </w:ins>
      <w:ins w:id="877" w:author="Pablo Blanco Peris" w:date="2019-05-14T01:08:00Z">
        <w:r w:rsidR="005E7B69">
          <w:rPr>
            <w:lang w:val="es-ES_tradnl"/>
          </w:rPr>
          <w:t xml:space="preserve">l proyecto ha sido implementado </w:t>
        </w:r>
      </w:ins>
      <w:ins w:id="878" w:author="Pablo Blanco Peris" w:date="2019-05-14T01:12:00Z">
        <w:r w:rsidR="00F54DA6">
          <w:rPr>
            <w:lang w:val="es-ES_tradnl"/>
          </w:rPr>
          <w:t>con el</w:t>
        </w:r>
      </w:ins>
      <w:ins w:id="879" w:author="Pablo Blanco Peris" w:date="2019-05-14T01:08:00Z">
        <w:r w:rsidR="005E7B69">
          <w:rPr>
            <w:lang w:val="es-ES_tradnl"/>
          </w:rPr>
          <w:t xml:space="preserve"> lenguaje </w:t>
        </w:r>
      </w:ins>
      <w:ins w:id="880" w:author="Pablo Blanco Peris" w:date="2019-05-14T01:09:00Z">
        <w:r w:rsidR="005E7B69">
          <w:rPr>
            <w:lang w:val="es-ES_tradnl"/>
          </w:rPr>
          <w:t>Swift</w:t>
        </w:r>
      </w:ins>
      <w:ins w:id="881" w:author="Pablo Blanco Peris" w:date="2019-05-14T01:11:00Z">
        <w:r w:rsidR="005E7B69">
          <w:rPr>
            <w:lang w:val="es-ES_tradnl"/>
          </w:rPr>
          <w:t xml:space="preserve"> en el entorno de desarrollo </w:t>
        </w:r>
        <w:r w:rsidR="005E7B69" w:rsidRPr="00722814">
          <w:rPr>
            <w:lang w:val="es-ES_tradnl"/>
          </w:rPr>
          <w:t>Xcode</w:t>
        </w:r>
        <w:r w:rsidR="005E7B69">
          <w:rPr>
            <w:lang w:val="es-ES_tradnl"/>
          </w:rPr>
          <w:t>.</w:t>
        </w:r>
      </w:ins>
    </w:p>
    <w:p w14:paraId="067F692A" w14:textId="3FF54058" w:rsidR="005D57D0" w:rsidRDefault="00D94B2F" w:rsidP="003233CF">
      <w:pPr>
        <w:rPr>
          <w:ins w:id="882" w:author="Pablo Blanco Peris" w:date="2019-05-14T01:24:00Z"/>
          <w:lang w:val="es-ES_tradnl"/>
        </w:rPr>
        <w:pPrChange w:id="883" w:author="Pablo Blanco Peris" w:date="2019-05-16T01:11:00Z">
          <w:pPr>
            <w:pStyle w:val="Textoindependiente"/>
          </w:pPr>
        </w:pPrChange>
      </w:pPr>
      <w:ins w:id="884" w:author="Pablo Blanco Peris" w:date="2019-05-14T01:20:00Z">
        <w:r>
          <w:rPr>
            <w:lang w:val="es-ES_tradnl"/>
          </w:rPr>
          <w:t>Swift</w:t>
        </w:r>
      </w:ins>
      <w:ins w:id="885" w:author="Pablo Blanco Peris" w:date="2019-05-14T01:38:00Z">
        <w:r w:rsidR="00BD0E4C">
          <w:rPr>
            <w:lang w:val="es-ES_tradnl"/>
          </w:rPr>
          <w:t xml:space="preserve">, creado por Apple y presentado en 2014, </w:t>
        </w:r>
      </w:ins>
      <w:ins w:id="886" w:author="Pablo Blanco Peris" w:date="2019-05-14T01:20:00Z">
        <w:r>
          <w:rPr>
            <w:lang w:val="es-ES_tradnl"/>
          </w:rPr>
          <w:t xml:space="preserve"> </w:t>
        </w:r>
      </w:ins>
      <w:ins w:id="887" w:author="Pablo Blanco Peris" w:date="2019-05-14T01:31:00Z">
        <w:r w:rsidR="009721A8">
          <w:rPr>
            <w:lang w:val="es-ES_tradnl"/>
          </w:rPr>
          <w:t>es un lenguaje</w:t>
        </w:r>
      </w:ins>
      <w:ins w:id="888" w:author="Pablo Blanco Peris" w:date="2019-05-14T01:38:00Z">
        <w:r w:rsidR="00BD0E4C">
          <w:rPr>
            <w:lang w:val="es-ES_tradnl"/>
          </w:rPr>
          <w:t xml:space="preserve"> de</w:t>
        </w:r>
      </w:ins>
      <w:ins w:id="889" w:author="Pablo Blanco Peris" w:date="2019-05-14T01:40:00Z">
        <w:r w:rsidR="004172F8">
          <w:rPr>
            <w:lang w:val="es-ES_tradnl"/>
          </w:rPr>
          <w:t xml:space="preserve"> programación</w:t>
        </w:r>
      </w:ins>
      <w:ins w:id="890" w:author="Pablo Blanco Peris" w:date="2019-05-14T01:31:00Z">
        <w:r w:rsidR="009721A8">
          <w:rPr>
            <w:lang w:val="es-ES_tradnl"/>
          </w:rPr>
          <w:t xml:space="preserve"> orientado a objetos</w:t>
        </w:r>
      </w:ins>
      <w:ins w:id="891" w:author="Pablo Blanco Peris" w:date="2019-05-14T01:40:00Z">
        <w:r w:rsidR="001A3506">
          <w:rPr>
            <w:lang w:val="es-ES_tradnl"/>
          </w:rPr>
          <w:t xml:space="preserve"> </w:t>
        </w:r>
      </w:ins>
      <w:ins w:id="892" w:author="Pablo Blanco Peris" w:date="2019-05-14T01:31:00Z">
        <w:r w:rsidR="009721A8">
          <w:rPr>
            <w:lang w:val="es-ES_tradnl"/>
          </w:rPr>
          <w:t xml:space="preserve">que </w:t>
        </w:r>
      </w:ins>
      <w:ins w:id="893" w:author="Pablo Blanco Peris" w:date="2019-05-14T01:21:00Z">
        <w:r>
          <w:rPr>
            <w:lang w:val="es-ES_tradnl"/>
          </w:rPr>
          <w:t>cuenta con ciertas características que le hacen ser</w:t>
        </w:r>
      </w:ins>
      <w:ins w:id="894" w:author="Pablo Blanco Peris" w:date="2019-05-14T01:20:00Z">
        <w:r>
          <w:rPr>
            <w:lang w:val="es-ES_tradnl"/>
          </w:rPr>
          <w:t xml:space="preserve"> un lenguaje </w:t>
        </w:r>
      </w:ins>
      <w:ins w:id="895" w:author="Pablo Blanco Peris" w:date="2019-05-14T01:40:00Z">
        <w:r w:rsidR="001A3506">
          <w:rPr>
            <w:lang w:val="es-ES_tradnl"/>
          </w:rPr>
          <w:t xml:space="preserve">muy potente y </w:t>
        </w:r>
      </w:ins>
      <w:ins w:id="896" w:author="Pablo Blanco Peris" w:date="2019-05-14T01:20:00Z">
        <w:r>
          <w:rPr>
            <w:lang w:val="es-ES_tradnl"/>
          </w:rPr>
          <w:t xml:space="preserve">restrictivo a la hora de programar </w:t>
        </w:r>
      </w:ins>
      <w:ins w:id="897" w:author="Pablo Blanco Peris" w:date="2019-05-14T01:21:00Z">
        <w:r>
          <w:rPr>
            <w:lang w:val="es-ES_tradnl"/>
          </w:rPr>
          <w:t>con el fin de</w:t>
        </w:r>
      </w:ins>
      <w:ins w:id="898" w:author="Pablo Blanco Peris" w:date="2019-05-14T01:20:00Z">
        <w:r>
          <w:rPr>
            <w:lang w:val="es-ES_tradnl"/>
          </w:rPr>
          <w:t xml:space="preserve"> evitar código inseguro</w:t>
        </w:r>
      </w:ins>
      <w:ins w:id="899" w:author="Pablo Blanco Peris" w:date="2019-05-14T01:21:00Z">
        <w:r>
          <w:rPr>
            <w:lang w:val="es-ES_tradnl"/>
          </w:rPr>
          <w:t xml:space="preserve">. </w:t>
        </w:r>
      </w:ins>
      <w:ins w:id="900" w:author="Pablo Blanco Peris" w:date="2019-05-14T01:22:00Z">
        <w:r>
          <w:rPr>
            <w:lang w:val="es-ES_tradnl"/>
          </w:rPr>
          <w:t>Comprueba automáticamente desbordamiento de enteros</w:t>
        </w:r>
        <w:r w:rsidR="005D57D0">
          <w:rPr>
            <w:lang w:val="es-ES_tradnl"/>
          </w:rPr>
          <w:t xml:space="preserve"> y administra automáticamente la memoria a tr</w:t>
        </w:r>
      </w:ins>
      <w:ins w:id="901" w:author="Pablo Blanco Peris" w:date="2019-05-14T01:23:00Z">
        <w:r w:rsidR="005D57D0">
          <w:rPr>
            <w:lang w:val="es-ES_tradnl"/>
          </w:rPr>
          <w:t>avés de ARC (</w:t>
        </w:r>
        <w:r w:rsidR="005D57D0" w:rsidRPr="005D57D0">
          <w:rPr>
            <w:i/>
            <w:lang w:val="es-ES_tradnl"/>
            <w:rPrChange w:id="902" w:author="Pablo Blanco Peris" w:date="2019-05-14T01:23:00Z">
              <w:rPr>
                <w:lang w:val="es-ES_tradnl"/>
              </w:rPr>
            </w:rPrChange>
          </w:rPr>
          <w:t>Automatic Reference Counting</w:t>
        </w:r>
        <w:r w:rsidR="005D57D0">
          <w:rPr>
            <w:lang w:val="es-ES_tradnl"/>
          </w:rPr>
          <w:t>)</w:t>
        </w:r>
      </w:ins>
      <w:ins w:id="903" w:author="Pablo Blanco Peris" w:date="2019-05-14T01:36:00Z">
        <w:r w:rsidR="00D61CB5">
          <w:rPr>
            <w:lang w:val="es-ES_tradnl"/>
          </w:rPr>
          <w:t xml:space="preserve"> eliminando la necesidad de utilizar punteros</w:t>
        </w:r>
      </w:ins>
      <w:ins w:id="904" w:author="Pablo Blanco Peris" w:date="2019-05-14T01:23:00Z">
        <w:r w:rsidR="005D57D0">
          <w:rPr>
            <w:lang w:val="es-ES_tradnl"/>
          </w:rPr>
          <w:t>.</w:t>
        </w:r>
      </w:ins>
      <w:ins w:id="905" w:author="Pablo Blanco Peris" w:date="2019-05-16T01:11:00Z">
        <w:r w:rsidR="003233CF">
          <w:rPr>
            <w:lang w:val="es-ES_tradnl"/>
          </w:rPr>
          <w:t xml:space="preserve"> </w:t>
        </w:r>
      </w:ins>
      <w:ins w:id="906" w:author="Pablo Blanco Peris" w:date="2019-05-14T01:24:00Z">
        <w:r w:rsidR="005D57D0">
          <w:rPr>
            <w:lang w:val="es-ES_tradnl"/>
          </w:rPr>
          <w:t xml:space="preserve">Este lenguaje está fuertemente </w:t>
        </w:r>
      </w:ins>
      <w:ins w:id="907" w:author="Pablo Blanco Peris" w:date="2019-05-14T01:25:00Z">
        <w:r w:rsidR="005D57D0">
          <w:rPr>
            <w:lang w:val="es-ES_tradnl"/>
          </w:rPr>
          <w:t>“tipado”</w:t>
        </w:r>
      </w:ins>
      <w:ins w:id="908" w:author="Pablo Blanco Peris" w:date="2019-05-14T01:24:00Z">
        <w:r w:rsidR="005D57D0">
          <w:rPr>
            <w:lang w:val="es-ES_tradnl"/>
          </w:rPr>
          <w:t xml:space="preserve"> y es por ello que permite al propio compilador inferir el tipo de variables en tiempo de compilación sin asignarle un tipo por defecto.</w:t>
        </w:r>
      </w:ins>
      <w:ins w:id="909" w:author="Pablo Blanco Peris" w:date="2019-05-14T01:32:00Z">
        <w:r w:rsidR="009721A8">
          <w:rPr>
            <w:lang w:val="es-ES_tradnl"/>
          </w:rPr>
          <w:t xml:space="preserve"> </w:t>
        </w:r>
      </w:ins>
      <w:ins w:id="910" w:author="Pablo Blanco Peris" w:date="2019-05-14T01:33:00Z">
        <w:r w:rsidR="003746C1">
          <w:rPr>
            <w:lang w:val="es-ES_tradnl"/>
          </w:rPr>
          <w:t>Permite</w:t>
        </w:r>
      </w:ins>
      <w:ins w:id="911" w:author="Pablo Blanco Peris" w:date="2019-05-14T01:28:00Z">
        <w:r w:rsidR="009721A8">
          <w:rPr>
            <w:lang w:val="es-ES_tradnl"/>
          </w:rPr>
          <w:t xml:space="preserve"> enviar funciones o bloques de código como parámetros de otras funciones</w:t>
        </w:r>
      </w:ins>
      <w:ins w:id="912" w:author="Pablo Blanco Peris" w:date="2019-05-14T01:32:00Z">
        <w:r w:rsidR="009721A8">
          <w:rPr>
            <w:lang w:val="es-ES_tradnl"/>
          </w:rPr>
          <w:t>.</w:t>
        </w:r>
      </w:ins>
      <w:ins w:id="913" w:author="Pablo Blanco Peris" w:date="2019-05-14T01:33:00Z">
        <w:r w:rsidR="003746C1">
          <w:rPr>
            <w:lang w:val="es-ES_tradnl"/>
          </w:rPr>
          <w:t xml:space="preserve"> Cuenta con un tipo de variable llamado Opcional que obliga al desarrollador a implementar un código seguro a partir de valores por defecto</w:t>
        </w:r>
      </w:ins>
      <w:ins w:id="914" w:author="Pablo Blanco Peris" w:date="2019-05-14T01:34:00Z">
        <w:r w:rsidR="003746C1">
          <w:rPr>
            <w:lang w:val="es-ES_tradnl"/>
          </w:rPr>
          <w:t xml:space="preserve"> para poder compilar el código.</w:t>
        </w:r>
      </w:ins>
      <w:ins w:id="915" w:author="Pablo Blanco Peris" w:date="2019-05-14T01:32:00Z">
        <w:r w:rsidR="009721A8">
          <w:rPr>
            <w:lang w:val="es-ES_tradnl"/>
          </w:rPr>
          <w:t xml:space="preserve"> </w:t>
        </w:r>
      </w:ins>
      <w:ins w:id="916" w:author="Pablo Blanco Peris" w:date="2019-05-14T01:25:00Z">
        <w:r w:rsidR="00722814">
          <w:rPr>
            <w:lang w:val="es-ES_tradnl"/>
          </w:rPr>
          <w:fldChar w:fldCharType="begin"/>
        </w:r>
      </w:ins>
      <w:ins w:id="917" w:author="Pablo Blanco Peris" w:date="2019-05-16T00:19:00Z">
        <w:r w:rsidR="00D216C7">
          <w:rPr>
            <w:lang w:val="es-ES_tradnl"/>
          </w:rPr>
          <w:instrText xml:space="preserve"> ADDIN ZOTERO_ITEM CSL_CITATION {"citationID":"6OYNdDKW","properties":{"formattedCitation":"[18]","plainCitation":"[18]","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ins>
      <w:r w:rsidR="00722814">
        <w:rPr>
          <w:lang w:val="es-ES_tradnl"/>
        </w:rPr>
        <w:fldChar w:fldCharType="separate"/>
      </w:r>
      <w:ins w:id="918" w:author="Pablo Blanco Peris" w:date="2019-05-16T00:19:00Z">
        <w:r w:rsidR="00D216C7">
          <w:rPr>
            <w:noProof/>
            <w:lang w:val="es-ES_tradnl"/>
          </w:rPr>
          <w:t>[18]</w:t>
        </w:r>
      </w:ins>
      <w:ins w:id="919" w:author="Pablo Blanco Peris" w:date="2019-05-14T01:25:00Z">
        <w:r w:rsidR="00722814">
          <w:rPr>
            <w:lang w:val="es-ES_tradnl"/>
          </w:rPr>
          <w:fldChar w:fldCharType="end"/>
        </w:r>
      </w:ins>
    </w:p>
    <w:p w14:paraId="46FA38B5" w14:textId="77777777" w:rsidR="005D57D0" w:rsidRDefault="005D57D0">
      <w:pPr>
        <w:rPr>
          <w:ins w:id="920" w:author="Pablo Blanco Peris" w:date="2019-05-14T01:12:00Z"/>
          <w:lang w:val="es-ES_tradnl"/>
        </w:rPr>
        <w:pPrChange w:id="921" w:author="Pablo Blanco Peris" w:date="2019-05-14T01:40:00Z">
          <w:pPr>
            <w:pStyle w:val="Textoindependiente"/>
          </w:pPr>
        </w:pPrChange>
      </w:pPr>
    </w:p>
    <w:p w14:paraId="0FF7D9DD" w14:textId="011A6F18" w:rsidR="00D94B2F" w:rsidRDefault="00D94B2F">
      <w:pPr>
        <w:rPr>
          <w:ins w:id="922" w:author="Pablo Blanco Peris" w:date="2019-05-14T21:05:00Z"/>
          <w:lang w:val="es-ES_tradnl"/>
        </w:rPr>
      </w:pPr>
      <w:ins w:id="923" w:author="Pablo Blanco Peris" w:date="2019-05-14T01:12:00Z">
        <w:r>
          <w:rPr>
            <w:lang w:val="es-ES_tradnl"/>
          </w:rPr>
          <w:t xml:space="preserve">La parte de </w:t>
        </w:r>
        <w:r w:rsidRPr="00D94B2F">
          <w:rPr>
            <w:i/>
            <w:lang w:val="es-ES_tradnl"/>
            <w:rPrChange w:id="924" w:author="Pablo Blanco Peris" w:date="2019-05-14T01:13:00Z">
              <w:rPr>
                <w:lang w:val="es-ES_tradnl"/>
              </w:rPr>
            </w:rPrChange>
          </w:rPr>
          <w:t>back-end</w:t>
        </w:r>
        <w:r>
          <w:rPr>
            <w:lang w:val="es-ES_tradnl"/>
          </w:rPr>
          <w:t xml:space="preserve"> está desarrollada a través de un </w:t>
        </w:r>
        <w:r w:rsidRPr="00D94B2F">
          <w:rPr>
            <w:i/>
            <w:lang w:val="es-ES_tradnl"/>
            <w:rPrChange w:id="925" w:author="Pablo Blanco Peris" w:date="2019-05-14T01:13:00Z">
              <w:rPr>
                <w:lang w:val="es-ES_tradnl"/>
              </w:rPr>
            </w:rPrChange>
          </w:rPr>
          <w:t>Smart contract</w:t>
        </w:r>
        <w:r>
          <w:rPr>
            <w:lang w:val="es-ES_tradnl"/>
          </w:rPr>
          <w:t xml:space="preserve"> </w:t>
        </w:r>
      </w:ins>
      <w:ins w:id="926" w:author="Pablo Blanco Peris" w:date="2019-05-14T01:13:00Z">
        <w:r>
          <w:rPr>
            <w:lang w:val="es-ES_tradnl"/>
          </w:rPr>
          <w:t xml:space="preserve">en la red </w:t>
        </w:r>
        <w:r w:rsidRPr="00D94B2F">
          <w:rPr>
            <w:i/>
            <w:lang w:val="es-ES_tradnl"/>
            <w:rPrChange w:id="927" w:author="Pablo Blanco Peris" w:date="2019-05-14T01:13:00Z">
              <w:rPr>
                <w:lang w:val="es-ES_tradnl"/>
              </w:rPr>
            </w:rPrChange>
          </w:rPr>
          <w:t>blockchain</w:t>
        </w:r>
        <w:r>
          <w:rPr>
            <w:lang w:val="es-ES_tradnl"/>
          </w:rPr>
          <w:t xml:space="preserve"> de pruebas de Ethereum llamada Rinkeby. </w:t>
        </w:r>
      </w:ins>
      <w:ins w:id="928" w:author="Pablo Blanco Peris" w:date="2019-05-14T01:14:00Z">
        <w:r>
          <w:rPr>
            <w:lang w:val="es-ES_tradnl"/>
          </w:rPr>
          <w:t>El contrato inteligente con el que se realiza toda la gestión de alquiler de coches está desarrollado en</w:t>
        </w:r>
      </w:ins>
      <w:ins w:id="929" w:author="Pablo Blanco Peris" w:date="2019-05-14T21:03:00Z">
        <w:r w:rsidR="0034721D">
          <w:rPr>
            <w:lang w:val="es-ES_tradnl"/>
          </w:rPr>
          <w:t xml:space="preserve"> el lenguaje de programación</w:t>
        </w:r>
      </w:ins>
      <w:ins w:id="930" w:author="Pablo Blanco Peris" w:date="2019-05-14T01:14:00Z">
        <w:r>
          <w:rPr>
            <w:lang w:val="es-ES_tradnl"/>
          </w:rPr>
          <w:t xml:space="preserve"> Solidity.</w:t>
        </w:r>
      </w:ins>
    </w:p>
    <w:p w14:paraId="30CED036" w14:textId="1CB5EEC5" w:rsidR="00876017" w:rsidRPr="00876017" w:rsidRDefault="0034721D" w:rsidP="003F36EE">
      <w:pPr>
        <w:ind w:firstLine="0"/>
        <w:rPr>
          <w:ins w:id="931" w:author="Pablo Blanco Peris" w:date="2019-05-14T21:11:00Z"/>
          <w:lang w:val="es-ES"/>
          <w:rPrChange w:id="932" w:author="Pablo Blanco Peris" w:date="2019-05-14T21:11:00Z">
            <w:rPr>
              <w:ins w:id="933" w:author="Pablo Blanco Peris" w:date="2019-05-14T21:11:00Z"/>
              <w:lang w:val="es-ES_tradnl"/>
            </w:rPr>
          </w:rPrChange>
        </w:rPr>
        <w:pPrChange w:id="934" w:author="Pablo Blanco Peris" w:date="2019-05-16T01:10:00Z">
          <w:pPr/>
        </w:pPrChange>
      </w:pPr>
      <w:ins w:id="935" w:author="Pablo Blanco Peris" w:date="2019-05-14T21:05:00Z">
        <w:r>
          <w:rPr>
            <w:lang w:val="es-ES_tradnl"/>
          </w:rPr>
          <w:t>Solidity</w:t>
        </w:r>
      </w:ins>
      <w:ins w:id="936" w:author="Pablo Blanco Peris" w:date="2019-05-14T21:06:00Z">
        <w:r>
          <w:rPr>
            <w:lang w:val="es-ES_tradnl"/>
          </w:rPr>
          <w:t xml:space="preserve"> es un lenguaje de programación de alto nivel</w:t>
        </w:r>
      </w:ins>
      <w:ins w:id="937" w:author="Pablo Blanco Peris" w:date="2019-05-14T21:09:00Z">
        <w:r w:rsidR="00876017">
          <w:rPr>
            <w:lang w:val="es-ES_tradnl"/>
          </w:rPr>
          <w:t xml:space="preserve"> </w:t>
        </w:r>
      </w:ins>
      <w:ins w:id="938" w:author="Pablo Blanco Peris" w:date="2019-05-14T21:07:00Z">
        <w:r w:rsidR="00876017" w:rsidRPr="00876017">
          <w:rPr>
            <w:i/>
            <w:lang w:val="es-ES_tradnl"/>
            <w:rPrChange w:id="939" w:author="Pablo Blanco Peris" w:date="2019-05-14T21:07:00Z">
              <w:rPr>
                <w:lang w:val="es-ES_tradnl"/>
              </w:rPr>
            </w:rPrChange>
          </w:rPr>
          <w:t>“Turing-complete”</w:t>
        </w:r>
      </w:ins>
      <w:ins w:id="940" w:author="Pablo Blanco Peris" w:date="2019-05-14T21:09:00Z">
        <w:r w:rsidR="00876017">
          <w:rPr>
            <w:lang w:val="es-ES_tradnl"/>
          </w:rPr>
          <w:t>, es decir, tiene un poder computacional equivalente a la máquina de Turing universal</w:t>
        </w:r>
      </w:ins>
      <w:ins w:id="941" w:author="Pablo Blanco Peris" w:date="2019-05-14T21:17:00Z">
        <w:r w:rsidR="00876017">
          <w:rPr>
            <w:lang w:val="es-ES_tradnl"/>
          </w:rPr>
          <w:t>,</w:t>
        </w:r>
      </w:ins>
      <w:ins w:id="942" w:author="Pablo Blanco Peris" w:date="2019-05-14T21:12:00Z">
        <w:r w:rsidR="00876017">
          <w:rPr>
            <w:lang w:val="es-ES_tradnl"/>
          </w:rPr>
          <w:t xml:space="preserve"> por lo que podría realizar cualquier tipo de cálculo si dispusiera de recursos físicos ilimitados. Se refiere a la capacidad</w:t>
        </w:r>
      </w:ins>
      <w:ins w:id="943" w:author="Pablo Blanco Peris" w:date="2019-05-14T21:13:00Z">
        <w:r w:rsidR="00876017">
          <w:rPr>
            <w:lang w:val="es-ES_tradnl"/>
          </w:rPr>
          <w:t xml:space="preserve"> de poder aplicarse para resolver cualquier problema computacional e implementar estructuras complejas como </w:t>
        </w:r>
        <w:r w:rsidR="00876017" w:rsidRPr="00876017">
          <w:rPr>
            <w:i/>
            <w:lang w:val="es-ES_tradnl"/>
            <w:rPrChange w:id="944" w:author="Pablo Blanco Peris" w:date="2019-05-14T21:13:00Z">
              <w:rPr>
                <w:lang w:val="es-ES_tradnl"/>
              </w:rPr>
            </w:rPrChange>
          </w:rPr>
          <w:t>loops</w:t>
        </w:r>
        <w:r w:rsidR="00876017">
          <w:rPr>
            <w:lang w:val="es-ES_tradnl"/>
          </w:rPr>
          <w:t xml:space="preserve"> (bucles).</w:t>
        </w:r>
      </w:ins>
      <w:ins w:id="945" w:author="Pablo Blanco Peris" w:date="2019-05-14T21:17:00Z">
        <w:r w:rsidR="00876017">
          <w:rPr>
            <w:lang w:val="es-ES_tradnl"/>
          </w:rPr>
          <w:t xml:space="preserve"> </w:t>
        </w:r>
      </w:ins>
      <w:ins w:id="946" w:author="Pablo Blanco Peris" w:date="2019-05-14T21:22:00Z">
        <w:r w:rsidR="000A3D5A">
          <w:rPr>
            <w:lang w:val="es-ES_tradnl"/>
          </w:rPr>
          <w:fldChar w:fldCharType="begin"/>
        </w:r>
      </w:ins>
      <w:ins w:id="947" w:author="Pablo Blanco Peris" w:date="2019-05-16T00:19:00Z">
        <w:r w:rsidR="00D216C7">
          <w:rPr>
            <w:lang w:val="es-ES_tradnl"/>
          </w:rPr>
          <w:instrText xml:space="preserve"> ADDIN ZOTERO_ITEM CSL_CITATION {"citationID":"K2EuvcQ7","properties":{"formattedCitation":"[19]","plainCitation":"[19]","noteIndex":0},"citationItems":[{"id":10,"uris":["http://zotero.org/users/local/uCH1cRjK/items/D9PZF654"],"uri":["http://zotero.org/users/local/uCH1cRjK/items/D9PZF654"],"itemData":{"id":10,"type":"paper-conference","title":"Turing completeness in the language of genetic programming with indexed memory","container-title":"Proceedings of the First IEEE Conference on Evolutionary Computation. IEEE World Congress on Computational Intelligence","publisher":"IEEE","publisher-place":"Orlando, FL, USA","page":"136-141","source":"DOI.org (Crossref)","event":"First IEEE Conference on Evolutionary Computation. IEEE World Congress on Computational Intelligence","event-place":"Orlando, FL, USA","URL":"http://ieeexplore.ieee.org/document/350027/","DOI":"10.1109/ICEC.1994.350027","ISBN":"978-0-7803-1899-1","author":[{"family":"Teller","given":"A."}],"issued":{"date-parts":[["1994"]]},"accessed":{"date-parts":[["2019",5,14]]}}}],"schema":"https://github.com/citation-style-language/schema/raw/master/csl-citation.json"} </w:instrText>
        </w:r>
      </w:ins>
      <w:r w:rsidR="000A3D5A">
        <w:rPr>
          <w:lang w:val="es-ES_tradnl"/>
        </w:rPr>
        <w:fldChar w:fldCharType="separate"/>
      </w:r>
      <w:ins w:id="948" w:author="Pablo Blanco Peris" w:date="2019-05-16T00:19:00Z">
        <w:r w:rsidR="00D216C7">
          <w:rPr>
            <w:noProof/>
            <w:lang w:val="es-ES_tradnl"/>
          </w:rPr>
          <w:t>[19]</w:t>
        </w:r>
      </w:ins>
      <w:ins w:id="949" w:author="Pablo Blanco Peris" w:date="2019-05-14T21:22:00Z">
        <w:r w:rsidR="000A3D5A">
          <w:rPr>
            <w:lang w:val="es-ES_tradnl"/>
          </w:rPr>
          <w:fldChar w:fldCharType="end"/>
        </w:r>
      </w:ins>
    </w:p>
    <w:p w14:paraId="6E24A1F7" w14:textId="4342E2AA" w:rsidR="0034721D" w:rsidRDefault="0034721D">
      <w:pPr>
        <w:rPr>
          <w:ins w:id="950" w:author="Pablo Blanco Peris" w:date="2019-05-15T09:56:00Z"/>
          <w:lang w:val="es-ES_tradnl"/>
        </w:rPr>
      </w:pPr>
      <w:ins w:id="951" w:author="Pablo Blanco Peris" w:date="2019-05-14T21:06:00Z">
        <w:r>
          <w:rPr>
            <w:lang w:val="es-ES_tradnl"/>
          </w:rPr>
          <w:lastRenderedPageBreak/>
          <w:t xml:space="preserve"> </w:t>
        </w:r>
      </w:ins>
      <w:ins w:id="952" w:author="Pablo Blanco Peris" w:date="2019-05-14T21:17:00Z">
        <w:r w:rsidR="00876017">
          <w:rPr>
            <w:lang w:val="es-ES_tradnl"/>
          </w:rPr>
          <w:t xml:space="preserve">Cuenta </w:t>
        </w:r>
      </w:ins>
      <w:ins w:id="953" w:author="Pablo Blanco Peris" w:date="2019-05-14T21:06:00Z">
        <w:r w:rsidR="00876017">
          <w:rPr>
            <w:lang w:val="es-ES_tradnl"/>
          </w:rPr>
          <w:t xml:space="preserve">con </w:t>
        </w:r>
      </w:ins>
      <w:ins w:id="954" w:author="Pablo Blanco Peris" w:date="2019-05-14T21:17:00Z">
        <w:r w:rsidR="00876017">
          <w:rPr>
            <w:lang w:val="es-ES_tradnl"/>
          </w:rPr>
          <w:t xml:space="preserve">una </w:t>
        </w:r>
      </w:ins>
      <w:ins w:id="955" w:author="Pablo Blanco Peris" w:date="2019-05-14T21:06:00Z">
        <w:r w:rsidR="00876017">
          <w:rPr>
            <w:lang w:val="es-ES_tradnl"/>
          </w:rPr>
          <w:t xml:space="preserve">sintaxis similar a </w:t>
        </w:r>
        <w:r w:rsidR="00876017" w:rsidRPr="000A3D5A">
          <w:rPr>
            <w:i/>
            <w:lang w:val="es-ES_tradnl"/>
            <w:rPrChange w:id="956" w:author="Pablo Blanco Peris" w:date="2019-05-14T21:19:00Z">
              <w:rPr>
                <w:lang w:val="es-ES_tradnl"/>
              </w:rPr>
            </w:rPrChange>
          </w:rPr>
          <w:t>Javascript</w:t>
        </w:r>
      </w:ins>
      <w:ins w:id="957" w:author="Pablo Blanco Peris" w:date="2019-05-14T21:18:00Z">
        <w:r w:rsidR="000A3D5A">
          <w:rPr>
            <w:lang w:val="es-ES_tradnl"/>
          </w:rPr>
          <w:t xml:space="preserve"> y con un tipado estático, que admite herencia y polimorfismo</w:t>
        </w:r>
      </w:ins>
      <w:ins w:id="958" w:author="Pablo Blanco Peris" w:date="2019-05-14T21:19:00Z">
        <w:r w:rsidR="000A3D5A">
          <w:rPr>
            <w:lang w:val="es-ES_tradnl"/>
          </w:rPr>
          <w:t xml:space="preserve">. Los </w:t>
        </w:r>
        <w:r w:rsidR="000A3D5A" w:rsidRPr="000A3D5A">
          <w:rPr>
            <w:i/>
            <w:lang w:val="es-ES_tradnl"/>
            <w:rPrChange w:id="959" w:author="Pablo Blanco Peris" w:date="2019-05-14T21:19:00Z">
              <w:rPr>
                <w:lang w:val="es-ES_tradnl"/>
              </w:rPr>
            </w:rPrChange>
          </w:rPr>
          <w:t>Smart contracts</w:t>
        </w:r>
        <w:r w:rsidR="000A3D5A">
          <w:rPr>
            <w:lang w:val="es-ES_tradnl"/>
          </w:rPr>
          <w:t xml:space="preserve"> se estructuran dentro de este lenguaje de manera similar a la programación orientada a objetos</w:t>
        </w:r>
      </w:ins>
      <w:ins w:id="960" w:author="Pablo Blanco Peris" w:date="2019-05-14T21:20:00Z">
        <w:r w:rsidR="000A3D5A">
          <w:rPr>
            <w:lang w:val="es-ES_tradnl"/>
          </w:rPr>
          <w:t xml:space="preserve">. </w:t>
        </w:r>
      </w:ins>
      <w:ins w:id="961" w:author="Pablo Blanco Peris" w:date="2019-05-14T21:21:00Z">
        <w:r w:rsidR="000A3D5A">
          <w:rPr>
            <w:lang w:val="es-ES_tradnl"/>
          </w:rPr>
          <w:t xml:space="preserve">Dentro de </w:t>
        </w:r>
      </w:ins>
      <w:ins w:id="962" w:author="Pablo Blanco Peris" w:date="2019-05-15T09:55:00Z">
        <w:r w:rsidR="00315799" w:rsidRPr="00A04387">
          <w:rPr>
            <w:lang w:val="es-ES_tradnl"/>
          </w:rPr>
          <w:t>Solid</w:t>
        </w:r>
        <w:r w:rsidR="00315799" w:rsidRPr="00597245">
          <w:rPr>
            <w:lang w:val="es-ES_tradnl"/>
            <w:rPrChange w:id="963" w:author="Pablo Blanco Peris" w:date="2019-05-15T09:56:00Z">
              <w:rPr>
                <w:i/>
                <w:lang w:val="es-ES_tradnl"/>
              </w:rPr>
            </w:rPrChange>
          </w:rPr>
          <w:t>i</w:t>
        </w:r>
        <w:r w:rsidR="00315799" w:rsidRPr="00A04387">
          <w:rPr>
            <w:lang w:val="es-ES_tradnl"/>
          </w:rPr>
          <w:t>ty</w:t>
        </w:r>
        <w:r w:rsidR="00315799">
          <w:rPr>
            <w:lang w:val="es-ES_tradnl"/>
          </w:rPr>
          <w:t xml:space="preserve"> </w:t>
        </w:r>
      </w:ins>
      <w:ins w:id="964" w:author="Pablo Blanco Peris" w:date="2019-05-14T21:21:00Z">
        <w:r w:rsidR="000A3D5A">
          <w:rPr>
            <w:lang w:val="es-ES_tradnl"/>
          </w:rPr>
          <w:t>s</w:t>
        </w:r>
      </w:ins>
      <w:ins w:id="965" w:author="Pablo Blanco Peris" w:date="2019-05-14T21:20:00Z">
        <w:r w:rsidR="000A3D5A">
          <w:rPr>
            <w:lang w:val="es-ES_tradnl"/>
          </w:rPr>
          <w:t>e utilizan variables y funciones</w:t>
        </w:r>
      </w:ins>
      <w:ins w:id="966" w:author="Pablo Blanco Peris" w:date="2019-05-14T21:21:00Z">
        <w:r w:rsidR="000A3D5A">
          <w:rPr>
            <w:lang w:val="es-ES_tradnl"/>
          </w:rPr>
          <w:t xml:space="preserve"> como en la programación imperativa tradicional. </w:t>
        </w:r>
      </w:ins>
      <w:ins w:id="967" w:author="Pablo Blanco Peris" w:date="2019-05-14T21:22:00Z">
        <w:r w:rsidR="000A3D5A">
          <w:rPr>
            <w:lang w:val="es-ES_tradnl"/>
          </w:rPr>
          <w:fldChar w:fldCharType="begin"/>
        </w:r>
      </w:ins>
      <w:ins w:id="968" w:author="Pablo Blanco Peris" w:date="2019-05-16T00:19:00Z">
        <w:r w:rsidR="00D216C7">
          <w:rPr>
            <w:lang w:val="es-ES_tradnl"/>
          </w:rPr>
          <w:instrText xml:space="preserve"> ADDIN ZOTERO_ITEM CSL_CITATION {"citationID":"Tjy0b2Uj","properties":{"formattedCitation":"[20]","plainCitation":"[2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ins>
      <w:r w:rsidR="000A3D5A">
        <w:rPr>
          <w:lang w:val="es-ES_tradnl"/>
        </w:rPr>
        <w:fldChar w:fldCharType="separate"/>
      </w:r>
      <w:ins w:id="969" w:author="Pablo Blanco Peris" w:date="2019-05-16T00:19:00Z">
        <w:r w:rsidR="00D216C7">
          <w:rPr>
            <w:noProof/>
            <w:lang w:val="es-ES_tradnl"/>
          </w:rPr>
          <w:t>[20]</w:t>
        </w:r>
      </w:ins>
      <w:ins w:id="970" w:author="Pablo Blanco Peris" w:date="2019-05-14T21:22:00Z">
        <w:r w:rsidR="000A3D5A">
          <w:rPr>
            <w:lang w:val="es-ES_tradnl"/>
          </w:rPr>
          <w:fldChar w:fldCharType="end"/>
        </w:r>
      </w:ins>
    </w:p>
    <w:p w14:paraId="476A73F0" w14:textId="59EE9062" w:rsidR="00D25518" w:rsidRDefault="00D25518">
      <w:pPr>
        <w:rPr>
          <w:ins w:id="971" w:author="Pablo Blanco Peris" w:date="2019-05-15T09:56:00Z"/>
          <w:lang w:val="es-ES_tradnl"/>
        </w:rPr>
      </w:pPr>
    </w:p>
    <w:p w14:paraId="3025E368" w14:textId="2B390623" w:rsidR="00D25518" w:rsidRDefault="00D25518">
      <w:pPr>
        <w:rPr>
          <w:ins w:id="972" w:author="Pablo Blanco Peris" w:date="2019-05-15T11:50:00Z"/>
          <w:lang w:val="es-ES_tradnl"/>
        </w:rPr>
      </w:pPr>
      <w:ins w:id="973" w:author="Pablo Blanco Peris" w:date="2019-05-15T09:56:00Z">
        <w:r>
          <w:rPr>
            <w:lang w:val="es-ES_tradnl"/>
          </w:rPr>
          <w:t>La arquitectura global de este proyecto se puede ver representada detalladamente en la siguiente imagen:</w:t>
        </w:r>
      </w:ins>
    </w:p>
    <w:p w14:paraId="45AD32D9" w14:textId="77777777" w:rsidR="008860B3" w:rsidRDefault="008860B3">
      <w:pPr>
        <w:rPr>
          <w:ins w:id="974" w:author="Pablo Blanco Peris" w:date="2019-05-15T09:56:00Z"/>
          <w:lang w:val="es-ES_tradnl"/>
        </w:rPr>
      </w:pPr>
    </w:p>
    <w:p w14:paraId="58EE056D" w14:textId="7E9D098A" w:rsidR="004E7573" w:rsidRPr="008860B3" w:rsidRDefault="008860B3">
      <w:pPr>
        <w:pStyle w:val="Epgrafe"/>
        <w:rPr>
          <w:ins w:id="975" w:author="Pablo Blanco Peris" w:date="2019-05-15T10:29:00Z"/>
          <w:lang w:val="es-ES"/>
          <w:rPrChange w:id="976" w:author="Pablo Blanco Peris" w:date="2019-05-15T11:50:00Z">
            <w:rPr>
              <w:ins w:id="977" w:author="Pablo Blanco Peris" w:date="2019-05-15T10:29:00Z"/>
              <w:lang w:val="es-ES_tradnl"/>
            </w:rPr>
          </w:rPrChange>
        </w:rPr>
        <w:pPrChange w:id="978" w:author="Pablo Blanco Peris" w:date="2019-05-15T11:50:00Z">
          <w:pPr>
            <w:pStyle w:val="Textoindependiente"/>
          </w:pPr>
        </w:pPrChange>
      </w:pPr>
      <w:ins w:id="979" w:author="Pablo Blanco Peris" w:date="2019-05-15T11:50:00Z">
        <w:r w:rsidRPr="00970324">
          <w:rPr>
            <w:lang w:val="es-ES"/>
          </w:rPr>
          <w:t xml:space="preserve">Figure </w:t>
        </w:r>
        <w:r w:rsidRPr="0094773E">
          <w:rPr>
            <w:lang w:val="es-ES_tradnl"/>
          </w:rPr>
          <w:fldChar w:fldCharType="begin"/>
        </w:r>
        <w:r w:rsidRPr="008860B3">
          <w:rPr>
            <w:lang w:val="es-ES"/>
            <w:rPrChange w:id="980" w:author="Pablo Blanco Peris" w:date="2019-05-15T11:50:00Z">
              <w:rPr/>
            </w:rPrChange>
          </w:rPr>
          <w:instrText xml:space="preserve"> STYLEREF 1 \s </w:instrText>
        </w:r>
        <w:r w:rsidRPr="0094773E">
          <w:rPr>
            <w:lang w:val="es-ES_tradnl"/>
          </w:rPr>
          <w:fldChar w:fldCharType="separate"/>
        </w:r>
      </w:ins>
      <w:r>
        <w:rPr>
          <w:noProof/>
          <w:lang w:val="es-ES"/>
        </w:rPr>
        <w:t>3</w:t>
      </w:r>
      <w:ins w:id="981" w:author="Pablo Blanco Peris" w:date="2019-05-15T11:50:00Z">
        <w:r w:rsidRPr="0094773E">
          <w:rPr>
            <w:lang w:val="es-ES_tradnl"/>
          </w:rPr>
          <w:fldChar w:fldCharType="end"/>
        </w:r>
        <w:r w:rsidRPr="00970324">
          <w:rPr>
            <w:lang w:val="es-ES"/>
          </w:rPr>
          <w:t>.</w:t>
        </w:r>
        <w:r w:rsidRPr="0094773E">
          <w:rPr>
            <w:lang w:val="es-ES_tradnl"/>
          </w:rPr>
          <w:fldChar w:fldCharType="begin"/>
        </w:r>
        <w:r w:rsidRPr="008860B3">
          <w:rPr>
            <w:lang w:val="es-ES"/>
            <w:rPrChange w:id="982" w:author="Pablo Blanco Peris" w:date="2019-05-15T11:50:00Z">
              <w:rPr/>
            </w:rPrChange>
          </w:rPr>
          <w:instrText xml:space="preserve"> SEQ Figure \* ARABIC \s 1 </w:instrText>
        </w:r>
        <w:r w:rsidRPr="0094773E">
          <w:rPr>
            <w:lang w:val="es-ES_tradnl"/>
          </w:rPr>
          <w:fldChar w:fldCharType="separate"/>
        </w:r>
        <w:r>
          <w:rPr>
            <w:noProof/>
            <w:lang w:val="es-ES"/>
          </w:rPr>
          <w:t>1</w:t>
        </w:r>
        <w:r w:rsidRPr="0094773E">
          <w:rPr>
            <w:lang w:val="es-ES_tradnl"/>
          </w:rPr>
          <w:fldChar w:fldCharType="end"/>
        </w:r>
        <w:r w:rsidRPr="00970324">
          <w:rPr>
            <w:lang w:val="es-ES"/>
          </w:rPr>
          <w:t xml:space="preserve"> Arquitectura global del proyec</w:t>
        </w:r>
        <w:r w:rsidRPr="008860B3">
          <w:rPr>
            <w:lang w:val="es-ES"/>
            <w:rPrChange w:id="983" w:author="Pablo Blanco Peris" w:date="2019-05-15T11:50:00Z">
              <w:rPr/>
            </w:rPrChange>
          </w:rPr>
          <w:t>to</w:t>
        </w:r>
      </w:ins>
      <w:ins w:id="984" w:author="Pablo Blanco Peris" w:date="2019-05-15T10:30:00Z">
        <w:r w:rsidR="004E7573">
          <w:rPr>
            <w:noProof/>
            <w:lang w:val="es-ES_tradnl"/>
          </w:rPr>
          <w:drawing>
            <wp:anchor distT="0" distB="0" distL="114300" distR="114300" simplePos="0" relativeHeight="251658240" behindDoc="0" locked="0" layoutInCell="1" allowOverlap="1" wp14:anchorId="2CA37370" wp14:editId="1F80811A">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5">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ins>
    </w:p>
    <w:p w14:paraId="147455C1" w14:textId="77777777" w:rsidR="004E7573" w:rsidRPr="008860B3" w:rsidRDefault="004E7573" w:rsidP="004E7573">
      <w:pPr>
        <w:pStyle w:val="Descripcin"/>
        <w:jc w:val="center"/>
        <w:rPr>
          <w:ins w:id="985" w:author="Pablo Blanco Peris" w:date="2019-05-15T10:34:00Z"/>
          <w:rStyle w:val="nfasis"/>
          <w:lang w:val="es-ES"/>
          <w:rPrChange w:id="986" w:author="Pablo Blanco Peris" w:date="2019-05-15T11:50:00Z">
            <w:rPr>
              <w:ins w:id="987" w:author="Pablo Blanco Peris" w:date="2019-05-15T10:34:00Z"/>
              <w:rStyle w:val="nfasis"/>
              <w:b/>
              <w:bCs/>
              <w:i/>
              <w:iCs/>
              <w:color w:val="auto"/>
              <w:sz w:val="24"/>
              <w:szCs w:val="20"/>
              <w:lang w:val="es-ES_tradnl"/>
            </w:rPr>
          </w:rPrChange>
        </w:rPr>
      </w:pPr>
    </w:p>
    <w:p w14:paraId="0497CB29" w14:textId="4E599233" w:rsidR="004E7573" w:rsidRDefault="004E7573" w:rsidP="004E7573">
      <w:pPr>
        <w:rPr>
          <w:ins w:id="988" w:author="Pablo Blanco Peris" w:date="2019-05-15T10:34:00Z"/>
          <w:lang w:val="es-ES_tradnl"/>
        </w:rPr>
      </w:pPr>
    </w:p>
    <w:p w14:paraId="5D4A921B" w14:textId="73382DF7" w:rsidR="004E7573" w:rsidRDefault="004E7573" w:rsidP="004E7573">
      <w:pPr>
        <w:rPr>
          <w:ins w:id="989" w:author="Pablo Blanco Peris" w:date="2019-05-16T01:10:00Z"/>
          <w:lang w:val="es-ES_tradnl"/>
        </w:rPr>
      </w:pPr>
      <w:ins w:id="990" w:author="Pablo Blanco Peris" w:date="2019-05-15T10:34:00Z">
        <w:r>
          <w:rPr>
            <w:lang w:val="es-ES_tradnl"/>
          </w:rPr>
          <w:t>En es</w:t>
        </w:r>
      </w:ins>
      <w:ins w:id="991" w:author="Pablo Blanco Peris" w:date="2019-05-15T10:35:00Z">
        <w:r>
          <w:rPr>
            <w:lang w:val="es-ES_tradnl"/>
          </w:rPr>
          <w:t xml:space="preserve">ta imagen </w:t>
        </w:r>
      </w:ins>
      <w:ins w:id="992" w:author="Pablo Blanco Peris" w:date="2019-05-15T10:45:00Z">
        <w:r w:rsidR="000C3A2B">
          <w:rPr>
            <w:lang w:val="es-ES_tradnl"/>
          </w:rPr>
          <w:t xml:space="preserve">que representa </w:t>
        </w:r>
      </w:ins>
      <w:ins w:id="993" w:author="Pablo Blanco Peris" w:date="2019-05-15T10:36:00Z">
        <w:r>
          <w:rPr>
            <w:lang w:val="es-ES_tradnl"/>
          </w:rPr>
          <w:t xml:space="preserve">la arquitectura global del proyecto </w:t>
        </w:r>
      </w:ins>
      <w:ins w:id="994" w:author="Pablo Blanco Peris" w:date="2019-05-15T10:35:00Z">
        <w:r>
          <w:rPr>
            <w:lang w:val="es-ES_tradnl"/>
          </w:rPr>
          <w:t xml:space="preserve">se pueden </w:t>
        </w:r>
      </w:ins>
      <w:ins w:id="995" w:author="Pablo Blanco Peris" w:date="2019-05-15T10:36:00Z">
        <w:r>
          <w:rPr>
            <w:lang w:val="es-ES_tradnl"/>
          </w:rPr>
          <w:t>apreciar</w:t>
        </w:r>
      </w:ins>
      <w:ins w:id="996" w:author="Pablo Blanco Peris" w:date="2019-05-15T10:35:00Z">
        <w:r>
          <w:rPr>
            <w:lang w:val="es-ES_tradnl"/>
          </w:rPr>
          <w:t xml:space="preserve"> las </w:t>
        </w:r>
      </w:ins>
      <w:ins w:id="997" w:author="Pablo Blanco Peris" w:date="2019-05-15T10:36:00Z">
        <w:r>
          <w:rPr>
            <w:lang w:val="es-ES_tradnl"/>
          </w:rPr>
          <w:t>diferentes partes que forman el proyecto al completo</w:t>
        </w:r>
      </w:ins>
      <w:ins w:id="998" w:author="Pablo Blanco Peris" w:date="2019-05-15T10:37:00Z">
        <w:r>
          <w:rPr>
            <w:lang w:val="es-ES_tradnl"/>
          </w:rPr>
          <w:t xml:space="preserve">. Como se ha introducido anteriormente por una parte está la parte de </w:t>
        </w:r>
        <w:r w:rsidRPr="004E7573">
          <w:rPr>
            <w:i/>
            <w:lang w:val="es-ES_tradnl"/>
            <w:rPrChange w:id="999" w:author="Pablo Blanco Peris" w:date="2019-05-15T10:37:00Z">
              <w:rPr>
                <w:lang w:val="es-ES_tradnl"/>
              </w:rPr>
            </w:rPrChange>
          </w:rPr>
          <w:t>front-end</w:t>
        </w:r>
        <w:r>
          <w:rPr>
            <w:lang w:val="es-ES_tradnl"/>
          </w:rPr>
          <w:t xml:space="preserve"> y por otro lado está la parte de </w:t>
        </w:r>
        <w:r w:rsidRPr="004E7573">
          <w:rPr>
            <w:i/>
            <w:lang w:val="es-ES_tradnl"/>
            <w:rPrChange w:id="1000" w:author="Pablo Blanco Peris" w:date="2019-05-15T10:37:00Z">
              <w:rPr>
                <w:lang w:val="es-ES_tradnl"/>
              </w:rPr>
            </w:rPrChange>
          </w:rPr>
          <w:t>back-end</w:t>
        </w:r>
        <w:r>
          <w:rPr>
            <w:lang w:val="es-ES_tradnl"/>
          </w:rPr>
          <w:t>.</w:t>
        </w:r>
      </w:ins>
    </w:p>
    <w:p w14:paraId="4D4858D0" w14:textId="77777777" w:rsidR="00EB57F1" w:rsidRDefault="00EB57F1" w:rsidP="004E7573">
      <w:pPr>
        <w:rPr>
          <w:ins w:id="1001" w:author="Pablo Blanco Peris" w:date="2019-05-15T10:37:00Z"/>
          <w:lang w:val="es-ES_tradnl"/>
        </w:rPr>
      </w:pPr>
    </w:p>
    <w:p w14:paraId="03E78C85" w14:textId="03125E5F" w:rsidR="004E7573" w:rsidRDefault="004E7573" w:rsidP="004E7573">
      <w:pPr>
        <w:rPr>
          <w:ins w:id="1002" w:author="Pablo Blanco Peris" w:date="2019-05-16T01:10:00Z"/>
          <w:lang w:val="es-ES_tradnl"/>
        </w:rPr>
      </w:pPr>
      <w:ins w:id="1003" w:author="Pablo Blanco Peris" w:date="2019-05-15T10:37:00Z">
        <w:r>
          <w:rPr>
            <w:lang w:val="es-ES_tradnl"/>
          </w:rPr>
          <w:t>En primer lugar, en la parte izquierda de</w:t>
        </w:r>
      </w:ins>
      <w:ins w:id="1004" w:author="Pablo Blanco Peris" w:date="2019-05-15T10:38:00Z">
        <w:r>
          <w:rPr>
            <w:lang w:val="es-ES_tradnl"/>
          </w:rPr>
          <w:t xml:space="preserve"> la figura</w:t>
        </w:r>
        <w:r w:rsidR="000C3A2B">
          <w:rPr>
            <w:lang w:val="es-ES_tradnl"/>
          </w:rPr>
          <w:t xml:space="preserve"> está representada la parte de </w:t>
        </w:r>
        <w:r w:rsidR="000C3A2B" w:rsidRPr="000C3A2B">
          <w:rPr>
            <w:i/>
            <w:lang w:val="es-ES_tradnl"/>
            <w:rPrChange w:id="1005" w:author="Pablo Blanco Peris" w:date="2019-05-15T10:38:00Z">
              <w:rPr>
                <w:lang w:val="es-ES_tradnl"/>
              </w:rPr>
            </w:rPrChange>
          </w:rPr>
          <w:t>front-end</w:t>
        </w:r>
        <w:r w:rsidR="000C3A2B">
          <w:rPr>
            <w:lang w:val="es-ES_tradnl"/>
          </w:rPr>
          <w:t>, en este caso la app móvil para dispositivos con sistema operativo iOS</w:t>
        </w:r>
      </w:ins>
      <w:ins w:id="1006" w:author="Pablo Blanco Peris" w:date="2019-05-15T11:00:00Z">
        <w:r w:rsidR="003271E5">
          <w:rPr>
            <w:lang w:val="es-ES_tradnl"/>
          </w:rPr>
          <w:t>, donde se encuentra la interfaz de usuario del proyecto</w:t>
        </w:r>
      </w:ins>
      <w:ins w:id="1007" w:author="Pablo Blanco Peris" w:date="2019-05-15T10:38:00Z">
        <w:r w:rsidR="000C3A2B">
          <w:rPr>
            <w:lang w:val="es-ES_tradnl"/>
          </w:rPr>
          <w:t>.</w:t>
        </w:r>
      </w:ins>
      <w:ins w:id="1008" w:author="Pablo Blanco Peris" w:date="2019-05-15T10:46:00Z">
        <w:r w:rsidR="000C3A2B">
          <w:rPr>
            <w:lang w:val="es-ES_tradnl"/>
          </w:rPr>
          <w:t xml:space="preserve"> En la siguiente sección se describe detalladamente la totalidad de</w:t>
        </w:r>
      </w:ins>
      <w:ins w:id="1009" w:author="Pablo Blanco Peris" w:date="2019-05-15T10:47:00Z">
        <w:r w:rsidR="000C3A2B">
          <w:rPr>
            <w:lang w:val="es-ES_tradnl"/>
          </w:rPr>
          <w:t>l proyecto de la app, como la arquitectura que sigue el proyecto, las dependencias con las que cuenta para hacer todas las conexiones posibles y las complejidades que existen</w:t>
        </w:r>
      </w:ins>
      <w:ins w:id="1010" w:author="Pablo Blanco Peris" w:date="2019-05-15T10:48:00Z">
        <w:r w:rsidR="000C3A2B">
          <w:rPr>
            <w:lang w:val="es-ES_tradnl"/>
          </w:rPr>
          <w:t xml:space="preserve"> a la hora de integrar el </w:t>
        </w:r>
        <w:r w:rsidR="000C3A2B" w:rsidRPr="000C3A2B">
          <w:rPr>
            <w:i/>
            <w:lang w:val="es-ES_tradnl"/>
            <w:rPrChange w:id="1011" w:author="Pablo Blanco Peris" w:date="2019-05-15T10:48:00Z">
              <w:rPr>
                <w:lang w:val="es-ES_tradnl"/>
              </w:rPr>
            </w:rPrChange>
          </w:rPr>
          <w:t>framework</w:t>
        </w:r>
        <w:r w:rsidR="000C3A2B">
          <w:rPr>
            <w:lang w:val="es-ES_tradnl"/>
          </w:rPr>
          <w:t xml:space="preserve"> de Web3</w:t>
        </w:r>
      </w:ins>
      <w:ins w:id="1012" w:author="Pablo Blanco Peris" w:date="2019-05-15T10:47:00Z">
        <w:r w:rsidR="000C3A2B">
          <w:rPr>
            <w:lang w:val="es-ES_tradnl"/>
          </w:rPr>
          <w:t>.</w:t>
        </w:r>
      </w:ins>
    </w:p>
    <w:p w14:paraId="72BB1A1B" w14:textId="77777777" w:rsidR="00CE1735" w:rsidRDefault="00CE1735" w:rsidP="004E7573">
      <w:pPr>
        <w:rPr>
          <w:ins w:id="1013" w:author="Pablo Blanco Peris" w:date="2019-05-15T10:38:00Z"/>
          <w:lang w:val="es-ES_tradnl"/>
        </w:rPr>
      </w:pPr>
    </w:p>
    <w:p w14:paraId="4A59E22E" w14:textId="77777777" w:rsidR="000C3A2B" w:rsidRDefault="000C3A2B" w:rsidP="004E7573">
      <w:pPr>
        <w:rPr>
          <w:ins w:id="1014" w:author="Pablo Blanco Peris" w:date="2019-05-15T10:44:00Z"/>
          <w:lang w:val="es-ES_tradnl"/>
        </w:rPr>
      </w:pPr>
      <w:ins w:id="1015" w:author="Pablo Blanco Peris" w:date="2019-05-15T10:38:00Z">
        <w:r>
          <w:rPr>
            <w:lang w:val="es-ES_tradnl"/>
          </w:rPr>
          <w:t>En segundo lugar, en el centro de la figura se encuentra</w:t>
        </w:r>
      </w:ins>
      <w:ins w:id="1016" w:author="Pablo Blanco Peris" w:date="2019-05-15T10:39:00Z">
        <w:r>
          <w:rPr>
            <w:lang w:val="es-ES_tradnl"/>
          </w:rPr>
          <w:t xml:space="preserve">n las herramientas Infura y Web3. Web3 es el </w:t>
        </w:r>
        <w:r w:rsidRPr="000C3A2B">
          <w:rPr>
            <w:i/>
            <w:lang w:val="es-ES_tradnl"/>
            <w:rPrChange w:id="1017" w:author="Pablo Blanco Peris" w:date="2019-05-15T10:40:00Z">
              <w:rPr>
                <w:lang w:val="es-ES_tradnl"/>
              </w:rPr>
            </w:rPrChange>
          </w:rPr>
          <w:t>framework</w:t>
        </w:r>
        <w:r>
          <w:rPr>
            <w:lang w:val="es-ES_tradnl"/>
          </w:rPr>
          <w:t xml:space="preserve"> que se está </w:t>
        </w:r>
      </w:ins>
      <w:ins w:id="1018" w:author="Pablo Blanco Peris" w:date="2019-05-15T10:41:00Z">
        <w:r>
          <w:rPr>
            <w:lang w:val="es-ES_tradnl"/>
          </w:rPr>
          <w:t>utilizando</w:t>
        </w:r>
      </w:ins>
      <w:ins w:id="1019" w:author="Pablo Blanco Peris" w:date="2019-05-15T10:40:00Z">
        <w:r>
          <w:rPr>
            <w:lang w:val="es-ES_tradnl"/>
          </w:rPr>
          <w:t xml:space="preserve"> en la app que hace posible la conexión con la red Ethereum, en este caso con la red de pruebas Rinkeby.</w:t>
        </w:r>
      </w:ins>
      <w:ins w:id="1020" w:author="Pablo Blanco Peris" w:date="2019-05-15T10:43:00Z">
        <w:r>
          <w:rPr>
            <w:lang w:val="es-ES_tradnl"/>
          </w:rPr>
          <w:t xml:space="preserve"> Realmente el framework de Web3 a través de Infura es capaz de conectarse a la blockchain Ethereum.</w:t>
        </w:r>
      </w:ins>
      <w:ins w:id="1021" w:author="Pablo Blanco Peris" w:date="2019-05-15T10:41:00Z">
        <w:r>
          <w:rPr>
            <w:lang w:val="es-ES_tradnl"/>
          </w:rPr>
          <w:t xml:space="preserve"> </w:t>
        </w:r>
      </w:ins>
    </w:p>
    <w:p w14:paraId="7FC583E4" w14:textId="0EE5757A" w:rsidR="000C3A2B" w:rsidRDefault="000C3A2B" w:rsidP="009F2B7E">
      <w:pPr>
        <w:ind w:firstLine="0"/>
        <w:rPr>
          <w:ins w:id="1022" w:author="Pablo Blanco Peris" w:date="2019-05-16T01:10:00Z"/>
          <w:lang w:val="es-ES_tradnl"/>
        </w:rPr>
      </w:pPr>
      <w:ins w:id="1023" w:author="Pablo Blanco Peris" w:date="2019-05-15T10:41:00Z">
        <w:r>
          <w:rPr>
            <w:lang w:val="es-ES_tradnl"/>
          </w:rPr>
          <w:t xml:space="preserve">Infura es la herramienta que hace posible </w:t>
        </w:r>
      </w:ins>
      <w:ins w:id="1024" w:author="Pablo Blanco Peris" w:date="2019-05-15T10:43:00Z">
        <w:r>
          <w:rPr>
            <w:lang w:val="es-ES_tradnl"/>
          </w:rPr>
          <w:t>la cone</w:t>
        </w:r>
      </w:ins>
      <w:ins w:id="1025" w:author="Pablo Blanco Peris" w:date="2019-05-15T10:44:00Z">
        <w:r>
          <w:rPr>
            <w:lang w:val="es-ES_tradnl"/>
          </w:rPr>
          <w:t xml:space="preserve">xión y la comunicación </w:t>
        </w:r>
      </w:ins>
      <w:ins w:id="1026" w:author="Pablo Blanco Peris" w:date="2019-05-15T10:41:00Z">
        <w:r>
          <w:rPr>
            <w:lang w:val="es-ES_tradnl"/>
          </w:rPr>
          <w:t>con los nodos de la red, para poder utilizarse</w:t>
        </w:r>
      </w:ins>
      <w:ins w:id="1027" w:author="Pablo Blanco Peris" w:date="2019-05-15T10:42:00Z">
        <w:r>
          <w:rPr>
            <w:lang w:val="es-ES_tradnl"/>
          </w:rPr>
          <w:t xml:space="preserve"> es necesario </w:t>
        </w:r>
      </w:ins>
      <w:ins w:id="1028" w:author="Pablo Blanco Peris" w:date="2019-05-15T10:45:00Z">
        <w:r>
          <w:rPr>
            <w:lang w:val="es-ES_tradnl"/>
          </w:rPr>
          <w:t>registrarse en la plataforma</w:t>
        </w:r>
      </w:ins>
      <w:ins w:id="1029" w:author="Pablo Blanco Peris" w:date="2019-05-15T10:42:00Z">
        <w:r>
          <w:rPr>
            <w:lang w:val="es-ES_tradnl"/>
          </w:rPr>
          <w:t xml:space="preserve"> y cumplir una serie de requisitos como por ejemplo tener un proyecto creado. A través de una serie de </w:t>
        </w:r>
        <w:r w:rsidRPr="000C3A2B">
          <w:rPr>
            <w:i/>
            <w:lang w:val="es-ES_tradnl"/>
            <w:rPrChange w:id="1030" w:author="Pablo Blanco Peris" w:date="2019-05-15T10:45:00Z">
              <w:rPr>
                <w:lang w:val="es-ES_tradnl"/>
              </w:rPr>
            </w:rPrChange>
          </w:rPr>
          <w:t>tokens</w:t>
        </w:r>
        <w:r>
          <w:rPr>
            <w:lang w:val="es-ES_tradnl"/>
          </w:rPr>
          <w:t xml:space="preserve"> y </w:t>
        </w:r>
        <w:r w:rsidRPr="000C3A2B">
          <w:rPr>
            <w:i/>
            <w:lang w:val="es-ES_tradnl"/>
            <w:rPrChange w:id="1031" w:author="Pablo Blanco Peris" w:date="2019-05-15T10:45:00Z">
              <w:rPr>
                <w:lang w:val="es-ES_tradnl"/>
              </w:rPr>
            </w:rPrChange>
          </w:rPr>
          <w:t>endpoints</w:t>
        </w:r>
        <w:r>
          <w:rPr>
            <w:lang w:val="es-ES_tradnl"/>
          </w:rPr>
          <w:t xml:space="preserve"> </w:t>
        </w:r>
      </w:ins>
      <w:ins w:id="1032" w:author="Pablo Blanco Peris" w:date="2019-05-15T10:43:00Z">
        <w:r>
          <w:rPr>
            <w:lang w:val="es-ES_tradnl"/>
          </w:rPr>
          <w:t xml:space="preserve">Infura hace posible la </w:t>
        </w:r>
      </w:ins>
      <w:ins w:id="1033" w:author="Pablo Blanco Peris" w:date="2019-05-15T10:44:00Z">
        <w:r>
          <w:rPr>
            <w:lang w:val="es-ES_tradnl"/>
          </w:rPr>
          <w:t xml:space="preserve">comunicación con el Smart contract desplegado en la red </w:t>
        </w:r>
        <w:r w:rsidRPr="000C3A2B">
          <w:rPr>
            <w:i/>
            <w:lang w:val="es-ES_tradnl"/>
            <w:rPrChange w:id="1034" w:author="Pablo Blanco Peris" w:date="2019-05-15T10:45:00Z">
              <w:rPr>
                <w:lang w:val="es-ES_tradnl"/>
              </w:rPr>
            </w:rPrChange>
          </w:rPr>
          <w:t>blockchain</w:t>
        </w:r>
        <w:r>
          <w:rPr>
            <w:lang w:val="es-ES_tradnl"/>
          </w:rPr>
          <w:t xml:space="preserve"> de Rinkeby.</w:t>
        </w:r>
      </w:ins>
    </w:p>
    <w:p w14:paraId="13D87083" w14:textId="77777777" w:rsidR="00CE1735" w:rsidRDefault="00CE1735" w:rsidP="009F2B7E">
      <w:pPr>
        <w:ind w:firstLine="0"/>
        <w:rPr>
          <w:ins w:id="1035" w:author="Pablo Blanco Peris" w:date="2019-05-15T10:46:00Z"/>
          <w:lang w:val="es-ES_tradnl"/>
        </w:rPr>
        <w:pPrChange w:id="1036" w:author="Pablo Blanco Peris" w:date="2019-05-16T01:10:00Z">
          <w:pPr/>
        </w:pPrChange>
      </w:pPr>
    </w:p>
    <w:p w14:paraId="41DECEBC" w14:textId="467B9B28" w:rsidR="000C3A2B" w:rsidRDefault="000C3A2B" w:rsidP="004E7573">
      <w:pPr>
        <w:rPr>
          <w:ins w:id="1037" w:author="Pablo Blanco Peris" w:date="2019-05-15T10:38:00Z"/>
          <w:lang w:val="es-ES_tradnl"/>
        </w:rPr>
      </w:pPr>
      <w:ins w:id="1038" w:author="Pablo Blanco Peris" w:date="2019-05-15T10:46:00Z">
        <w:r>
          <w:rPr>
            <w:lang w:val="es-ES_tradnl"/>
          </w:rPr>
          <w:t>Por último, en la parte de la derecha de la figura</w:t>
        </w:r>
      </w:ins>
      <w:ins w:id="1039" w:author="Pablo Blanco Peris" w:date="2019-05-15T10:50:00Z">
        <w:r w:rsidR="00B452ED">
          <w:rPr>
            <w:lang w:val="es-ES_tradnl"/>
          </w:rPr>
          <w:t xml:space="preserve"> se encuentra la parte de </w:t>
        </w:r>
        <w:r w:rsidR="00B452ED" w:rsidRPr="00B452ED">
          <w:rPr>
            <w:i/>
            <w:lang w:val="es-ES_tradnl"/>
            <w:rPrChange w:id="1040" w:author="Pablo Blanco Peris" w:date="2019-05-15T10:50:00Z">
              <w:rPr>
                <w:lang w:val="es-ES_tradnl"/>
              </w:rPr>
            </w:rPrChange>
          </w:rPr>
          <w:t>back-end</w:t>
        </w:r>
        <w:r w:rsidR="00B452ED">
          <w:rPr>
            <w:lang w:val="es-ES_tradnl"/>
          </w:rPr>
          <w:t xml:space="preserve"> del proyecto</w:t>
        </w:r>
      </w:ins>
      <w:ins w:id="1041" w:author="Pablo Blanco Peris" w:date="2019-05-15T10:52:00Z">
        <w:r w:rsidR="00B452ED">
          <w:rPr>
            <w:lang w:val="es-ES_tradnl"/>
          </w:rPr>
          <w:t xml:space="preserve">, que representa lo que se denomina un </w:t>
        </w:r>
        <w:r w:rsidR="00B452ED" w:rsidRPr="00B452ED">
          <w:rPr>
            <w:i/>
            <w:lang w:val="es-ES_tradnl"/>
            <w:rPrChange w:id="1042" w:author="Pablo Blanco Peris" w:date="2019-05-15T10:52:00Z">
              <w:rPr>
                <w:lang w:val="es-ES_tradnl"/>
              </w:rPr>
            </w:rPrChange>
          </w:rPr>
          <w:t>DApp</w:t>
        </w:r>
        <w:r w:rsidR="00B452ED">
          <w:rPr>
            <w:lang w:val="es-ES_tradnl"/>
          </w:rPr>
          <w:t>.</w:t>
        </w:r>
      </w:ins>
      <w:ins w:id="1043" w:author="Pablo Blanco Peris" w:date="2019-05-15T10:51:00Z">
        <w:r w:rsidR="00B452ED">
          <w:rPr>
            <w:lang w:val="es-ES_tradnl"/>
          </w:rPr>
          <w:t xml:space="preserve"> </w:t>
        </w:r>
      </w:ins>
      <w:ins w:id="1044" w:author="Pablo Blanco Peris" w:date="2019-05-15T10:54:00Z">
        <w:r w:rsidR="00B452ED" w:rsidRPr="00B452ED">
          <w:rPr>
            <w:i/>
            <w:lang w:val="es-ES_tradnl"/>
            <w:rPrChange w:id="1045" w:author="Pablo Blanco Peris" w:date="2019-05-15T10:54:00Z">
              <w:rPr>
                <w:lang w:val="es-ES_tradnl"/>
              </w:rPr>
            </w:rPrChange>
          </w:rPr>
          <w:t>DApp</w:t>
        </w:r>
        <w:r w:rsidR="00B452ED">
          <w:rPr>
            <w:lang w:val="es-ES_tradnl"/>
          </w:rPr>
          <w:t xml:space="preserve"> es el acrónimo de </w:t>
        </w:r>
        <w:r w:rsidR="00B452ED" w:rsidRPr="00B452ED">
          <w:rPr>
            <w:i/>
            <w:lang w:val="es-ES_tradnl"/>
            <w:rPrChange w:id="1046" w:author="Pablo Blanco Peris" w:date="2019-05-15T10:54:00Z">
              <w:rPr>
                <w:lang w:val="es-ES_tradnl"/>
              </w:rPr>
            </w:rPrChange>
          </w:rPr>
          <w:t>Decentralized Application</w:t>
        </w:r>
        <w:r w:rsidR="00B452ED">
          <w:rPr>
            <w:lang w:val="es-ES_tradnl"/>
          </w:rPr>
          <w:t>, es decir, una aplicación descentralizada.</w:t>
        </w:r>
      </w:ins>
      <w:ins w:id="1047" w:author="Pablo Blanco Peris" w:date="2019-05-15T10:59:00Z">
        <w:r w:rsidR="00D115D7">
          <w:rPr>
            <w:lang w:val="es-ES_tradnl"/>
          </w:rPr>
          <w:t xml:space="preserve"> Estas aplicaciones </w:t>
        </w:r>
        <w:r w:rsidR="003271E5">
          <w:rPr>
            <w:lang w:val="es-ES_tradnl"/>
          </w:rPr>
          <w:t xml:space="preserve">consisten en un código </w:t>
        </w:r>
        <w:r w:rsidR="003271E5" w:rsidRPr="003271E5">
          <w:rPr>
            <w:i/>
            <w:lang w:val="es-ES_tradnl"/>
            <w:rPrChange w:id="1048" w:author="Pablo Blanco Peris" w:date="2019-05-15T10:59:00Z">
              <w:rPr>
                <w:lang w:val="es-ES_tradnl"/>
              </w:rPr>
            </w:rPrChange>
          </w:rPr>
          <w:t>back-end</w:t>
        </w:r>
        <w:r w:rsidR="003271E5">
          <w:rPr>
            <w:lang w:val="es-ES_tradnl"/>
          </w:rPr>
          <w:t xml:space="preserve">, en este caso el </w:t>
        </w:r>
        <w:r w:rsidR="003271E5" w:rsidRPr="003271E5">
          <w:rPr>
            <w:i/>
            <w:lang w:val="es-ES_tradnl"/>
            <w:rPrChange w:id="1049" w:author="Pablo Blanco Peris" w:date="2019-05-15T11:00:00Z">
              <w:rPr>
                <w:lang w:val="es-ES_tradnl"/>
              </w:rPr>
            </w:rPrChange>
          </w:rPr>
          <w:t>Smart contract</w:t>
        </w:r>
        <w:r w:rsidR="003271E5">
          <w:rPr>
            <w:lang w:val="es-ES_tradnl"/>
          </w:rPr>
          <w:t xml:space="preserve"> </w:t>
        </w:r>
      </w:ins>
      <w:ins w:id="1050" w:author="Pablo Blanco Peris" w:date="2019-05-15T11:00:00Z">
        <w:r w:rsidR="003271E5">
          <w:rPr>
            <w:lang w:val="es-ES_tradnl"/>
          </w:rPr>
          <w:t>que se ejecuta en una red P2P (peer-to-peer).</w:t>
        </w:r>
      </w:ins>
      <w:ins w:id="1051" w:author="Pablo Blanco Peris" w:date="2019-05-15T11:01:00Z">
        <w:r w:rsidR="00A04387">
          <w:rPr>
            <w:lang w:val="es-ES_tradnl"/>
          </w:rPr>
          <w:t xml:space="preserve"> Este tipo de programas de software no necesitan de terceros de confianza o una autoridad central para funcionar, ya que, permite la interacción di</w:t>
        </w:r>
      </w:ins>
      <w:ins w:id="1052" w:author="Pablo Blanco Peris" w:date="2019-05-15T11:02:00Z">
        <w:r w:rsidR="00A04387">
          <w:rPr>
            <w:lang w:val="es-ES_tradnl"/>
          </w:rPr>
          <w:t>recta entre usuarios y proveedores.</w:t>
        </w:r>
      </w:ins>
      <w:ins w:id="1053" w:author="Pablo Blanco Peris" w:date="2019-05-15T11:07:00Z">
        <w:r w:rsidR="00A04387">
          <w:rPr>
            <w:lang w:val="es-ES_tradnl"/>
          </w:rPr>
          <w:fldChar w:fldCharType="begin"/>
        </w:r>
      </w:ins>
      <w:ins w:id="1054" w:author="Pablo Blanco Peris" w:date="2019-05-16T00:19:00Z">
        <w:r w:rsidR="00D216C7">
          <w:rPr>
            <w:lang w:val="es-ES_tradnl"/>
          </w:rPr>
          <w:instrText xml:space="preserve"> ADDIN ZOTERO_ITEM CSL_CITATION {"citationID":"YIvKzhQc","properties":{"formattedCitation":"[21]","plainCitation":"[2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ins>
      <w:r w:rsidR="00A04387">
        <w:rPr>
          <w:lang w:val="es-ES_tradnl"/>
        </w:rPr>
        <w:fldChar w:fldCharType="separate"/>
      </w:r>
      <w:ins w:id="1055" w:author="Pablo Blanco Peris" w:date="2019-05-16T00:19:00Z">
        <w:r w:rsidR="00D216C7">
          <w:rPr>
            <w:noProof/>
            <w:lang w:val="es-ES_tradnl"/>
          </w:rPr>
          <w:t>[21]</w:t>
        </w:r>
      </w:ins>
      <w:ins w:id="1056" w:author="Pablo Blanco Peris" w:date="2019-05-15T11:07:00Z">
        <w:r w:rsidR="00A04387">
          <w:rPr>
            <w:lang w:val="es-ES_tradnl"/>
          </w:rPr>
          <w:fldChar w:fldCharType="end"/>
        </w:r>
      </w:ins>
    </w:p>
    <w:p w14:paraId="0B076D52" w14:textId="2E795966" w:rsidR="009602F8" w:rsidRPr="00BD0141" w:rsidRDefault="009602F8" w:rsidP="009602F8">
      <w:pPr>
        <w:pStyle w:val="Ttulo2"/>
        <w:rPr>
          <w:ins w:id="1057" w:author="Pablo Blanco Peris" w:date="2019-05-15T11:09:00Z"/>
          <w:lang w:val="es-ES_tradnl"/>
          <w:rPrChange w:id="1058" w:author="Pablo Blanco Peris" w:date="2019-05-15T11:10:00Z">
            <w:rPr>
              <w:ins w:id="1059" w:author="Pablo Blanco Peris" w:date="2019-05-15T11:09:00Z"/>
            </w:rPr>
          </w:rPrChange>
        </w:rPr>
      </w:pPr>
      <w:bookmarkStart w:id="1060" w:name="_Toc8861584"/>
      <w:ins w:id="1061" w:author="Pablo Blanco Peris" w:date="2019-05-15T11:09:00Z">
        <w:r w:rsidRPr="00BD0141">
          <w:rPr>
            <w:lang w:val="es-ES_tradnl"/>
            <w:rPrChange w:id="1062" w:author="Pablo Blanco Peris" w:date="2019-05-15T11:10:00Z">
              <w:rPr/>
            </w:rPrChange>
          </w:rPr>
          <w:t>Front-end</w:t>
        </w:r>
        <w:bookmarkEnd w:id="1060"/>
      </w:ins>
    </w:p>
    <w:p w14:paraId="00676AA3" w14:textId="1A7294C2" w:rsidR="009602F8" w:rsidRPr="00BD0141" w:rsidRDefault="009602F8" w:rsidP="009602F8">
      <w:pPr>
        <w:pStyle w:val="Textoindependiente"/>
        <w:rPr>
          <w:ins w:id="1063" w:author="Pablo Blanco Peris" w:date="2019-05-15T11:09:00Z"/>
          <w:lang w:val="es-ES_tradnl"/>
          <w:rPrChange w:id="1064" w:author="Pablo Blanco Peris" w:date="2019-05-15T11:10:00Z">
            <w:rPr>
              <w:ins w:id="1065" w:author="Pablo Blanco Peris" w:date="2019-05-15T11:09:00Z"/>
            </w:rPr>
          </w:rPrChange>
        </w:rPr>
      </w:pPr>
    </w:p>
    <w:p w14:paraId="73D9158C" w14:textId="7E2B395D" w:rsidR="009602F8" w:rsidRPr="00BD0141" w:rsidRDefault="00BD0141" w:rsidP="009602F8">
      <w:pPr>
        <w:pStyle w:val="Ttulo2"/>
        <w:rPr>
          <w:ins w:id="1066" w:author="Pablo Blanco Peris" w:date="2019-05-15T11:09:00Z"/>
          <w:lang w:val="es-ES_tradnl"/>
          <w:rPrChange w:id="1067" w:author="Pablo Blanco Peris" w:date="2019-05-15T11:10:00Z">
            <w:rPr>
              <w:ins w:id="1068" w:author="Pablo Blanco Peris" w:date="2019-05-15T11:09:00Z"/>
            </w:rPr>
          </w:rPrChange>
        </w:rPr>
      </w:pPr>
      <w:bookmarkStart w:id="1069" w:name="_Toc8861585"/>
      <w:ins w:id="1070" w:author="Pablo Blanco Peris" w:date="2019-05-15T11:10:00Z">
        <w:r w:rsidRPr="00BD0141">
          <w:rPr>
            <w:lang w:val="es-ES_tradnl"/>
            <w:rPrChange w:id="1071" w:author="Pablo Blanco Peris" w:date="2019-05-15T11:10:00Z">
              <w:rPr/>
            </w:rPrChange>
          </w:rPr>
          <w:t>Herramientas de conexiones</w:t>
        </w:r>
      </w:ins>
      <w:bookmarkEnd w:id="1069"/>
    </w:p>
    <w:p w14:paraId="38C18A08" w14:textId="6A1C9A90" w:rsidR="009602F8" w:rsidRPr="00BD0141" w:rsidRDefault="009602F8" w:rsidP="009602F8">
      <w:pPr>
        <w:pStyle w:val="Textoindependiente"/>
        <w:rPr>
          <w:ins w:id="1072" w:author="Pablo Blanco Peris" w:date="2019-05-15T11:09:00Z"/>
          <w:lang w:val="es-ES_tradnl"/>
          <w:rPrChange w:id="1073" w:author="Pablo Blanco Peris" w:date="2019-05-15T11:10:00Z">
            <w:rPr>
              <w:ins w:id="1074" w:author="Pablo Blanco Peris" w:date="2019-05-15T11:09:00Z"/>
            </w:rPr>
          </w:rPrChange>
        </w:rPr>
      </w:pPr>
    </w:p>
    <w:p w14:paraId="66626625" w14:textId="67F57F7E" w:rsidR="009602F8" w:rsidRPr="00BD0141" w:rsidRDefault="009602F8" w:rsidP="009602F8">
      <w:pPr>
        <w:pStyle w:val="Textoindependiente"/>
        <w:rPr>
          <w:ins w:id="1075" w:author="Pablo Blanco Peris" w:date="2019-05-15T11:09:00Z"/>
          <w:lang w:val="es-ES_tradnl"/>
          <w:rPrChange w:id="1076" w:author="Pablo Blanco Peris" w:date="2019-05-15T11:10:00Z">
            <w:rPr>
              <w:ins w:id="1077" w:author="Pablo Blanco Peris" w:date="2019-05-15T11:09:00Z"/>
            </w:rPr>
          </w:rPrChange>
        </w:rPr>
      </w:pPr>
    </w:p>
    <w:p w14:paraId="5C3C2940" w14:textId="4FA5CFED" w:rsidR="009602F8" w:rsidRPr="00BD0141" w:rsidRDefault="009602F8" w:rsidP="00642CE8">
      <w:pPr>
        <w:pStyle w:val="Ttulo2"/>
        <w:rPr>
          <w:ins w:id="1078" w:author="Pablo Blanco Peris" w:date="2019-05-15T11:09:00Z"/>
          <w:lang w:val="es-ES_tradnl"/>
          <w:rPrChange w:id="1079" w:author="Pablo Blanco Peris" w:date="2019-05-15T11:10:00Z">
            <w:rPr>
              <w:ins w:id="1080" w:author="Pablo Blanco Peris" w:date="2019-05-15T11:09:00Z"/>
            </w:rPr>
          </w:rPrChange>
        </w:rPr>
      </w:pPr>
      <w:bookmarkStart w:id="1081" w:name="_Toc8861586"/>
      <w:ins w:id="1082" w:author="Pablo Blanco Peris" w:date="2019-05-15T11:10:00Z">
        <w:r w:rsidRPr="00BD0141">
          <w:rPr>
            <w:lang w:val="es-ES_tradnl"/>
            <w:rPrChange w:id="1083" w:author="Pablo Blanco Peris" w:date="2019-05-15T11:10:00Z">
              <w:rPr/>
            </w:rPrChange>
          </w:rPr>
          <w:lastRenderedPageBreak/>
          <w:t>Back-end</w:t>
        </w:r>
        <w:r w:rsidR="00BD0141" w:rsidRPr="00BD0141">
          <w:rPr>
            <w:lang w:val="es-ES_tradnl"/>
            <w:rPrChange w:id="1084" w:author="Pablo Blanco Peris" w:date="2019-05-15T11:10:00Z">
              <w:rPr/>
            </w:rPrChange>
          </w:rPr>
          <w:t xml:space="preserve"> o DApp</w:t>
        </w:r>
      </w:ins>
      <w:bookmarkEnd w:id="1081"/>
    </w:p>
    <w:p w14:paraId="5AF62BB6" w14:textId="737B8A6A" w:rsidR="004E7573" w:rsidRPr="00827557" w:rsidRDefault="004E7573">
      <w:pPr>
        <w:spacing w:line="240" w:lineRule="auto"/>
        <w:ind w:firstLine="0"/>
        <w:jc w:val="left"/>
        <w:rPr>
          <w:ins w:id="1085" w:author="Pablo Blanco Peris" w:date="2019-05-09T14:27:00Z"/>
          <w:lang w:val="es-ES_tradnl"/>
          <w:rPrChange w:id="1086" w:author="Pablo Blanco Peris" w:date="2019-05-14T01:04:00Z">
            <w:rPr>
              <w:ins w:id="1087" w:author="Pablo Blanco Peris" w:date="2019-05-09T14:27:00Z"/>
            </w:rPr>
          </w:rPrChange>
        </w:rPr>
        <w:pPrChange w:id="1088" w:author="Pablo Blanco Peris" w:date="2019-05-15T11:08:00Z">
          <w:pPr>
            <w:pStyle w:val="Textoindependiente"/>
          </w:pPr>
        </w:pPrChange>
      </w:pPr>
    </w:p>
    <w:p w14:paraId="247C0C57" w14:textId="3499D979" w:rsidR="004E7573" w:rsidRDefault="004E7573" w:rsidP="005624BC">
      <w:pPr>
        <w:pStyle w:val="Ttulo1"/>
        <w:rPr>
          <w:ins w:id="1089" w:author="Pablo Blanco Peris" w:date="2019-05-15T10:28:00Z"/>
          <w:lang w:val="es-ES_tradnl"/>
        </w:rPr>
      </w:pPr>
      <w:bookmarkStart w:id="1090" w:name="_Toc8861587"/>
      <w:ins w:id="1091" w:author="Pablo Blanco Peris" w:date="2019-05-15T10:29:00Z">
        <w:r>
          <w:rPr>
            <w:lang w:val="es-ES_tradnl"/>
          </w:rPr>
          <w:t>Demo</w:t>
        </w:r>
      </w:ins>
      <w:bookmarkEnd w:id="1090"/>
    </w:p>
    <w:p w14:paraId="77C0FDDF" w14:textId="77777777" w:rsidR="004E7573" w:rsidRPr="00A04387" w:rsidRDefault="004E7573">
      <w:pPr>
        <w:rPr>
          <w:ins w:id="1092" w:author="Pablo Blanco Peris" w:date="2019-05-15T10:28:00Z"/>
          <w:lang w:val="es-ES_tradnl"/>
        </w:rPr>
        <w:pPrChange w:id="1093" w:author="Pablo Blanco Peris" w:date="2019-05-15T10:28:00Z">
          <w:pPr>
            <w:pStyle w:val="Ttulo1"/>
          </w:pPr>
        </w:pPrChange>
      </w:pPr>
    </w:p>
    <w:p w14:paraId="1FD399CE" w14:textId="77777777" w:rsidR="004E7573" w:rsidRPr="00642CE8" w:rsidRDefault="004E7573">
      <w:pPr>
        <w:rPr>
          <w:ins w:id="1094" w:author="Pablo Blanco Peris" w:date="2019-05-15T10:28:00Z"/>
          <w:lang w:val="es-ES_tradnl"/>
        </w:rPr>
        <w:pPrChange w:id="1095" w:author="Pablo Blanco Peris" w:date="2019-05-15T10:28:00Z">
          <w:pPr>
            <w:pStyle w:val="Ttulo1"/>
          </w:pPr>
        </w:pPrChange>
      </w:pPr>
    </w:p>
    <w:p w14:paraId="51966CDC" w14:textId="77777777" w:rsidR="004E7573" w:rsidRPr="006B6DF6" w:rsidRDefault="004E7573">
      <w:pPr>
        <w:rPr>
          <w:ins w:id="1096" w:author="Pablo Blanco Peris" w:date="2019-05-15T10:28:00Z"/>
          <w:lang w:val="es-ES_tradnl"/>
        </w:rPr>
        <w:pPrChange w:id="1097" w:author="Pablo Blanco Peris" w:date="2019-05-15T10:28:00Z">
          <w:pPr>
            <w:pStyle w:val="Ttulo1"/>
          </w:pPr>
        </w:pPrChange>
      </w:pPr>
    </w:p>
    <w:p w14:paraId="77053685" w14:textId="77777777" w:rsidR="004E7573" w:rsidRPr="001E5D42" w:rsidRDefault="004E7573">
      <w:pPr>
        <w:rPr>
          <w:ins w:id="1098" w:author="Pablo Blanco Peris" w:date="2019-05-15T10:28:00Z"/>
          <w:lang w:val="es-ES_tradnl"/>
        </w:rPr>
        <w:pPrChange w:id="1099" w:author="Pablo Blanco Peris" w:date="2019-05-15T10:28:00Z">
          <w:pPr>
            <w:pStyle w:val="Ttulo1"/>
          </w:pPr>
        </w:pPrChange>
      </w:pPr>
    </w:p>
    <w:p w14:paraId="6E1BCAC0" w14:textId="77777777" w:rsidR="004E7573" w:rsidRPr="001E5D42" w:rsidRDefault="004E7573">
      <w:pPr>
        <w:rPr>
          <w:ins w:id="1100" w:author="Pablo Blanco Peris" w:date="2019-05-15T10:28:00Z"/>
          <w:lang w:val="es-ES_tradnl"/>
        </w:rPr>
        <w:pPrChange w:id="1101" w:author="Pablo Blanco Peris" w:date="2019-05-15T10:28:00Z">
          <w:pPr>
            <w:pStyle w:val="Ttulo1"/>
          </w:pPr>
        </w:pPrChange>
      </w:pPr>
    </w:p>
    <w:p w14:paraId="57A14F37" w14:textId="77777777" w:rsidR="004E7573" w:rsidRPr="00434EEB" w:rsidRDefault="004E7573">
      <w:pPr>
        <w:rPr>
          <w:ins w:id="1102" w:author="Pablo Blanco Peris" w:date="2019-05-15T10:28:00Z"/>
          <w:lang w:val="es-ES_tradnl"/>
        </w:rPr>
        <w:pPrChange w:id="1103" w:author="Pablo Blanco Peris" w:date="2019-05-15T10:28:00Z">
          <w:pPr>
            <w:pStyle w:val="Ttulo1"/>
          </w:pPr>
        </w:pPrChange>
      </w:pPr>
    </w:p>
    <w:p w14:paraId="6B75B239" w14:textId="77777777" w:rsidR="004E7573" w:rsidRPr="00970324" w:rsidRDefault="004E7573">
      <w:pPr>
        <w:rPr>
          <w:ins w:id="1104" w:author="Pablo Blanco Peris" w:date="2019-05-15T10:28:00Z"/>
          <w:lang w:val="es-ES_tradnl"/>
        </w:rPr>
        <w:pPrChange w:id="1105" w:author="Pablo Blanco Peris" w:date="2019-05-15T10:28:00Z">
          <w:pPr>
            <w:pStyle w:val="Ttulo1"/>
          </w:pPr>
        </w:pPrChange>
      </w:pPr>
    </w:p>
    <w:p w14:paraId="34159A0E" w14:textId="77777777" w:rsidR="004E7573" w:rsidRPr="00970324" w:rsidRDefault="004E7573">
      <w:pPr>
        <w:rPr>
          <w:ins w:id="1106" w:author="Pablo Blanco Peris" w:date="2019-05-15T10:28:00Z"/>
          <w:lang w:val="es-ES_tradnl"/>
        </w:rPr>
        <w:pPrChange w:id="1107" w:author="Pablo Blanco Peris" w:date="2019-05-15T10:28:00Z">
          <w:pPr>
            <w:pStyle w:val="Ttulo1"/>
          </w:pPr>
        </w:pPrChange>
      </w:pPr>
    </w:p>
    <w:p w14:paraId="618BF3CC" w14:textId="77777777" w:rsidR="004E7573" w:rsidRPr="00970324" w:rsidRDefault="004E7573">
      <w:pPr>
        <w:rPr>
          <w:ins w:id="1108" w:author="Pablo Blanco Peris" w:date="2019-05-15T10:28:00Z"/>
          <w:lang w:val="es-ES_tradnl"/>
        </w:rPr>
        <w:pPrChange w:id="1109" w:author="Pablo Blanco Peris" w:date="2019-05-15T10:28:00Z">
          <w:pPr>
            <w:pStyle w:val="Ttulo1"/>
          </w:pPr>
        </w:pPrChange>
      </w:pPr>
    </w:p>
    <w:p w14:paraId="274F0A55" w14:textId="77777777" w:rsidR="004E7573" w:rsidRPr="009F0B4E" w:rsidRDefault="004E7573">
      <w:pPr>
        <w:rPr>
          <w:ins w:id="1110" w:author="Pablo Blanco Peris" w:date="2019-05-15T10:28:00Z"/>
          <w:lang w:val="es-ES_tradnl"/>
        </w:rPr>
        <w:pPrChange w:id="1111" w:author="Pablo Blanco Peris" w:date="2019-05-15T10:28:00Z">
          <w:pPr>
            <w:pStyle w:val="Ttulo1"/>
          </w:pPr>
        </w:pPrChange>
      </w:pPr>
    </w:p>
    <w:p w14:paraId="6A17FFD2" w14:textId="77777777" w:rsidR="004E7573" w:rsidRPr="000352C2" w:rsidRDefault="004E7573">
      <w:pPr>
        <w:rPr>
          <w:ins w:id="1112" w:author="Pablo Blanco Peris" w:date="2019-05-15T10:28:00Z"/>
          <w:lang w:val="es-ES_tradnl"/>
        </w:rPr>
        <w:pPrChange w:id="1113" w:author="Pablo Blanco Peris" w:date="2019-05-15T10:28:00Z">
          <w:pPr>
            <w:pStyle w:val="Ttulo1"/>
          </w:pPr>
        </w:pPrChange>
      </w:pPr>
    </w:p>
    <w:p w14:paraId="55408FD6" w14:textId="77777777" w:rsidR="004E7573" w:rsidRPr="000833C4" w:rsidRDefault="004E7573">
      <w:pPr>
        <w:rPr>
          <w:ins w:id="1114" w:author="Pablo Blanco Peris" w:date="2019-05-15T10:28:00Z"/>
          <w:lang w:val="es-ES_tradnl"/>
        </w:rPr>
        <w:pPrChange w:id="1115" w:author="Pablo Blanco Peris" w:date="2019-05-15T10:28:00Z">
          <w:pPr>
            <w:pStyle w:val="Ttulo1"/>
          </w:pPr>
        </w:pPrChange>
      </w:pPr>
    </w:p>
    <w:p w14:paraId="632A9F11" w14:textId="3C64889C" w:rsidR="005624BC" w:rsidRPr="00CA5952" w:rsidDel="001F7816" w:rsidRDefault="005624BC" w:rsidP="008E36E4">
      <w:pPr>
        <w:pStyle w:val="Textoindependiente"/>
        <w:rPr>
          <w:del w:id="1116" w:author="Pablo Blanco Peris" w:date="2019-05-15T11:08:00Z"/>
        </w:rPr>
      </w:pPr>
    </w:p>
    <w:p w14:paraId="48BE3481" w14:textId="77D9A428" w:rsidR="007022E1" w:rsidRPr="00CA5952" w:rsidDel="001F7816" w:rsidRDefault="007022E1" w:rsidP="008E36E4">
      <w:pPr>
        <w:pStyle w:val="Textoindependiente"/>
        <w:rPr>
          <w:del w:id="1117" w:author="Pablo Blanco Peris" w:date="2019-05-15T11:08:00Z"/>
        </w:rPr>
      </w:pPr>
    </w:p>
    <w:p w14:paraId="43F114A7" w14:textId="0D4CC198" w:rsidR="008E36E4" w:rsidRPr="00CA5952" w:rsidDel="00830D21" w:rsidRDefault="007022E1">
      <w:pPr>
        <w:pStyle w:val="PageHeadingTOC"/>
        <w:rPr>
          <w:del w:id="1118" w:author="Pablo Blanco Peris" w:date="2019-05-09T14:51:00Z"/>
        </w:rPr>
      </w:pPr>
      <w:r w:rsidRPr="00CA5952">
        <w:br w:type="page"/>
      </w:r>
      <w:bookmarkStart w:id="1119" w:name="_Toc267562107"/>
      <w:commentRangeStart w:id="1120"/>
      <w:del w:id="1121" w:author="Pablo Blanco Peris" w:date="2019-05-09T14:51:00Z">
        <w:r w:rsidR="008E36E4" w:rsidRPr="00CA5952" w:rsidDel="00830D21">
          <w:lastRenderedPageBreak/>
          <w:delText>References Or Bibliography</w:delText>
        </w:r>
        <w:bookmarkEnd w:id="1119"/>
      </w:del>
    </w:p>
    <w:p w14:paraId="47BA77ED" w14:textId="2EB8113E" w:rsidR="00830D21" w:rsidRDefault="008E36E4">
      <w:pPr>
        <w:pStyle w:val="PageHeadingTOC"/>
        <w:rPr>
          <w:ins w:id="1122" w:author="Pablo Blanco Peris" w:date="2019-05-09T14:42:00Z"/>
        </w:rPr>
        <w:pPrChange w:id="1123" w:author="Pablo Blanco Peris" w:date="2019-05-09T14:51:00Z">
          <w:pPr>
            <w:pStyle w:val="Textoindependiente"/>
          </w:pPr>
        </w:pPrChange>
      </w:pPr>
      <w:del w:id="1124" w:author="Pablo Blanco Peris" w:date="2019-05-09T14:51:00Z">
        <w:r w:rsidRPr="00CA5952" w:rsidDel="00830D21">
          <w:delText>Include a separate chapter for your references or bibliography.  This chapter should be titled either “References” or “Bibliography”.  (“Page Heading TOC” style is used for the heading.)  Items in the bibliography use the “Bibliography” style, which has single spacing and a hanging indent, as shown in the examples below.</w:delText>
        </w:r>
      </w:del>
    </w:p>
    <w:p w14:paraId="6D4EC6CE" w14:textId="45CE2E26" w:rsidR="00830D21" w:rsidRPr="00970324" w:rsidDel="00830D21" w:rsidRDefault="00830D21">
      <w:pPr>
        <w:pStyle w:val="Ttulo1"/>
        <w:rPr>
          <w:del w:id="1125" w:author="Pablo Blanco Peris" w:date="2019-05-09T14:51:00Z"/>
          <w:lang w:val="es-ES"/>
        </w:rPr>
        <w:pPrChange w:id="1126" w:author="Pablo Blanco Peris" w:date="2019-05-09T15:28:00Z">
          <w:pPr>
            <w:pStyle w:val="Textoindependiente"/>
          </w:pPr>
        </w:pPrChange>
      </w:pPr>
      <w:bookmarkStart w:id="1127" w:name="_Toc8861588"/>
      <w:ins w:id="1128" w:author="Pablo Blanco Peris" w:date="2019-05-09T14:43:00Z">
        <w:r>
          <w:rPr>
            <w:lang w:val="es-ES"/>
          </w:rPr>
          <w:t>Bibliografía</w:t>
        </w:r>
      </w:ins>
      <w:bookmarkEnd w:id="1127"/>
      <w:ins w:id="1129" w:author="Pablo Blanco Peris" w:date="2019-05-09T15:22:00Z">
        <w:r w:rsidR="0030319D">
          <w:rPr>
            <w:noProof/>
            <w:lang w:val="es-ES"/>
          </w:rPr>
          <w:t xml:space="preserve"> </w:t>
        </w:r>
      </w:ins>
    </w:p>
    <w:p w14:paraId="545DE15C" w14:textId="56A7E0ED" w:rsidR="008E36E4" w:rsidRPr="00970324" w:rsidDel="00830D21" w:rsidRDefault="008E36E4">
      <w:pPr>
        <w:pStyle w:val="Ttulo1"/>
        <w:rPr>
          <w:del w:id="1130" w:author="Pablo Blanco Peris" w:date="2019-05-09T14:51:00Z"/>
          <w:lang w:val="es-ES"/>
        </w:rPr>
        <w:pPrChange w:id="1131" w:author="Pablo Blanco Peris" w:date="2019-05-09T15:28:00Z">
          <w:pPr>
            <w:pStyle w:val="Textoindependiente"/>
          </w:pPr>
        </w:pPrChange>
      </w:pPr>
      <w:bookmarkStart w:id="1132" w:name="_Toc8680887"/>
      <w:bookmarkStart w:id="1133" w:name="_Toc8812722"/>
      <w:bookmarkStart w:id="1134" w:name="_Toc8813546"/>
      <w:bookmarkStart w:id="1135" w:name="_Toc8819609"/>
      <w:bookmarkStart w:id="1136" w:name="_Toc8861340"/>
      <w:bookmarkStart w:id="1137" w:name="_Toc8861589"/>
      <w:bookmarkEnd w:id="1132"/>
      <w:bookmarkEnd w:id="1133"/>
      <w:bookmarkEnd w:id="1134"/>
      <w:bookmarkEnd w:id="1135"/>
      <w:bookmarkEnd w:id="1136"/>
      <w:bookmarkEnd w:id="1137"/>
    </w:p>
    <w:p w14:paraId="309B5E64" w14:textId="653B174D" w:rsidR="008E36E4" w:rsidRPr="00CA5952" w:rsidDel="00830D21" w:rsidRDefault="008E36E4">
      <w:pPr>
        <w:pStyle w:val="Ttulo1"/>
        <w:rPr>
          <w:del w:id="1138" w:author="Pablo Blanco Peris" w:date="2019-05-09T14:51:00Z"/>
        </w:rPr>
        <w:pPrChange w:id="1139" w:author="Pablo Blanco Peris" w:date="2019-05-09T15:28:00Z">
          <w:pPr>
            <w:pStyle w:val="Bibliografa1"/>
          </w:pPr>
        </w:pPrChange>
      </w:pPr>
      <w:del w:id="1140" w:author="Pablo Blanco Peris" w:date="2019-05-09T14:51:00Z">
        <w:r w:rsidRPr="00CA5952" w:rsidDel="00830D21">
          <w:delText>Devine, P. G., &amp; Sherman, S. J. (1992). Intuitive versus rational judgment and the role of stereotyping in the human condition: Kirk or Spock? Psychological Inquiry, 3(2), 153-159.</w:delText>
        </w:r>
        <w:bookmarkStart w:id="1141" w:name="_Toc8680888"/>
        <w:bookmarkStart w:id="1142" w:name="_Toc8812723"/>
        <w:bookmarkStart w:id="1143" w:name="_Toc8813547"/>
        <w:bookmarkStart w:id="1144" w:name="_Toc8819610"/>
        <w:bookmarkStart w:id="1145" w:name="_Toc8861341"/>
        <w:bookmarkStart w:id="1146" w:name="_Toc8861590"/>
        <w:bookmarkEnd w:id="1141"/>
        <w:bookmarkEnd w:id="1142"/>
        <w:bookmarkEnd w:id="1143"/>
        <w:bookmarkEnd w:id="1144"/>
        <w:bookmarkEnd w:id="1145"/>
        <w:bookmarkEnd w:id="1146"/>
      </w:del>
    </w:p>
    <w:p w14:paraId="5380DF3E" w14:textId="26F9C4E2" w:rsidR="008E36E4" w:rsidRPr="00CA5952" w:rsidDel="00830D21" w:rsidRDefault="008E36E4">
      <w:pPr>
        <w:pStyle w:val="Ttulo1"/>
        <w:rPr>
          <w:del w:id="1147" w:author="Pablo Blanco Peris" w:date="2019-05-09T14:51:00Z"/>
        </w:rPr>
        <w:pPrChange w:id="1148" w:author="Pablo Blanco Peris" w:date="2019-05-09T15:28:00Z">
          <w:pPr>
            <w:pStyle w:val="Bibliografa1"/>
          </w:pPr>
        </w:pPrChange>
      </w:pPr>
      <w:bookmarkStart w:id="1149" w:name="_Toc8680889"/>
      <w:bookmarkStart w:id="1150" w:name="_Toc8812724"/>
      <w:bookmarkStart w:id="1151" w:name="_Toc8813548"/>
      <w:bookmarkStart w:id="1152" w:name="_Toc8819611"/>
      <w:bookmarkStart w:id="1153" w:name="_Toc8861342"/>
      <w:bookmarkStart w:id="1154" w:name="_Toc8861591"/>
      <w:bookmarkEnd w:id="1149"/>
      <w:bookmarkEnd w:id="1150"/>
      <w:bookmarkEnd w:id="1151"/>
      <w:bookmarkEnd w:id="1152"/>
      <w:bookmarkEnd w:id="1153"/>
      <w:bookmarkEnd w:id="1154"/>
    </w:p>
    <w:p w14:paraId="12014137" w14:textId="46B5D616" w:rsidR="008E36E4" w:rsidRPr="00CA5952" w:rsidDel="00830D21" w:rsidRDefault="008E36E4">
      <w:pPr>
        <w:pStyle w:val="Ttulo1"/>
        <w:rPr>
          <w:del w:id="1155" w:author="Pablo Blanco Peris" w:date="2019-05-09T14:51:00Z"/>
        </w:rPr>
        <w:pPrChange w:id="1156" w:author="Pablo Blanco Peris" w:date="2019-05-09T15:28:00Z">
          <w:pPr>
            <w:pStyle w:val="Bibliografa1"/>
          </w:pPr>
        </w:pPrChange>
      </w:pPr>
      <w:del w:id="1157" w:author="Pablo Blanco Peris" w:date="2019-05-09T14:51:00Z">
        <w:r w:rsidRPr="00CA5952" w:rsidDel="00830D21">
          <w:delText>Hodges, F. M. (2003). The promised planet: Alliances and struggles of the gerontocracy in American television science fiction of the 1960s. The Aging Male, 6(3), 175-182.</w:delText>
        </w:r>
        <w:bookmarkStart w:id="1158" w:name="_Toc8680890"/>
        <w:bookmarkStart w:id="1159" w:name="_Toc8812725"/>
        <w:bookmarkStart w:id="1160" w:name="_Toc8813549"/>
        <w:bookmarkStart w:id="1161" w:name="_Toc8819612"/>
        <w:bookmarkStart w:id="1162" w:name="_Toc8861343"/>
        <w:bookmarkStart w:id="1163" w:name="_Toc8861592"/>
        <w:bookmarkEnd w:id="1158"/>
        <w:bookmarkEnd w:id="1159"/>
        <w:bookmarkEnd w:id="1160"/>
        <w:bookmarkEnd w:id="1161"/>
        <w:bookmarkEnd w:id="1162"/>
        <w:bookmarkEnd w:id="1163"/>
      </w:del>
    </w:p>
    <w:p w14:paraId="552F9FD7" w14:textId="48E2EB66" w:rsidR="008E36E4" w:rsidRPr="00CA5952" w:rsidDel="00830D21" w:rsidRDefault="008E36E4">
      <w:pPr>
        <w:pStyle w:val="Ttulo1"/>
        <w:rPr>
          <w:del w:id="1164" w:author="Pablo Blanco Peris" w:date="2019-05-09T14:51:00Z"/>
        </w:rPr>
        <w:pPrChange w:id="1165" w:author="Pablo Blanco Peris" w:date="2019-05-09T15:28:00Z">
          <w:pPr>
            <w:pStyle w:val="Bibliografa1"/>
          </w:pPr>
        </w:pPrChange>
      </w:pPr>
      <w:bookmarkStart w:id="1166" w:name="_Toc8680891"/>
      <w:bookmarkStart w:id="1167" w:name="_Toc8812726"/>
      <w:bookmarkStart w:id="1168" w:name="_Toc8813550"/>
      <w:bookmarkStart w:id="1169" w:name="_Toc8819613"/>
      <w:bookmarkStart w:id="1170" w:name="_Toc8861344"/>
      <w:bookmarkStart w:id="1171" w:name="_Toc8861593"/>
      <w:bookmarkEnd w:id="1166"/>
      <w:bookmarkEnd w:id="1167"/>
      <w:bookmarkEnd w:id="1168"/>
      <w:bookmarkEnd w:id="1169"/>
      <w:bookmarkEnd w:id="1170"/>
      <w:bookmarkEnd w:id="1171"/>
    </w:p>
    <w:p w14:paraId="1F13D22D" w14:textId="38E07712" w:rsidR="008E36E4" w:rsidRPr="00CA5952" w:rsidDel="00830D21" w:rsidRDefault="008E36E4">
      <w:pPr>
        <w:pStyle w:val="Ttulo1"/>
        <w:rPr>
          <w:del w:id="1172" w:author="Pablo Blanco Peris" w:date="2019-05-09T14:51:00Z"/>
        </w:rPr>
        <w:pPrChange w:id="1173" w:author="Pablo Blanco Peris" w:date="2019-05-09T15:28:00Z">
          <w:pPr>
            <w:pStyle w:val="Bibliografa1"/>
          </w:pPr>
        </w:pPrChange>
      </w:pPr>
      <w:del w:id="1174" w:author="Pablo Blanco Peris" w:date="2019-05-09T14:51:00Z">
        <w:r w:rsidRPr="00CA5952" w:rsidDel="00830D21">
          <w:delText xml:space="preserve">James, N. E. (1988). Two sides of paradise: The Eden myth according to Kirk and Spock. In </w:delText>
        </w:r>
        <w:r w:rsidRPr="00CA5952" w:rsidDel="00830D21">
          <w:br/>
          <w:delText>D. Palumbo (Ed.), Spectrum of the fantastic (pp. 219-223). Westport, CT: Greenwood.</w:delText>
        </w:r>
        <w:bookmarkStart w:id="1175" w:name="_Toc8680892"/>
        <w:bookmarkStart w:id="1176" w:name="_Toc8812727"/>
        <w:bookmarkStart w:id="1177" w:name="_Toc8813551"/>
        <w:bookmarkStart w:id="1178" w:name="_Toc8819614"/>
        <w:bookmarkStart w:id="1179" w:name="_Toc8861345"/>
        <w:bookmarkStart w:id="1180" w:name="_Toc8861594"/>
        <w:bookmarkEnd w:id="1175"/>
        <w:bookmarkEnd w:id="1176"/>
        <w:bookmarkEnd w:id="1177"/>
        <w:bookmarkEnd w:id="1178"/>
        <w:bookmarkEnd w:id="1179"/>
        <w:bookmarkEnd w:id="1180"/>
      </w:del>
    </w:p>
    <w:p w14:paraId="5672BE5F" w14:textId="1644BB3E" w:rsidR="008E36E4" w:rsidRPr="00CA5952" w:rsidDel="00830D21" w:rsidRDefault="008E36E4">
      <w:pPr>
        <w:pStyle w:val="Ttulo1"/>
        <w:rPr>
          <w:del w:id="1181" w:author="Pablo Blanco Peris" w:date="2019-05-09T14:51:00Z"/>
        </w:rPr>
        <w:pPrChange w:id="1182" w:author="Pablo Blanco Peris" w:date="2019-05-09T15:28:00Z">
          <w:pPr>
            <w:pStyle w:val="Textoindependiente"/>
          </w:pPr>
        </w:pPrChange>
      </w:pPr>
      <w:bookmarkStart w:id="1183" w:name="_Toc8680893"/>
      <w:bookmarkStart w:id="1184" w:name="_Toc8812728"/>
      <w:bookmarkStart w:id="1185" w:name="_Toc8813552"/>
      <w:bookmarkStart w:id="1186" w:name="_Toc8819615"/>
      <w:bookmarkStart w:id="1187" w:name="_Toc8861346"/>
      <w:bookmarkStart w:id="1188" w:name="_Toc8861595"/>
      <w:bookmarkEnd w:id="1183"/>
      <w:bookmarkEnd w:id="1184"/>
      <w:bookmarkEnd w:id="1185"/>
      <w:bookmarkEnd w:id="1186"/>
      <w:bookmarkEnd w:id="1187"/>
      <w:bookmarkEnd w:id="1188"/>
    </w:p>
    <w:p w14:paraId="0AFE1AEE" w14:textId="1C5DABAE" w:rsidR="008E36E4" w:rsidRPr="001D4A64" w:rsidDel="00830D21" w:rsidRDefault="008E36E4">
      <w:pPr>
        <w:pStyle w:val="Ttulo1"/>
        <w:rPr>
          <w:del w:id="1189" w:author="Pablo Blanco Peris" w:date="2019-05-09T14:51:00Z"/>
        </w:rPr>
        <w:pPrChange w:id="1190" w:author="Pablo Blanco Peris" w:date="2019-05-09T15:28:00Z">
          <w:pPr>
            <w:pStyle w:val="Textoindependiente"/>
          </w:pPr>
        </w:pPrChange>
      </w:pPr>
      <w:del w:id="1191" w:author="Pablo Blanco Peris" w:date="2019-05-09T14:51:00Z">
        <w:r w:rsidRPr="00CA5952" w:rsidDel="00830D21">
          <w:delText>The “Bibliography” style does not automatically format your citations into a specific citation style, such as American Psychological Association (APA), Modern Language Association (MLA), etc.  You must enter your citations in the style used by your department, or use bibliographic management software such as EndNote or RefWorks.</w:delText>
        </w:r>
        <w:commentRangeEnd w:id="1120"/>
        <w:r w:rsidR="00E73726" w:rsidDel="00830D21">
          <w:rPr>
            <w:rStyle w:val="Refdecomentario"/>
          </w:rPr>
          <w:commentReference w:id="1120"/>
        </w:r>
        <w:bookmarkStart w:id="1192" w:name="_Toc8680894"/>
        <w:bookmarkStart w:id="1193" w:name="_Toc8812729"/>
        <w:bookmarkStart w:id="1194" w:name="_Toc8813553"/>
        <w:bookmarkStart w:id="1195" w:name="_Toc8819616"/>
        <w:bookmarkStart w:id="1196" w:name="_Toc8861347"/>
        <w:bookmarkStart w:id="1197" w:name="_Toc8861596"/>
        <w:bookmarkEnd w:id="1192"/>
        <w:bookmarkEnd w:id="1193"/>
        <w:bookmarkEnd w:id="1194"/>
        <w:bookmarkEnd w:id="1195"/>
        <w:bookmarkEnd w:id="1196"/>
        <w:bookmarkEnd w:id="1197"/>
      </w:del>
    </w:p>
    <w:p w14:paraId="515BDCD3" w14:textId="5663D117" w:rsidR="007022E1" w:rsidRPr="001D4A64" w:rsidDel="0030319D" w:rsidRDefault="007022E1">
      <w:pPr>
        <w:pStyle w:val="Ttulo1"/>
        <w:rPr>
          <w:del w:id="1198" w:author="Pablo Blanco Peris" w:date="2019-05-09T15:27:00Z"/>
        </w:rPr>
        <w:pPrChange w:id="1199" w:author="Pablo Blanco Peris" w:date="2019-05-09T15:28:00Z">
          <w:pPr>
            <w:pStyle w:val="Textoindependiente"/>
          </w:pPr>
        </w:pPrChange>
      </w:pPr>
      <w:bookmarkStart w:id="1200" w:name="_Toc8680895"/>
      <w:bookmarkStart w:id="1201" w:name="_Toc8812730"/>
      <w:bookmarkStart w:id="1202" w:name="_Toc8813554"/>
      <w:bookmarkStart w:id="1203" w:name="_Toc8819617"/>
      <w:bookmarkStart w:id="1204" w:name="_Toc8861348"/>
      <w:bookmarkStart w:id="1205" w:name="_Toc8861597"/>
      <w:bookmarkEnd w:id="1200"/>
      <w:bookmarkEnd w:id="1201"/>
      <w:bookmarkEnd w:id="1202"/>
      <w:bookmarkEnd w:id="1203"/>
      <w:bookmarkEnd w:id="1204"/>
      <w:bookmarkEnd w:id="1205"/>
    </w:p>
    <w:p w14:paraId="00F29EC1" w14:textId="6F624414" w:rsidR="00242AF6" w:rsidRPr="001C5B2C" w:rsidRDefault="00242AF6">
      <w:pPr>
        <w:pStyle w:val="Ttulo1"/>
        <w:rPr>
          <w:ins w:id="1206" w:author="Pablo Blanco Peris" w:date="2019-05-09T21:17:00Z"/>
          <w:rFonts w:cs="Times New Roman"/>
          <w:lang w:val="es-ES_tradnl"/>
          <w:rPrChange w:id="1207" w:author="Pablo Blanco Peris" w:date="2019-05-15T14:04:00Z">
            <w:rPr>
              <w:ins w:id="1208" w:author="Pablo Blanco Peris" w:date="2019-05-09T21:17:00Z"/>
            </w:rPr>
          </w:rPrChange>
        </w:rPr>
        <w:pPrChange w:id="1209" w:author="Pablo Blanco Peris" w:date="2019-05-15T14:04:00Z">
          <w:pPr>
            <w:pStyle w:val="Bibliografa2"/>
            <w:ind w:left="0" w:firstLine="0"/>
          </w:pPr>
        </w:pPrChange>
      </w:pPr>
      <w:bookmarkStart w:id="1210" w:name="_Toc8861598"/>
      <w:bookmarkEnd w:id="1210"/>
    </w:p>
    <w:p w14:paraId="77BD2F2C" w14:textId="77777777" w:rsidR="00BF4228" w:rsidRPr="00040930" w:rsidRDefault="0030319D" w:rsidP="00BF4228">
      <w:pPr>
        <w:widowControl w:val="0"/>
        <w:autoSpaceDE w:val="0"/>
        <w:autoSpaceDN w:val="0"/>
        <w:adjustRightInd w:val="0"/>
        <w:rPr>
          <w:ins w:id="1211" w:author="Pablo Blanco Peris" w:date="2019-05-16T00:52:00Z"/>
          <w:rPrChange w:id="1212" w:author="Pablo Blanco Peris" w:date="2019-05-16T00:53:00Z">
            <w:rPr>
              <w:ins w:id="1213" w:author="Pablo Blanco Peris" w:date="2019-05-16T00:52:00Z"/>
              <w:lang w:val="es-ES_tradnl"/>
            </w:rPr>
          </w:rPrChange>
        </w:rPr>
        <w:pPrChange w:id="1214" w:author="Pablo Blanco Peris" w:date="2019-05-16T00:52:00Z">
          <w:pPr>
            <w:widowControl w:val="0"/>
            <w:autoSpaceDE w:val="0"/>
            <w:autoSpaceDN w:val="0"/>
            <w:adjustRightInd w:val="0"/>
          </w:pPr>
        </w:pPrChange>
      </w:pPr>
      <w:ins w:id="1215" w:author="Pablo Blanco Peris" w:date="2019-05-09T15:22:00Z">
        <w:r w:rsidRPr="000A3D5A">
          <w:fldChar w:fldCharType="begin"/>
        </w:r>
        <w:r w:rsidRPr="00722814">
          <w:rPr>
            <w:lang w:val="es-ES"/>
            <w:rPrChange w:id="1216" w:author="Pablo Blanco Peris" w:date="2019-05-14T01:26:00Z">
              <w:rPr/>
            </w:rPrChange>
          </w:rPr>
          <w:instrText xml:space="preserve"> ADDIN ZOTERO_BIBL {"uncited":[],"omitted":[],"custom":[]} CSL_BIBLIOGRAPHY </w:instrText>
        </w:r>
      </w:ins>
      <w:r w:rsidRPr="000A3D5A">
        <w:rPr>
          <w:rPrChange w:id="1217" w:author="Pablo Blanco Peris" w:date="2019-05-14T01:26:00Z">
            <w:rPr/>
          </w:rPrChange>
        </w:rPr>
        <w:fldChar w:fldCharType="separate"/>
      </w:r>
      <w:ins w:id="1218" w:author="Pablo Blanco Peris" w:date="2019-05-16T00:52:00Z">
        <w:r w:rsidR="00BF4228" w:rsidRPr="00BF4228">
          <w:rPr>
            <w:lang w:val="es-ES_tradnl"/>
            <w:rPrChange w:id="1219" w:author="Pablo Blanco Peris" w:date="2019-05-16T00:52:00Z">
              <w:rPr>
                <w:lang w:val="es-ES_tradnl"/>
              </w:rPr>
            </w:rPrChange>
          </w:rPr>
          <w:t>[1]</w:t>
        </w:r>
        <w:r w:rsidR="00BF4228" w:rsidRPr="00BF4228">
          <w:rPr>
            <w:lang w:val="es-ES_tradnl"/>
            <w:rPrChange w:id="1220" w:author="Pablo Blanco Peris" w:date="2019-05-16T00:52:00Z">
              <w:rPr>
                <w:lang w:val="es-ES_tradnl"/>
              </w:rPr>
            </w:rPrChange>
          </w:rPr>
          <w:tab/>
          <w:t xml:space="preserve">D. Tapscott, A. Tapscott, y J. M. Salmerón, </w:t>
        </w:r>
        <w:r w:rsidR="00BF4228" w:rsidRPr="00BF4228">
          <w:rPr>
            <w:i/>
            <w:iCs/>
            <w:lang w:val="es-ES_tradnl"/>
            <w:rPrChange w:id="1221" w:author="Pablo Blanco Peris" w:date="2019-05-16T00:52:00Z">
              <w:rPr>
                <w:i/>
                <w:iCs/>
                <w:lang w:val="es-ES_tradnl"/>
              </w:rPr>
            </w:rPrChange>
          </w:rPr>
          <w:t>La revolución blockchain: descubre cómo esta nueva tecnología transformará la economía global</w:t>
        </w:r>
        <w:r w:rsidR="00BF4228" w:rsidRPr="00BF4228">
          <w:rPr>
            <w:lang w:val="es-ES_tradnl"/>
            <w:rPrChange w:id="1222" w:author="Pablo Blanco Peris" w:date="2019-05-16T00:52:00Z">
              <w:rPr>
                <w:lang w:val="es-ES_tradnl"/>
              </w:rPr>
            </w:rPrChange>
          </w:rPr>
          <w:t xml:space="preserve">. </w:t>
        </w:r>
        <w:r w:rsidR="00BF4228" w:rsidRPr="00040930">
          <w:rPr>
            <w:rPrChange w:id="1223" w:author="Pablo Blanco Peris" w:date="2019-05-16T00:53:00Z">
              <w:rPr>
                <w:lang w:val="es-ES_tradnl"/>
              </w:rPr>
            </w:rPrChange>
          </w:rPr>
          <w:t>Barcelona: Deusto, 2018.</w:t>
        </w:r>
      </w:ins>
    </w:p>
    <w:p w14:paraId="2FC7A39F" w14:textId="77777777" w:rsidR="00BF4228" w:rsidRPr="00040930" w:rsidRDefault="00BF4228" w:rsidP="00BF4228">
      <w:pPr>
        <w:widowControl w:val="0"/>
        <w:autoSpaceDE w:val="0"/>
        <w:autoSpaceDN w:val="0"/>
        <w:adjustRightInd w:val="0"/>
        <w:rPr>
          <w:ins w:id="1224" w:author="Pablo Blanco Peris" w:date="2019-05-16T00:52:00Z"/>
          <w:rPrChange w:id="1225" w:author="Pablo Blanco Peris" w:date="2019-05-16T00:53:00Z">
            <w:rPr>
              <w:ins w:id="1226" w:author="Pablo Blanco Peris" w:date="2019-05-16T00:52:00Z"/>
              <w:lang w:val="es-ES_tradnl"/>
            </w:rPr>
          </w:rPrChange>
        </w:rPr>
        <w:pPrChange w:id="1227" w:author="Pablo Blanco Peris" w:date="2019-05-16T00:52:00Z">
          <w:pPr>
            <w:widowControl w:val="0"/>
            <w:autoSpaceDE w:val="0"/>
            <w:autoSpaceDN w:val="0"/>
            <w:adjustRightInd w:val="0"/>
          </w:pPr>
        </w:pPrChange>
      </w:pPr>
      <w:ins w:id="1228" w:author="Pablo Blanco Peris" w:date="2019-05-16T00:52:00Z">
        <w:r w:rsidRPr="00040930">
          <w:rPr>
            <w:rPrChange w:id="1229" w:author="Pablo Blanco Peris" w:date="2019-05-16T00:53:00Z">
              <w:rPr>
                <w:lang w:val="es-ES_tradnl"/>
              </w:rPr>
            </w:rPrChange>
          </w:rPr>
          <w:t>[2]</w:t>
        </w:r>
        <w:r w:rsidRPr="00040930">
          <w:rPr>
            <w:rPrChange w:id="1230" w:author="Pablo Blanco Peris" w:date="2019-05-16T00:53:00Z">
              <w:rPr>
                <w:lang w:val="es-ES_tradnl"/>
              </w:rPr>
            </w:rPrChange>
          </w:rPr>
          <w:tab/>
          <w:t xml:space="preserve">K. Christidis y M. Devetsikiotis, «Blockchains and Smart Contracts for the Internet of Things», </w:t>
        </w:r>
        <w:r w:rsidRPr="00040930">
          <w:rPr>
            <w:i/>
            <w:iCs/>
            <w:rPrChange w:id="1231" w:author="Pablo Blanco Peris" w:date="2019-05-16T00:53:00Z">
              <w:rPr>
                <w:i/>
                <w:iCs/>
                <w:lang w:val="es-ES_tradnl"/>
              </w:rPr>
            </w:rPrChange>
          </w:rPr>
          <w:t>IEEE Access</w:t>
        </w:r>
        <w:r w:rsidRPr="00040930">
          <w:rPr>
            <w:rPrChange w:id="1232" w:author="Pablo Blanco Peris" w:date="2019-05-16T00:53:00Z">
              <w:rPr>
                <w:lang w:val="es-ES_tradnl"/>
              </w:rPr>
            </w:rPrChange>
          </w:rPr>
          <w:t>, vol. 4, pp. 2292-2303, 2016.</w:t>
        </w:r>
      </w:ins>
    </w:p>
    <w:p w14:paraId="18DCCF53" w14:textId="77777777" w:rsidR="00BF4228" w:rsidRPr="00040930" w:rsidRDefault="00BF4228" w:rsidP="00BF4228">
      <w:pPr>
        <w:widowControl w:val="0"/>
        <w:autoSpaceDE w:val="0"/>
        <w:autoSpaceDN w:val="0"/>
        <w:adjustRightInd w:val="0"/>
        <w:rPr>
          <w:ins w:id="1233" w:author="Pablo Blanco Peris" w:date="2019-05-16T00:52:00Z"/>
          <w:rPrChange w:id="1234" w:author="Pablo Blanco Peris" w:date="2019-05-16T00:53:00Z">
            <w:rPr>
              <w:ins w:id="1235" w:author="Pablo Blanco Peris" w:date="2019-05-16T00:52:00Z"/>
              <w:lang w:val="es-ES_tradnl"/>
            </w:rPr>
          </w:rPrChange>
        </w:rPr>
        <w:pPrChange w:id="1236" w:author="Pablo Blanco Peris" w:date="2019-05-16T00:52:00Z">
          <w:pPr>
            <w:widowControl w:val="0"/>
            <w:autoSpaceDE w:val="0"/>
            <w:autoSpaceDN w:val="0"/>
            <w:adjustRightInd w:val="0"/>
          </w:pPr>
        </w:pPrChange>
      </w:pPr>
      <w:ins w:id="1237" w:author="Pablo Blanco Peris" w:date="2019-05-16T00:52:00Z">
        <w:r w:rsidRPr="00040930">
          <w:rPr>
            <w:rPrChange w:id="1238" w:author="Pablo Blanco Peris" w:date="2019-05-16T00:53:00Z">
              <w:rPr>
                <w:lang w:val="es-ES_tradnl"/>
              </w:rPr>
            </w:rPrChange>
          </w:rPr>
          <w:t>[3]</w:t>
        </w:r>
        <w:r w:rsidRPr="00040930">
          <w:rPr>
            <w:rPrChange w:id="1239" w:author="Pablo Blanco Peris" w:date="2019-05-16T00:53:00Z">
              <w:rPr>
                <w:lang w:val="es-ES_tradnl"/>
              </w:rPr>
            </w:rPrChange>
          </w:rPr>
          <w:tab/>
          <w:t>BUTERIN, Vitalik, «Ethereum white paper». ethereum, 2013.</w:t>
        </w:r>
      </w:ins>
    </w:p>
    <w:p w14:paraId="6A0A5E58" w14:textId="77777777" w:rsidR="00BF4228" w:rsidRPr="00040930" w:rsidRDefault="00BF4228" w:rsidP="00BF4228">
      <w:pPr>
        <w:widowControl w:val="0"/>
        <w:autoSpaceDE w:val="0"/>
        <w:autoSpaceDN w:val="0"/>
        <w:adjustRightInd w:val="0"/>
        <w:rPr>
          <w:ins w:id="1240" w:author="Pablo Blanco Peris" w:date="2019-05-16T00:52:00Z"/>
          <w:rPrChange w:id="1241" w:author="Pablo Blanco Peris" w:date="2019-05-16T00:53:00Z">
            <w:rPr>
              <w:ins w:id="1242" w:author="Pablo Blanco Peris" w:date="2019-05-16T00:52:00Z"/>
              <w:lang w:val="es-ES_tradnl"/>
            </w:rPr>
          </w:rPrChange>
        </w:rPr>
        <w:pPrChange w:id="1243" w:author="Pablo Blanco Peris" w:date="2019-05-16T00:52:00Z">
          <w:pPr>
            <w:widowControl w:val="0"/>
            <w:autoSpaceDE w:val="0"/>
            <w:autoSpaceDN w:val="0"/>
            <w:adjustRightInd w:val="0"/>
          </w:pPr>
        </w:pPrChange>
      </w:pPr>
      <w:ins w:id="1244" w:author="Pablo Blanco Peris" w:date="2019-05-16T00:52:00Z">
        <w:r w:rsidRPr="00040930">
          <w:rPr>
            <w:rPrChange w:id="1245" w:author="Pablo Blanco Peris" w:date="2019-05-16T00:53:00Z">
              <w:rPr>
                <w:lang w:val="es-ES_tradnl"/>
              </w:rPr>
            </w:rPrChange>
          </w:rPr>
          <w:t>[4]</w:t>
        </w:r>
        <w:r w:rsidRPr="00040930">
          <w:rPr>
            <w:rPrChange w:id="1246" w:author="Pablo Blanco Peris" w:date="2019-05-16T00:53:00Z">
              <w:rPr>
                <w:lang w:val="es-ES_tradnl"/>
              </w:rPr>
            </w:rPrChange>
          </w:rPr>
          <w:tab/>
          <w:t xml:space="preserve">«Rinkeby: Ethereum Testnet». [En línea]. </w:t>
        </w:r>
        <w:r w:rsidRPr="00BF4228">
          <w:rPr>
            <w:lang w:val="es-ES_tradnl"/>
            <w:rPrChange w:id="1247" w:author="Pablo Blanco Peris" w:date="2019-05-16T00:52:00Z">
              <w:rPr>
                <w:lang w:val="es-ES_tradnl"/>
              </w:rPr>
            </w:rPrChange>
          </w:rPr>
          <w:t xml:space="preserve">Disponible en: https://www.rinkeby.io/#stats. </w:t>
        </w:r>
        <w:r w:rsidRPr="00040930">
          <w:rPr>
            <w:rPrChange w:id="1248" w:author="Pablo Blanco Peris" w:date="2019-05-16T00:53:00Z">
              <w:rPr>
                <w:lang w:val="es-ES_tradnl"/>
              </w:rPr>
            </w:rPrChange>
          </w:rPr>
          <w:t>[Accedido: 15-may-2019].</w:t>
        </w:r>
      </w:ins>
    </w:p>
    <w:p w14:paraId="2AD242D7" w14:textId="77777777" w:rsidR="00BF4228" w:rsidRPr="00040930" w:rsidRDefault="00BF4228" w:rsidP="00BF4228">
      <w:pPr>
        <w:widowControl w:val="0"/>
        <w:autoSpaceDE w:val="0"/>
        <w:autoSpaceDN w:val="0"/>
        <w:adjustRightInd w:val="0"/>
        <w:rPr>
          <w:ins w:id="1249" w:author="Pablo Blanco Peris" w:date="2019-05-16T00:52:00Z"/>
          <w:rPrChange w:id="1250" w:author="Pablo Blanco Peris" w:date="2019-05-16T00:53:00Z">
            <w:rPr>
              <w:ins w:id="1251" w:author="Pablo Blanco Peris" w:date="2019-05-16T00:52:00Z"/>
              <w:lang w:val="es-ES_tradnl"/>
            </w:rPr>
          </w:rPrChange>
        </w:rPr>
        <w:pPrChange w:id="1252" w:author="Pablo Blanco Peris" w:date="2019-05-16T00:52:00Z">
          <w:pPr>
            <w:widowControl w:val="0"/>
            <w:autoSpaceDE w:val="0"/>
            <w:autoSpaceDN w:val="0"/>
            <w:adjustRightInd w:val="0"/>
          </w:pPr>
        </w:pPrChange>
      </w:pPr>
      <w:ins w:id="1253" w:author="Pablo Blanco Peris" w:date="2019-05-16T00:52:00Z">
        <w:r w:rsidRPr="00040930">
          <w:rPr>
            <w:rPrChange w:id="1254" w:author="Pablo Blanco Peris" w:date="2019-05-16T00:53:00Z">
              <w:rPr>
                <w:lang w:val="es-ES_tradnl"/>
              </w:rPr>
            </w:rPrChange>
          </w:rPr>
          <w:t>[5]</w:t>
        </w:r>
        <w:r w:rsidRPr="00040930">
          <w:rPr>
            <w:rPrChange w:id="1255" w:author="Pablo Blanco Peris" w:date="2019-05-16T00:53:00Z">
              <w:rPr>
                <w:lang w:val="es-ES_tradnl"/>
              </w:rPr>
            </w:rPrChange>
          </w:rPr>
          <w:tab/>
          <w:t>S. Nakamoto, «Bitcoin: A Peer-to-Peer Electronic Cash System», p. 9.</w:t>
        </w:r>
      </w:ins>
    </w:p>
    <w:p w14:paraId="5F5B0905" w14:textId="77777777" w:rsidR="00BF4228" w:rsidRPr="00BF4228" w:rsidRDefault="00BF4228" w:rsidP="00BF4228">
      <w:pPr>
        <w:widowControl w:val="0"/>
        <w:autoSpaceDE w:val="0"/>
        <w:autoSpaceDN w:val="0"/>
        <w:adjustRightInd w:val="0"/>
        <w:rPr>
          <w:ins w:id="1256" w:author="Pablo Blanco Peris" w:date="2019-05-16T00:52:00Z"/>
          <w:lang w:val="es-ES_tradnl"/>
          <w:rPrChange w:id="1257" w:author="Pablo Blanco Peris" w:date="2019-05-16T00:52:00Z">
            <w:rPr>
              <w:ins w:id="1258" w:author="Pablo Blanco Peris" w:date="2019-05-16T00:52:00Z"/>
              <w:lang w:val="es-ES_tradnl"/>
            </w:rPr>
          </w:rPrChange>
        </w:rPr>
        <w:pPrChange w:id="1259" w:author="Pablo Blanco Peris" w:date="2019-05-16T00:52:00Z">
          <w:pPr>
            <w:widowControl w:val="0"/>
            <w:autoSpaceDE w:val="0"/>
            <w:autoSpaceDN w:val="0"/>
            <w:adjustRightInd w:val="0"/>
          </w:pPr>
        </w:pPrChange>
      </w:pPr>
      <w:ins w:id="1260" w:author="Pablo Blanco Peris" w:date="2019-05-16T00:52:00Z">
        <w:r w:rsidRPr="00BF4228">
          <w:rPr>
            <w:lang w:val="es-ES_tradnl"/>
            <w:rPrChange w:id="1261" w:author="Pablo Blanco Peris" w:date="2019-05-16T00:52:00Z">
              <w:rPr>
                <w:lang w:val="es-ES_tradnl"/>
              </w:rPr>
            </w:rPrChange>
          </w:rPr>
          <w:t>[6]</w:t>
        </w:r>
        <w:r w:rsidRPr="00BF4228">
          <w:rPr>
            <w:lang w:val="es-ES_tradnl"/>
            <w:rPrChange w:id="1262" w:author="Pablo Blanco Peris" w:date="2019-05-16T00:52:00Z">
              <w:rPr>
                <w:lang w:val="es-ES_tradnl"/>
              </w:rPr>
            </w:rPrChange>
          </w:rPr>
          <w:tab/>
          <w:t>I. Mendívil, «El ABC de los Documentos Electrónicos Seguros», p. 28.</w:t>
        </w:r>
      </w:ins>
    </w:p>
    <w:p w14:paraId="4275F9A1" w14:textId="77777777" w:rsidR="00BF4228" w:rsidRPr="00BF4228" w:rsidRDefault="00BF4228" w:rsidP="00BF4228">
      <w:pPr>
        <w:widowControl w:val="0"/>
        <w:autoSpaceDE w:val="0"/>
        <w:autoSpaceDN w:val="0"/>
        <w:adjustRightInd w:val="0"/>
        <w:rPr>
          <w:ins w:id="1263" w:author="Pablo Blanco Peris" w:date="2019-05-16T00:52:00Z"/>
          <w:lang w:val="es-ES_tradnl"/>
          <w:rPrChange w:id="1264" w:author="Pablo Blanco Peris" w:date="2019-05-16T00:52:00Z">
            <w:rPr>
              <w:ins w:id="1265" w:author="Pablo Blanco Peris" w:date="2019-05-16T00:52:00Z"/>
              <w:lang w:val="es-ES_tradnl"/>
            </w:rPr>
          </w:rPrChange>
        </w:rPr>
        <w:pPrChange w:id="1266" w:author="Pablo Blanco Peris" w:date="2019-05-16T00:52:00Z">
          <w:pPr>
            <w:widowControl w:val="0"/>
            <w:autoSpaceDE w:val="0"/>
            <w:autoSpaceDN w:val="0"/>
            <w:adjustRightInd w:val="0"/>
          </w:pPr>
        </w:pPrChange>
      </w:pPr>
      <w:ins w:id="1267" w:author="Pablo Blanco Peris" w:date="2019-05-16T00:52:00Z">
        <w:r w:rsidRPr="00BF4228">
          <w:rPr>
            <w:lang w:val="es-ES_tradnl"/>
            <w:rPrChange w:id="1268" w:author="Pablo Blanco Peris" w:date="2019-05-16T00:52:00Z">
              <w:rPr>
                <w:lang w:val="es-ES_tradnl"/>
              </w:rPr>
            </w:rPrChange>
          </w:rPr>
          <w:t>[7]</w:t>
        </w:r>
        <w:r w:rsidRPr="00BF4228">
          <w:rPr>
            <w:lang w:val="es-ES_tradnl"/>
            <w:rPrChange w:id="1269" w:author="Pablo Blanco Peris" w:date="2019-05-16T00:52:00Z">
              <w:rPr>
                <w:lang w:val="es-ES_tradnl"/>
              </w:rPr>
            </w:rPrChange>
          </w:rPr>
          <w:tab/>
          <w:t xml:space="preserve">«Dapps movilizaron US$ 6.700 millones en 2018», </w:t>
        </w:r>
        <w:r w:rsidRPr="00BF4228">
          <w:rPr>
            <w:i/>
            <w:iCs/>
            <w:lang w:val="es-ES_tradnl"/>
            <w:rPrChange w:id="1270" w:author="Pablo Blanco Peris" w:date="2019-05-16T00:52:00Z">
              <w:rPr>
                <w:i/>
                <w:iCs/>
                <w:lang w:val="es-ES_tradnl"/>
              </w:rPr>
            </w:rPrChange>
          </w:rPr>
          <w:t>CriptoNoticias - Bitcoin, blockchains y criptomonedas</w:t>
        </w:r>
        <w:r w:rsidRPr="00BF4228">
          <w:rPr>
            <w:lang w:val="es-ES_tradnl"/>
            <w:rPrChange w:id="1271" w:author="Pablo Blanco Peris" w:date="2019-05-16T00:52:00Z">
              <w:rPr>
                <w:lang w:val="es-ES_tradnl"/>
              </w:rPr>
            </w:rPrChange>
          </w:rPr>
          <w:t>, 18-ene-2019. [En línea]. Disponible en: https://www.criptonoticias.com/comunidad/arte-entretenimiento/dapps-movilizaron-usd-6700-millones-2018/. [Accedido: 15-may-2019].</w:t>
        </w:r>
      </w:ins>
    </w:p>
    <w:p w14:paraId="42F67625" w14:textId="77777777" w:rsidR="00BF4228" w:rsidRPr="00BF4228" w:rsidRDefault="00BF4228" w:rsidP="00BF4228">
      <w:pPr>
        <w:widowControl w:val="0"/>
        <w:autoSpaceDE w:val="0"/>
        <w:autoSpaceDN w:val="0"/>
        <w:adjustRightInd w:val="0"/>
        <w:rPr>
          <w:ins w:id="1272" w:author="Pablo Blanco Peris" w:date="2019-05-16T00:52:00Z"/>
          <w:lang w:val="es-ES_tradnl"/>
          <w:rPrChange w:id="1273" w:author="Pablo Blanco Peris" w:date="2019-05-16T00:52:00Z">
            <w:rPr>
              <w:ins w:id="1274" w:author="Pablo Blanco Peris" w:date="2019-05-16T00:52:00Z"/>
              <w:lang w:val="es-ES_tradnl"/>
            </w:rPr>
          </w:rPrChange>
        </w:rPr>
        <w:pPrChange w:id="1275" w:author="Pablo Blanco Peris" w:date="2019-05-16T00:52:00Z">
          <w:pPr>
            <w:widowControl w:val="0"/>
            <w:autoSpaceDE w:val="0"/>
            <w:autoSpaceDN w:val="0"/>
            <w:adjustRightInd w:val="0"/>
          </w:pPr>
        </w:pPrChange>
      </w:pPr>
      <w:ins w:id="1276" w:author="Pablo Blanco Peris" w:date="2019-05-16T00:52:00Z">
        <w:r w:rsidRPr="00BF4228">
          <w:rPr>
            <w:lang w:val="es-ES_tradnl"/>
            <w:rPrChange w:id="1277" w:author="Pablo Blanco Peris" w:date="2019-05-16T00:52:00Z">
              <w:rPr>
                <w:lang w:val="es-ES_tradnl"/>
              </w:rPr>
            </w:rPrChange>
          </w:rPr>
          <w:t>[8]</w:t>
        </w:r>
        <w:r w:rsidRPr="00BF4228">
          <w:rPr>
            <w:lang w:val="es-ES_tradnl"/>
            <w:rPrChange w:id="1278" w:author="Pablo Blanco Peris" w:date="2019-05-16T00:52:00Z">
              <w:rPr>
                <w:lang w:val="es-ES_tradnl"/>
              </w:rPr>
            </w:rPrChange>
          </w:rPr>
          <w:tab/>
          <w:t xml:space="preserve">«Criptonoticias», </w:t>
        </w:r>
        <w:r w:rsidRPr="00BF4228">
          <w:rPr>
            <w:i/>
            <w:iCs/>
            <w:lang w:val="es-ES_tradnl"/>
            <w:rPrChange w:id="1279" w:author="Pablo Blanco Peris" w:date="2019-05-16T00:52:00Z">
              <w:rPr>
                <w:i/>
                <w:iCs/>
                <w:lang w:val="es-ES_tradnl"/>
              </w:rPr>
            </w:rPrChange>
          </w:rPr>
          <w:t>CriptoNoticias - Bitcoin, blockchains y criptomonedas</w:t>
        </w:r>
        <w:r w:rsidRPr="00BF4228">
          <w:rPr>
            <w:lang w:val="es-ES_tradnl"/>
            <w:rPrChange w:id="1280" w:author="Pablo Blanco Peris" w:date="2019-05-16T00:52:00Z">
              <w:rPr>
                <w:lang w:val="es-ES_tradnl"/>
              </w:rPr>
            </w:rPrChange>
          </w:rPr>
          <w:t>, 27-abr-2019. [En línea]. Disponible en: https://www.criptonoticias.com. [Accedido: 15-may-2019].</w:t>
        </w:r>
      </w:ins>
    </w:p>
    <w:p w14:paraId="041F4F6C" w14:textId="77777777" w:rsidR="00BF4228" w:rsidRPr="00BF4228" w:rsidRDefault="00BF4228" w:rsidP="00BF4228">
      <w:pPr>
        <w:widowControl w:val="0"/>
        <w:autoSpaceDE w:val="0"/>
        <w:autoSpaceDN w:val="0"/>
        <w:adjustRightInd w:val="0"/>
        <w:rPr>
          <w:ins w:id="1281" w:author="Pablo Blanco Peris" w:date="2019-05-16T00:52:00Z"/>
          <w:lang w:val="es-ES_tradnl"/>
          <w:rPrChange w:id="1282" w:author="Pablo Blanco Peris" w:date="2019-05-16T00:52:00Z">
            <w:rPr>
              <w:ins w:id="1283" w:author="Pablo Blanco Peris" w:date="2019-05-16T00:52:00Z"/>
              <w:lang w:val="es-ES_tradnl"/>
            </w:rPr>
          </w:rPrChange>
        </w:rPr>
        <w:pPrChange w:id="1284" w:author="Pablo Blanco Peris" w:date="2019-05-16T00:52:00Z">
          <w:pPr>
            <w:widowControl w:val="0"/>
            <w:autoSpaceDE w:val="0"/>
            <w:autoSpaceDN w:val="0"/>
            <w:adjustRightInd w:val="0"/>
          </w:pPr>
        </w:pPrChange>
      </w:pPr>
      <w:ins w:id="1285" w:author="Pablo Blanco Peris" w:date="2019-05-16T00:52:00Z">
        <w:r w:rsidRPr="00BF4228">
          <w:rPr>
            <w:lang w:val="es-ES_tradnl"/>
            <w:rPrChange w:id="1286" w:author="Pablo Blanco Peris" w:date="2019-05-16T00:52:00Z">
              <w:rPr>
                <w:lang w:val="es-ES_tradnl"/>
              </w:rPr>
            </w:rPrChange>
          </w:rPr>
          <w:t>[9]</w:t>
        </w:r>
        <w:r w:rsidRPr="00BF4228">
          <w:rPr>
            <w:lang w:val="es-ES_tradnl"/>
            <w:rPrChange w:id="1287" w:author="Pablo Blanco Peris" w:date="2019-05-16T00:52:00Z">
              <w:rPr>
                <w:lang w:val="es-ES_tradnl"/>
              </w:rPr>
            </w:rPrChange>
          </w:rPr>
          <w:tab/>
          <w:t>«Litecoin - La moneda electrónica». [En línea]. Disponible en: https://litecoin.org/es/. [Accedido: 15-may-2019].</w:t>
        </w:r>
      </w:ins>
    </w:p>
    <w:p w14:paraId="40369DE1" w14:textId="77777777" w:rsidR="00BF4228" w:rsidRPr="00BF4228" w:rsidRDefault="00BF4228" w:rsidP="00BF4228">
      <w:pPr>
        <w:widowControl w:val="0"/>
        <w:autoSpaceDE w:val="0"/>
        <w:autoSpaceDN w:val="0"/>
        <w:adjustRightInd w:val="0"/>
        <w:rPr>
          <w:ins w:id="1288" w:author="Pablo Blanco Peris" w:date="2019-05-16T00:52:00Z"/>
          <w:lang w:val="es-ES_tradnl"/>
          <w:rPrChange w:id="1289" w:author="Pablo Blanco Peris" w:date="2019-05-16T00:52:00Z">
            <w:rPr>
              <w:ins w:id="1290" w:author="Pablo Blanco Peris" w:date="2019-05-16T00:52:00Z"/>
              <w:lang w:val="es-ES_tradnl"/>
            </w:rPr>
          </w:rPrChange>
        </w:rPr>
        <w:pPrChange w:id="1291" w:author="Pablo Blanco Peris" w:date="2019-05-16T00:52:00Z">
          <w:pPr>
            <w:widowControl w:val="0"/>
            <w:autoSpaceDE w:val="0"/>
            <w:autoSpaceDN w:val="0"/>
            <w:adjustRightInd w:val="0"/>
          </w:pPr>
        </w:pPrChange>
      </w:pPr>
      <w:ins w:id="1292" w:author="Pablo Blanco Peris" w:date="2019-05-16T00:52:00Z">
        <w:r w:rsidRPr="00BF4228">
          <w:rPr>
            <w:lang w:val="es-ES_tradnl"/>
            <w:rPrChange w:id="1293" w:author="Pablo Blanco Peris" w:date="2019-05-16T00:52:00Z">
              <w:rPr>
                <w:lang w:val="es-ES_tradnl"/>
              </w:rPr>
            </w:rPrChange>
          </w:rPr>
          <w:t>[10]</w:t>
        </w:r>
        <w:r w:rsidRPr="00BF4228">
          <w:rPr>
            <w:lang w:val="es-ES_tradnl"/>
            <w:rPrChange w:id="1294" w:author="Pablo Blanco Peris" w:date="2019-05-16T00:52:00Z">
              <w:rPr>
                <w:lang w:val="es-ES_tradnl"/>
              </w:rPr>
            </w:rPrChange>
          </w:rPr>
          <w:tab/>
          <w:t xml:space="preserve">«Monero», </w:t>
        </w:r>
        <w:r w:rsidRPr="00BF4228">
          <w:rPr>
            <w:i/>
            <w:iCs/>
            <w:lang w:val="es-ES_tradnl"/>
            <w:rPrChange w:id="1295" w:author="Pablo Blanco Peris" w:date="2019-05-16T00:52:00Z">
              <w:rPr>
                <w:i/>
                <w:iCs/>
                <w:lang w:val="es-ES_tradnl"/>
              </w:rPr>
            </w:rPrChange>
          </w:rPr>
          <w:t>getmonero.org, The Monero Project</w:t>
        </w:r>
        <w:r w:rsidRPr="00BF4228">
          <w:rPr>
            <w:lang w:val="es-ES_tradnl"/>
            <w:rPrChange w:id="1296" w:author="Pablo Blanco Peris" w:date="2019-05-16T00:52:00Z">
              <w:rPr>
                <w:lang w:val="es-ES_tradnl"/>
              </w:rPr>
            </w:rPrChange>
          </w:rPr>
          <w:t>. [En línea]. Disponible en: https://getmonero.org/index.html. [Accedido: 15-may-2019].</w:t>
        </w:r>
      </w:ins>
    </w:p>
    <w:p w14:paraId="0A538AB2" w14:textId="77777777" w:rsidR="00BF4228" w:rsidRPr="00BF4228" w:rsidRDefault="00BF4228" w:rsidP="00BF4228">
      <w:pPr>
        <w:widowControl w:val="0"/>
        <w:autoSpaceDE w:val="0"/>
        <w:autoSpaceDN w:val="0"/>
        <w:adjustRightInd w:val="0"/>
        <w:rPr>
          <w:ins w:id="1297" w:author="Pablo Blanco Peris" w:date="2019-05-16T00:52:00Z"/>
          <w:lang w:val="es-ES_tradnl"/>
          <w:rPrChange w:id="1298" w:author="Pablo Blanco Peris" w:date="2019-05-16T00:52:00Z">
            <w:rPr>
              <w:ins w:id="1299" w:author="Pablo Blanco Peris" w:date="2019-05-16T00:52:00Z"/>
              <w:lang w:val="es-ES_tradnl"/>
            </w:rPr>
          </w:rPrChange>
        </w:rPr>
        <w:pPrChange w:id="1300" w:author="Pablo Blanco Peris" w:date="2019-05-16T00:52:00Z">
          <w:pPr>
            <w:widowControl w:val="0"/>
            <w:autoSpaceDE w:val="0"/>
            <w:autoSpaceDN w:val="0"/>
            <w:adjustRightInd w:val="0"/>
          </w:pPr>
        </w:pPrChange>
      </w:pPr>
      <w:ins w:id="1301" w:author="Pablo Blanco Peris" w:date="2019-05-16T00:52:00Z">
        <w:r w:rsidRPr="00040930">
          <w:rPr>
            <w:rPrChange w:id="1302" w:author="Pablo Blanco Peris" w:date="2019-05-16T00:53:00Z">
              <w:rPr>
                <w:lang w:val="es-ES_tradnl"/>
              </w:rPr>
            </w:rPrChange>
          </w:rPr>
          <w:t>[11]</w:t>
        </w:r>
        <w:r w:rsidRPr="00040930">
          <w:rPr>
            <w:rPrChange w:id="1303" w:author="Pablo Blanco Peris" w:date="2019-05-16T00:53:00Z">
              <w:rPr>
                <w:lang w:val="es-ES_tradnl"/>
              </w:rPr>
            </w:rPrChange>
          </w:rPr>
          <w:tab/>
          <w:t xml:space="preserve">«Hyperledger – Open Source Blockchain Technologies», </w:t>
        </w:r>
        <w:r w:rsidRPr="00040930">
          <w:rPr>
            <w:i/>
            <w:iCs/>
            <w:rPrChange w:id="1304" w:author="Pablo Blanco Peris" w:date="2019-05-16T00:53:00Z">
              <w:rPr>
                <w:i/>
                <w:iCs/>
                <w:lang w:val="es-ES_tradnl"/>
              </w:rPr>
            </w:rPrChange>
          </w:rPr>
          <w:t>Hyperledger</w:t>
        </w:r>
        <w:r w:rsidRPr="00040930">
          <w:rPr>
            <w:rPrChange w:id="1305" w:author="Pablo Blanco Peris" w:date="2019-05-16T00:53:00Z">
              <w:rPr>
                <w:lang w:val="es-ES_tradnl"/>
              </w:rPr>
            </w:rPrChange>
          </w:rPr>
          <w:t xml:space="preserve">. </w:t>
        </w:r>
        <w:r w:rsidRPr="00BF4228">
          <w:rPr>
            <w:lang w:val="es-ES_tradnl"/>
            <w:rPrChange w:id="1306" w:author="Pablo Blanco Peris" w:date="2019-05-16T00:52:00Z">
              <w:rPr>
                <w:lang w:val="es-ES_tradnl"/>
              </w:rPr>
            </w:rPrChange>
          </w:rPr>
          <w:t>[En línea]. Disponible en: https://www.hyperledger.org/. [Accedido: 15-may-2019].</w:t>
        </w:r>
      </w:ins>
    </w:p>
    <w:p w14:paraId="41FC8CDB" w14:textId="77777777" w:rsidR="00BF4228" w:rsidRPr="00040930" w:rsidRDefault="00BF4228" w:rsidP="00BF4228">
      <w:pPr>
        <w:widowControl w:val="0"/>
        <w:autoSpaceDE w:val="0"/>
        <w:autoSpaceDN w:val="0"/>
        <w:adjustRightInd w:val="0"/>
        <w:rPr>
          <w:ins w:id="1307" w:author="Pablo Blanco Peris" w:date="2019-05-16T00:52:00Z"/>
          <w:rPrChange w:id="1308" w:author="Pablo Blanco Peris" w:date="2019-05-16T00:53:00Z">
            <w:rPr>
              <w:ins w:id="1309" w:author="Pablo Blanco Peris" w:date="2019-05-16T00:52:00Z"/>
              <w:lang w:val="es-ES_tradnl"/>
            </w:rPr>
          </w:rPrChange>
        </w:rPr>
        <w:pPrChange w:id="1310" w:author="Pablo Blanco Peris" w:date="2019-05-16T00:52:00Z">
          <w:pPr>
            <w:widowControl w:val="0"/>
            <w:autoSpaceDE w:val="0"/>
            <w:autoSpaceDN w:val="0"/>
            <w:adjustRightInd w:val="0"/>
          </w:pPr>
        </w:pPrChange>
      </w:pPr>
      <w:ins w:id="1311" w:author="Pablo Blanco Peris" w:date="2019-05-16T00:52:00Z">
        <w:r w:rsidRPr="00BF4228">
          <w:rPr>
            <w:lang w:val="es-ES_tradnl"/>
            <w:rPrChange w:id="1312" w:author="Pablo Blanco Peris" w:date="2019-05-16T00:52:00Z">
              <w:rPr>
                <w:lang w:val="es-ES_tradnl"/>
              </w:rPr>
            </w:rPrChange>
          </w:rPr>
          <w:t>[12]</w:t>
        </w:r>
        <w:r w:rsidRPr="00BF4228">
          <w:rPr>
            <w:lang w:val="es-ES_tradnl"/>
            <w:rPrChange w:id="1313" w:author="Pablo Blanco Peris" w:date="2019-05-16T00:52:00Z">
              <w:rPr>
                <w:lang w:val="es-ES_tradnl"/>
              </w:rPr>
            </w:rPrChange>
          </w:rPr>
          <w:tab/>
          <w:t xml:space="preserve">«r3.com», </w:t>
        </w:r>
        <w:r w:rsidRPr="00BF4228">
          <w:rPr>
            <w:i/>
            <w:iCs/>
            <w:lang w:val="es-ES_tradnl"/>
            <w:rPrChange w:id="1314" w:author="Pablo Blanco Peris" w:date="2019-05-16T00:52:00Z">
              <w:rPr>
                <w:i/>
                <w:iCs/>
                <w:lang w:val="es-ES_tradnl"/>
              </w:rPr>
            </w:rPrChange>
          </w:rPr>
          <w:t>r3.com</w:t>
        </w:r>
        <w:r w:rsidRPr="00BF4228">
          <w:rPr>
            <w:lang w:val="es-ES_tradnl"/>
            <w:rPrChange w:id="1315" w:author="Pablo Blanco Peris" w:date="2019-05-16T00:52:00Z">
              <w:rPr>
                <w:lang w:val="es-ES_tradnl"/>
              </w:rPr>
            </w:rPrChange>
          </w:rPr>
          <w:t xml:space="preserve">. [En línea]. Disponible en: https://www.r3.com/. </w:t>
        </w:r>
        <w:r w:rsidRPr="00040930">
          <w:rPr>
            <w:rPrChange w:id="1316" w:author="Pablo Blanco Peris" w:date="2019-05-16T00:53:00Z">
              <w:rPr>
                <w:lang w:val="es-ES_tradnl"/>
              </w:rPr>
            </w:rPrChange>
          </w:rPr>
          <w:t>[Accedido: 15-may-2019].</w:t>
        </w:r>
      </w:ins>
    </w:p>
    <w:p w14:paraId="10B47E42" w14:textId="77777777" w:rsidR="00BF4228" w:rsidRPr="00BF4228" w:rsidRDefault="00BF4228" w:rsidP="00BF4228">
      <w:pPr>
        <w:widowControl w:val="0"/>
        <w:autoSpaceDE w:val="0"/>
        <w:autoSpaceDN w:val="0"/>
        <w:adjustRightInd w:val="0"/>
        <w:rPr>
          <w:ins w:id="1317" w:author="Pablo Blanco Peris" w:date="2019-05-16T00:52:00Z"/>
          <w:lang w:val="es-ES_tradnl"/>
          <w:rPrChange w:id="1318" w:author="Pablo Blanco Peris" w:date="2019-05-16T00:52:00Z">
            <w:rPr>
              <w:ins w:id="1319" w:author="Pablo Blanco Peris" w:date="2019-05-16T00:52:00Z"/>
              <w:lang w:val="es-ES_tradnl"/>
            </w:rPr>
          </w:rPrChange>
        </w:rPr>
        <w:pPrChange w:id="1320" w:author="Pablo Blanco Peris" w:date="2019-05-16T00:52:00Z">
          <w:pPr>
            <w:widowControl w:val="0"/>
            <w:autoSpaceDE w:val="0"/>
            <w:autoSpaceDN w:val="0"/>
            <w:adjustRightInd w:val="0"/>
          </w:pPr>
        </w:pPrChange>
      </w:pPr>
      <w:ins w:id="1321" w:author="Pablo Blanco Peris" w:date="2019-05-16T00:52:00Z">
        <w:r w:rsidRPr="00040930">
          <w:rPr>
            <w:rPrChange w:id="1322" w:author="Pablo Blanco Peris" w:date="2019-05-16T00:53:00Z">
              <w:rPr>
                <w:lang w:val="es-ES_tradnl"/>
              </w:rPr>
            </w:rPrChange>
          </w:rPr>
          <w:t>[13]</w:t>
        </w:r>
        <w:r w:rsidRPr="00040930">
          <w:rPr>
            <w:rPrChange w:id="1323" w:author="Pablo Blanco Peris" w:date="2019-05-16T00:53:00Z">
              <w:rPr>
                <w:lang w:val="es-ES_tradnl"/>
              </w:rPr>
            </w:rPrChange>
          </w:rPr>
          <w:tab/>
          <w:t xml:space="preserve">«Ripple - One Frictionless Experience To Send Money Globally», </w:t>
        </w:r>
        <w:r w:rsidRPr="00040930">
          <w:rPr>
            <w:i/>
            <w:iCs/>
            <w:rPrChange w:id="1324" w:author="Pablo Blanco Peris" w:date="2019-05-16T00:53:00Z">
              <w:rPr>
                <w:i/>
                <w:iCs/>
                <w:lang w:val="es-ES_tradnl"/>
              </w:rPr>
            </w:rPrChange>
          </w:rPr>
          <w:t>Ripple</w:t>
        </w:r>
        <w:r w:rsidRPr="00040930">
          <w:rPr>
            <w:rPrChange w:id="1325" w:author="Pablo Blanco Peris" w:date="2019-05-16T00:53:00Z">
              <w:rPr>
                <w:lang w:val="es-ES_tradnl"/>
              </w:rPr>
            </w:rPrChange>
          </w:rPr>
          <w:t xml:space="preserve">. </w:t>
        </w:r>
        <w:r w:rsidRPr="00BF4228">
          <w:rPr>
            <w:lang w:val="es-ES_tradnl"/>
            <w:rPrChange w:id="1326" w:author="Pablo Blanco Peris" w:date="2019-05-16T00:52:00Z">
              <w:rPr>
                <w:lang w:val="es-ES_tradnl"/>
              </w:rPr>
            </w:rPrChange>
          </w:rPr>
          <w:t>[En línea]. Disponible en: https://ripple.com/. [Accedido: 15-may-2019].</w:t>
        </w:r>
      </w:ins>
    </w:p>
    <w:p w14:paraId="775C7580" w14:textId="77777777" w:rsidR="00BF4228" w:rsidRPr="00BF4228" w:rsidRDefault="00BF4228" w:rsidP="00BF4228">
      <w:pPr>
        <w:widowControl w:val="0"/>
        <w:autoSpaceDE w:val="0"/>
        <w:autoSpaceDN w:val="0"/>
        <w:adjustRightInd w:val="0"/>
        <w:rPr>
          <w:ins w:id="1327" w:author="Pablo Blanco Peris" w:date="2019-05-16T00:52:00Z"/>
          <w:lang w:val="es-ES_tradnl"/>
          <w:rPrChange w:id="1328" w:author="Pablo Blanco Peris" w:date="2019-05-16T00:52:00Z">
            <w:rPr>
              <w:ins w:id="1329" w:author="Pablo Blanco Peris" w:date="2019-05-16T00:52:00Z"/>
              <w:lang w:val="es-ES_tradnl"/>
            </w:rPr>
          </w:rPrChange>
        </w:rPr>
        <w:pPrChange w:id="1330" w:author="Pablo Blanco Peris" w:date="2019-05-16T00:52:00Z">
          <w:pPr>
            <w:widowControl w:val="0"/>
            <w:autoSpaceDE w:val="0"/>
            <w:autoSpaceDN w:val="0"/>
            <w:adjustRightInd w:val="0"/>
          </w:pPr>
        </w:pPrChange>
      </w:pPr>
      <w:ins w:id="1331" w:author="Pablo Blanco Peris" w:date="2019-05-16T00:52:00Z">
        <w:r w:rsidRPr="00BF4228">
          <w:rPr>
            <w:lang w:val="es-ES_tradnl"/>
            <w:rPrChange w:id="1332" w:author="Pablo Blanco Peris" w:date="2019-05-16T00:52:00Z">
              <w:rPr>
                <w:lang w:val="es-ES_tradnl"/>
              </w:rPr>
            </w:rPrChange>
          </w:rPr>
          <w:t>[14]</w:t>
        </w:r>
        <w:r w:rsidRPr="00BF4228">
          <w:rPr>
            <w:lang w:val="es-ES_tradnl"/>
            <w:rPrChange w:id="1333" w:author="Pablo Blanco Peris" w:date="2019-05-16T00:52:00Z">
              <w:rPr>
                <w:lang w:val="es-ES_tradnl"/>
              </w:rPr>
            </w:rPrChange>
          </w:rPr>
          <w:tab/>
          <w:t xml:space="preserve">«BigchainDB • • The blockchain database.», </w:t>
        </w:r>
        <w:r w:rsidRPr="00BF4228">
          <w:rPr>
            <w:i/>
            <w:iCs/>
            <w:lang w:val="es-ES_tradnl"/>
            <w:rPrChange w:id="1334" w:author="Pablo Blanco Peris" w:date="2019-05-16T00:52:00Z">
              <w:rPr>
                <w:i/>
                <w:iCs/>
                <w:lang w:val="es-ES_tradnl"/>
              </w:rPr>
            </w:rPrChange>
          </w:rPr>
          <w:t>BigchainDB</w:t>
        </w:r>
        <w:r w:rsidRPr="00BF4228">
          <w:rPr>
            <w:lang w:val="es-ES_tradnl"/>
            <w:rPrChange w:id="1335" w:author="Pablo Blanco Peris" w:date="2019-05-16T00:52:00Z">
              <w:rPr>
                <w:lang w:val="es-ES_tradnl"/>
              </w:rPr>
            </w:rPrChange>
          </w:rPr>
          <w:t xml:space="preserve">. [En línea]. Disponible </w:t>
        </w:r>
        <w:r w:rsidRPr="00BF4228">
          <w:rPr>
            <w:lang w:val="es-ES_tradnl"/>
            <w:rPrChange w:id="1336" w:author="Pablo Blanco Peris" w:date="2019-05-16T00:52:00Z">
              <w:rPr>
                <w:lang w:val="es-ES_tradnl"/>
              </w:rPr>
            </w:rPrChange>
          </w:rPr>
          <w:lastRenderedPageBreak/>
          <w:t>en: https://www.bigchaindb.com/. [Accedido: 15-may-2019].</w:t>
        </w:r>
      </w:ins>
    </w:p>
    <w:p w14:paraId="3114B34D" w14:textId="77777777" w:rsidR="00BF4228" w:rsidRPr="00BF4228" w:rsidRDefault="00BF4228" w:rsidP="00BF4228">
      <w:pPr>
        <w:widowControl w:val="0"/>
        <w:autoSpaceDE w:val="0"/>
        <w:autoSpaceDN w:val="0"/>
        <w:adjustRightInd w:val="0"/>
        <w:rPr>
          <w:ins w:id="1337" w:author="Pablo Blanco Peris" w:date="2019-05-16T00:52:00Z"/>
          <w:lang w:val="es-ES_tradnl"/>
          <w:rPrChange w:id="1338" w:author="Pablo Blanco Peris" w:date="2019-05-16T00:52:00Z">
            <w:rPr>
              <w:ins w:id="1339" w:author="Pablo Blanco Peris" w:date="2019-05-16T00:52:00Z"/>
              <w:lang w:val="es-ES_tradnl"/>
            </w:rPr>
          </w:rPrChange>
        </w:rPr>
        <w:pPrChange w:id="1340" w:author="Pablo Blanco Peris" w:date="2019-05-16T00:52:00Z">
          <w:pPr>
            <w:widowControl w:val="0"/>
            <w:autoSpaceDE w:val="0"/>
            <w:autoSpaceDN w:val="0"/>
            <w:adjustRightInd w:val="0"/>
          </w:pPr>
        </w:pPrChange>
      </w:pPr>
      <w:ins w:id="1341" w:author="Pablo Blanco Peris" w:date="2019-05-16T00:52:00Z">
        <w:r w:rsidRPr="00BF4228">
          <w:rPr>
            <w:lang w:val="es-ES_tradnl"/>
            <w:rPrChange w:id="1342" w:author="Pablo Blanco Peris" w:date="2019-05-16T00:52:00Z">
              <w:rPr>
                <w:lang w:val="es-ES_tradnl"/>
              </w:rPr>
            </w:rPrChange>
          </w:rPr>
          <w:t>[15]</w:t>
        </w:r>
        <w:r w:rsidRPr="00BF4228">
          <w:rPr>
            <w:lang w:val="es-ES_tradnl"/>
            <w:rPrChange w:id="1343" w:author="Pablo Blanco Peris" w:date="2019-05-16T00:52:00Z">
              <w:rPr>
                <w:lang w:val="es-ES_tradnl"/>
              </w:rPr>
            </w:rPrChange>
          </w:rPr>
          <w:tab/>
          <w:t xml:space="preserve">«The Solution», </w:t>
        </w:r>
        <w:r w:rsidRPr="00BF4228">
          <w:rPr>
            <w:i/>
            <w:iCs/>
            <w:lang w:val="es-ES_tradnl"/>
            <w:rPrChange w:id="1344" w:author="Pablo Blanco Peris" w:date="2019-05-16T00:52:00Z">
              <w:rPr>
                <w:i/>
                <w:iCs/>
                <w:lang w:val="es-ES_tradnl"/>
              </w:rPr>
            </w:rPrChange>
          </w:rPr>
          <w:t>Evernym</w:t>
        </w:r>
        <w:r w:rsidRPr="00BF4228">
          <w:rPr>
            <w:lang w:val="es-ES_tradnl"/>
            <w:rPrChange w:id="1345" w:author="Pablo Blanco Peris" w:date="2019-05-16T00:52:00Z">
              <w:rPr>
                <w:lang w:val="es-ES_tradnl"/>
              </w:rPr>
            </w:rPrChange>
          </w:rPr>
          <w:t>. [En línea]. Disponible en: https://www.evernym.com/solution/. [Accedido: 15-may-2019].</w:t>
        </w:r>
      </w:ins>
    </w:p>
    <w:p w14:paraId="022F57EF" w14:textId="77777777" w:rsidR="00BF4228" w:rsidRPr="00040930" w:rsidRDefault="00BF4228" w:rsidP="00BF4228">
      <w:pPr>
        <w:widowControl w:val="0"/>
        <w:autoSpaceDE w:val="0"/>
        <w:autoSpaceDN w:val="0"/>
        <w:adjustRightInd w:val="0"/>
        <w:rPr>
          <w:ins w:id="1346" w:author="Pablo Blanco Peris" w:date="2019-05-16T00:52:00Z"/>
          <w:rPrChange w:id="1347" w:author="Pablo Blanco Peris" w:date="2019-05-16T00:53:00Z">
            <w:rPr>
              <w:ins w:id="1348" w:author="Pablo Blanco Peris" w:date="2019-05-16T00:52:00Z"/>
              <w:lang w:val="es-ES_tradnl"/>
            </w:rPr>
          </w:rPrChange>
        </w:rPr>
        <w:pPrChange w:id="1349" w:author="Pablo Blanco Peris" w:date="2019-05-16T00:52:00Z">
          <w:pPr>
            <w:widowControl w:val="0"/>
            <w:autoSpaceDE w:val="0"/>
            <w:autoSpaceDN w:val="0"/>
            <w:adjustRightInd w:val="0"/>
          </w:pPr>
        </w:pPrChange>
      </w:pPr>
      <w:ins w:id="1350" w:author="Pablo Blanco Peris" w:date="2019-05-16T00:52:00Z">
        <w:r w:rsidRPr="00BF4228">
          <w:rPr>
            <w:lang w:val="es-ES_tradnl"/>
            <w:rPrChange w:id="1351" w:author="Pablo Blanco Peris" w:date="2019-05-16T00:52:00Z">
              <w:rPr>
                <w:lang w:val="es-ES_tradnl"/>
              </w:rPr>
            </w:rPrChange>
          </w:rPr>
          <w:t>[16]</w:t>
        </w:r>
        <w:r w:rsidRPr="00BF4228">
          <w:rPr>
            <w:lang w:val="es-ES_tradnl"/>
            <w:rPrChange w:id="1352" w:author="Pablo Blanco Peris" w:date="2019-05-16T00:52:00Z">
              <w:rPr>
                <w:lang w:val="es-ES_tradnl"/>
              </w:rPr>
            </w:rPrChange>
          </w:rPr>
          <w:tab/>
          <w:t xml:space="preserve">«Cuestiones básicas de Ethereum | Billetera de Blockchain». [En línea]. Disponible en: https://www.blockchain.com/es/learning-portal/ether-basics. </w:t>
        </w:r>
        <w:r w:rsidRPr="00040930">
          <w:rPr>
            <w:rPrChange w:id="1353" w:author="Pablo Blanco Peris" w:date="2019-05-16T00:53:00Z">
              <w:rPr>
                <w:lang w:val="es-ES_tradnl"/>
              </w:rPr>
            </w:rPrChange>
          </w:rPr>
          <w:t>[Accedido: 09-may-2019].</w:t>
        </w:r>
      </w:ins>
    </w:p>
    <w:p w14:paraId="6D4D1FD2" w14:textId="77777777" w:rsidR="00BF4228" w:rsidRPr="00040930" w:rsidRDefault="00BF4228" w:rsidP="00BF4228">
      <w:pPr>
        <w:widowControl w:val="0"/>
        <w:autoSpaceDE w:val="0"/>
        <w:autoSpaceDN w:val="0"/>
        <w:adjustRightInd w:val="0"/>
        <w:rPr>
          <w:ins w:id="1354" w:author="Pablo Blanco Peris" w:date="2019-05-16T00:52:00Z"/>
          <w:rPrChange w:id="1355" w:author="Pablo Blanco Peris" w:date="2019-05-16T00:53:00Z">
            <w:rPr>
              <w:ins w:id="1356" w:author="Pablo Blanco Peris" w:date="2019-05-16T00:52:00Z"/>
              <w:lang w:val="es-ES_tradnl"/>
            </w:rPr>
          </w:rPrChange>
        </w:rPr>
        <w:pPrChange w:id="1357" w:author="Pablo Blanco Peris" w:date="2019-05-16T00:52:00Z">
          <w:pPr>
            <w:widowControl w:val="0"/>
            <w:autoSpaceDE w:val="0"/>
            <w:autoSpaceDN w:val="0"/>
            <w:adjustRightInd w:val="0"/>
          </w:pPr>
        </w:pPrChange>
      </w:pPr>
      <w:ins w:id="1358" w:author="Pablo Blanco Peris" w:date="2019-05-16T00:52:00Z">
        <w:r w:rsidRPr="00040930">
          <w:rPr>
            <w:rPrChange w:id="1359" w:author="Pablo Blanco Peris" w:date="2019-05-16T00:53:00Z">
              <w:rPr>
                <w:lang w:val="es-ES_tradnl"/>
              </w:rPr>
            </w:rPrChange>
          </w:rPr>
          <w:t>[17]</w:t>
        </w:r>
        <w:r w:rsidRPr="00040930">
          <w:rPr>
            <w:rPrChange w:id="1360" w:author="Pablo Blanco Peris" w:date="2019-05-16T00:53:00Z">
              <w:rPr>
                <w:lang w:val="es-ES_tradnl"/>
              </w:rPr>
            </w:rPrChange>
          </w:rPr>
          <w:tab/>
          <w:t>D. G. Wood, «ETHEREUM: A SECURE DECENTRALISED GENERALISED TRANSACTION LEDGER», p. 32.</w:t>
        </w:r>
      </w:ins>
    </w:p>
    <w:p w14:paraId="42CABDBE" w14:textId="77777777" w:rsidR="00BF4228" w:rsidRPr="00040930" w:rsidRDefault="00BF4228" w:rsidP="00BF4228">
      <w:pPr>
        <w:widowControl w:val="0"/>
        <w:autoSpaceDE w:val="0"/>
        <w:autoSpaceDN w:val="0"/>
        <w:adjustRightInd w:val="0"/>
        <w:rPr>
          <w:ins w:id="1361" w:author="Pablo Blanco Peris" w:date="2019-05-16T00:52:00Z"/>
          <w:rPrChange w:id="1362" w:author="Pablo Blanco Peris" w:date="2019-05-16T00:53:00Z">
            <w:rPr>
              <w:ins w:id="1363" w:author="Pablo Blanco Peris" w:date="2019-05-16T00:52:00Z"/>
              <w:lang w:val="es-ES_tradnl"/>
            </w:rPr>
          </w:rPrChange>
        </w:rPr>
        <w:pPrChange w:id="1364" w:author="Pablo Blanco Peris" w:date="2019-05-16T00:52:00Z">
          <w:pPr>
            <w:widowControl w:val="0"/>
            <w:autoSpaceDE w:val="0"/>
            <w:autoSpaceDN w:val="0"/>
            <w:adjustRightInd w:val="0"/>
          </w:pPr>
        </w:pPrChange>
      </w:pPr>
      <w:ins w:id="1365" w:author="Pablo Blanco Peris" w:date="2019-05-16T00:52:00Z">
        <w:r w:rsidRPr="00040930">
          <w:rPr>
            <w:rPrChange w:id="1366" w:author="Pablo Blanco Peris" w:date="2019-05-16T00:53:00Z">
              <w:rPr>
                <w:lang w:val="es-ES_tradnl"/>
              </w:rPr>
            </w:rPrChange>
          </w:rPr>
          <w:t>[18]</w:t>
        </w:r>
        <w:r w:rsidRPr="00040930">
          <w:rPr>
            <w:rPrChange w:id="1367" w:author="Pablo Blanco Peris" w:date="2019-05-16T00:53:00Z">
              <w:rPr>
                <w:lang w:val="es-ES_tradnl"/>
              </w:rPr>
            </w:rPrChange>
          </w:rPr>
          <w:tab/>
          <w:t xml:space="preserve">C. G. García, J. P. Espada, B. C. P. G. Bustelo, y J. M. C. Lovelle, «Swift vs. Objective-C: A New Programming Language», </w:t>
        </w:r>
        <w:r w:rsidRPr="00040930">
          <w:rPr>
            <w:i/>
            <w:iCs/>
            <w:rPrChange w:id="1368" w:author="Pablo Blanco Peris" w:date="2019-05-16T00:53:00Z">
              <w:rPr>
                <w:i/>
                <w:iCs/>
                <w:lang w:val="es-ES_tradnl"/>
              </w:rPr>
            </w:rPrChange>
          </w:rPr>
          <w:t>IJIMAI</w:t>
        </w:r>
        <w:r w:rsidRPr="00040930">
          <w:rPr>
            <w:rPrChange w:id="1369" w:author="Pablo Blanco Peris" w:date="2019-05-16T00:53:00Z">
              <w:rPr>
                <w:lang w:val="es-ES_tradnl"/>
              </w:rPr>
            </w:rPrChange>
          </w:rPr>
          <w:t>, vol. 3, n.</w:t>
        </w:r>
        <w:r w:rsidRPr="00040930">
          <w:rPr>
            <w:vertAlign w:val="superscript"/>
            <w:rPrChange w:id="1370" w:author="Pablo Blanco Peris" w:date="2019-05-16T00:53:00Z">
              <w:rPr>
                <w:vertAlign w:val="superscript"/>
                <w:lang w:val="es-ES_tradnl"/>
              </w:rPr>
            </w:rPrChange>
          </w:rPr>
          <w:t>o</w:t>
        </w:r>
        <w:r w:rsidRPr="00040930">
          <w:rPr>
            <w:rPrChange w:id="1371" w:author="Pablo Blanco Peris" w:date="2019-05-16T00:53:00Z">
              <w:rPr>
                <w:lang w:val="es-ES_tradnl"/>
              </w:rPr>
            </w:rPrChange>
          </w:rPr>
          <w:t xml:space="preserve"> 3, pp. 74-81, 2015.</w:t>
        </w:r>
      </w:ins>
    </w:p>
    <w:p w14:paraId="76DDF591" w14:textId="77777777" w:rsidR="00BF4228" w:rsidRPr="00040930" w:rsidRDefault="00BF4228" w:rsidP="00BF4228">
      <w:pPr>
        <w:widowControl w:val="0"/>
        <w:autoSpaceDE w:val="0"/>
        <w:autoSpaceDN w:val="0"/>
        <w:adjustRightInd w:val="0"/>
        <w:rPr>
          <w:ins w:id="1372" w:author="Pablo Blanco Peris" w:date="2019-05-16T00:52:00Z"/>
          <w:rPrChange w:id="1373" w:author="Pablo Blanco Peris" w:date="2019-05-16T00:53:00Z">
            <w:rPr>
              <w:ins w:id="1374" w:author="Pablo Blanco Peris" w:date="2019-05-16T00:52:00Z"/>
              <w:lang w:val="es-ES_tradnl"/>
            </w:rPr>
          </w:rPrChange>
        </w:rPr>
        <w:pPrChange w:id="1375" w:author="Pablo Blanco Peris" w:date="2019-05-16T00:52:00Z">
          <w:pPr>
            <w:widowControl w:val="0"/>
            <w:autoSpaceDE w:val="0"/>
            <w:autoSpaceDN w:val="0"/>
            <w:adjustRightInd w:val="0"/>
          </w:pPr>
        </w:pPrChange>
      </w:pPr>
      <w:ins w:id="1376" w:author="Pablo Blanco Peris" w:date="2019-05-16T00:52:00Z">
        <w:r w:rsidRPr="00040930">
          <w:rPr>
            <w:rPrChange w:id="1377" w:author="Pablo Blanco Peris" w:date="2019-05-16T00:53:00Z">
              <w:rPr>
                <w:lang w:val="es-ES_tradnl"/>
              </w:rPr>
            </w:rPrChange>
          </w:rPr>
          <w:t>[19]</w:t>
        </w:r>
        <w:r w:rsidRPr="00040930">
          <w:rPr>
            <w:rPrChange w:id="1378" w:author="Pablo Blanco Peris" w:date="2019-05-16T00:53:00Z">
              <w:rPr>
                <w:lang w:val="es-ES_tradnl"/>
              </w:rPr>
            </w:rPrChange>
          </w:rPr>
          <w:tab/>
          <w:t xml:space="preserve">A. Teller, «Turing completeness in the language of genetic programming with indexed memory», en </w:t>
        </w:r>
        <w:r w:rsidRPr="00040930">
          <w:rPr>
            <w:i/>
            <w:iCs/>
            <w:rPrChange w:id="1379" w:author="Pablo Blanco Peris" w:date="2019-05-16T00:53:00Z">
              <w:rPr>
                <w:i/>
                <w:iCs/>
                <w:lang w:val="es-ES_tradnl"/>
              </w:rPr>
            </w:rPrChange>
          </w:rPr>
          <w:t>Proceedings of the First IEEE Conference on Evolutionary Computation. IEEE World Congress on Computational Intelligence</w:t>
        </w:r>
        <w:r w:rsidRPr="00040930">
          <w:rPr>
            <w:rPrChange w:id="1380" w:author="Pablo Blanco Peris" w:date="2019-05-16T00:53:00Z">
              <w:rPr>
                <w:lang w:val="es-ES_tradnl"/>
              </w:rPr>
            </w:rPrChange>
          </w:rPr>
          <w:t>, Orlando, FL, USA, 1994, pp. 136-141.</w:t>
        </w:r>
      </w:ins>
    </w:p>
    <w:p w14:paraId="3C22A9D2" w14:textId="77777777" w:rsidR="00BF4228" w:rsidRPr="00040930" w:rsidRDefault="00BF4228" w:rsidP="00BF4228">
      <w:pPr>
        <w:widowControl w:val="0"/>
        <w:autoSpaceDE w:val="0"/>
        <w:autoSpaceDN w:val="0"/>
        <w:adjustRightInd w:val="0"/>
        <w:rPr>
          <w:ins w:id="1381" w:author="Pablo Blanco Peris" w:date="2019-05-16T00:52:00Z"/>
          <w:rPrChange w:id="1382" w:author="Pablo Blanco Peris" w:date="2019-05-16T00:53:00Z">
            <w:rPr>
              <w:ins w:id="1383" w:author="Pablo Blanco Peris" w:date="2019-05-16T00:52:00Z"/>
              <w:lang w:val="es-ES_tradnl"/>
            </w:rPr>
          </w:rPrChange>
        </w:rPr>
        <w:pPrChange w:id="1384" w:author="Pablo Blanco Peris" w:date="2019-05-16T00:52:00Z">
          <w:pPr>
            <w:widowControl w:val="0"/>
            <w:autoSpaceDE w:val="0"/>
            <w:autoSpaceDN w:val="0"/>
            <w:adjustRightInd w:val="0"/>
          </w:pPr>
        </w:pPrChange>
      </w:pPr>
      <w:ins w:id="1385" w:author="Pablo Blanco Peris" w:date="2019-05-16T00:52:00Z">
        <w:r w:rsidRPr="00040930">
          <w:rPr>
            <w:rPrChange w:id="1386" w:author="Pablo Blanco Peris" w:date="2019-05-16T00:53:00Z">
              <w:rPr>
                <w:lang w:val="es-ES_tradnl"/>
              </w:rPr>
            </w:rPrChange>
          </w:rPr>
          <w:t>[20]</w:t>
        </w:r>
        <w:r w:rsidRPr="00040930">
          <w:rPr>
            <w:rPrChange w:id="1387" w:author="Pablo Blanco Peris" w:date="2019-05-16T00:53:00Z">
              <w:rPr>
                <w:lang w:val="es-ES_tradnl"/>
              </w:rPr>
            </w:rPrChange>
          </w:rPr>
          <w:tab/>
          <w:t xml:space="preserve">M. Wohrer y U. Zdun, «Smart contracts: security patterns in the ethereum ecosystem and solidity», en </w:t>
        </w:r>
        <w:r w:rsidRPr="00040930">
          <w:rPr>
            <w:i/>
            <w:iCs/>
            <w:rPrChange w:id="1388" w:author="Pablo Blanco Peris" w:date="2019-05-16T00:53:00Z">
              <w:rPr>
                <w:i/>
                <w:iCs/>
                <w:lang w:val="es-ES_tradnl"/>
              </w:rPr>
            </w:rPrChange>
          </w:rPr>
          <w:t>2018 International Workshop on Blockchain Oriented Software Engineering (IWBOSE)</w:t>
        </w:r>
        <w:r w:rsidRPr="00040930">
          <w:rPr>
            <w:rPrChange w:id="1389" w:author="Pablo Blanco Peris" w:date="2019-05-16T00:53:00Z">
              <w:rPr>
                <w:lang w:val="es-ES_tradnl"/>
              </w:rPr>
            </w:rPrChange>
          </w:rPr>
          <w:t>, Campobasso, 2018, pp. 2-8.</w:t>
        </w:r>
      </w:ins>
    </w:p>
    <w:p w14:paraId="18D9B7BB" w14:textId="77777777" w:rsidR="00BF4228" w:rsidRPr="00040930" w:rsidRDefault="00BF4228" w:rsidP="00BF4228">
      <w:pPr>
        <w:widowControl w:val="0"/>
        <w:autoSpaceDE w:val="0"/>
        <w:autoSpaceDN w:val="0"/>
        <w:adjustRightInd w:val="0"/>
        <w:rPr>
          <w:ins w:id="1390" w:author="Pablo Blanco Peris" w:date="2019-05-16T00:52:00Z"/>
          <w:rPrChange w:id="1391" w:author="Pablo Blanco Peris" w:date="2019-05-16T00:53:00Z">
            <w:rPr>
              <w:ins w:id="1392" w:author="Pablo Blanco Peris" w:date="2019-05-16T00:52:00Z"/>
              <w:lang w:val="es-ES_tradnl"/>
            </w:rPr>
          </w:rPrChange>
        </w:rPr>
        <w:pPrChange w:id="1393" w:author="Pablo Blanco Peris" w:date="2019-05-16T00:52:00Z">
          <w:pPr>
            <w:widowControl w:val="0"/>
            <w:autoSpaceDE w:val="0"/>
            <w:autoSpaceDN w:val="0"/>
            <w:adjustRightInd w:val="0"/>
          </w:pPr>
        </w:pPrChange>
      </w:pPr>
      <w:ins w:id="1394" w:author="Pablo Blanco Peris" w:date="2019-05-16T00:52:00Z">
        <w:r w:rsidRPr="00040930">
          <w:rPr>
            <w:rPrChange w:id="1395" w:author="Pablo Blanco Peris" w:date="2019-05-16T00:53:00Z">
              <w:rPr>
                <w:lang w:val="es-ES_tradnl"/>
              </w:rPr>
            </w:rPrChange>
          </w:rPr>
          <w:t>[21]</w:t>
        </w:r>
        <w:r w:rsidRPr="00040930">
          <w:rPr>
            <w:rPrChange w:id="1396" w:author="Pablo Blanco Peris" w:date="2019-05-16T00:53:00Z">
              <w:rPr>
                <w:lang w:val="es-ES_tradnl"/>
              </w:rPr>
            </w:rPrChange>
          </w:rPr>
          <w:tab/>
          <w:t>W. Warren y A. Bandeali, «0x: An open protocol for decentralized exchange on the Ethereum blockchain», p. 16.</w:t>
        </w:r>
      </w:ins>
    </w:p>
    <w:p w14:paraId="31AB7DAC" w14:textId="4CC6CD05" w:rsidR="00140325" w:rsidRPr="009F0B4E" w:rsidRDefault="0030319D">
      <w:pPr>
        <w:rPr>
          <w:ins w:id="1397" w:author="Pablo Blanco Peris" w:date="2019-05-09T21:17:00Z"/>
        </w:rPr>
        <w:pPrChange w:id="1398" w:author="Pablo Blanco Peris" w:date="2019-05-14T01:26:00Z">
          <w:pPr>
            <w:pStyle w:val="Ttulo6"/>
            <w:numPr>
              <w:ilvl w:val="0"/>
              <w:numId w:val="0"/>
            </w:numPr>
          </w:pPr>
        </w:pPrChange>
      </w:pPr>
      <w:ins w:id="1399" w:author="Pablo Blanco Peris" w:date="2019-05-09T15:22:00Z">
        <w:r w:rsidRPr="000A3D5A">
          <w:fldChar w:fldCharType="end"/>
        </w:r>
      </w:ins>
      <w:ins w:id="1400" w:author="Pablo Blanco Peris" w:date="2019-05-09T21:17:00Z">
        <w:r w:rsidR="00242AF6" w:rsidRPr="009F0B4E">
          <w:t>asdasd</w:t>
        </w:r>
      </w:ins>
      <w:ins w:id="1401" w:author="Pablo Blanco Peris" w:date="2019-05-15T14:11:00Z">
        <w:r w:rsidR="001C5B2C">
          <w:t xml:space="preserve"> </w:t>
        </w:r>
      </w:ins>
    </w:p>
    <w:p w14:paraId="3E88B117" w14:textId="25975520" w:rsidR="00140325" w:rsidRPr="000833C4" w:rsidRDefault="00140325">
      <w:pPr>
        <w:pStyle w:val="Textoindependiente"/>
        <w:rPr>
          <w:ins w:id="1402" w:author="Pablo Blanco Peris" w:date="2019-05-09T15:29:00Z"/>
        </w:rPr>
        <w:pPrChange w:id="1403" w:author="Pablo Blanco Peris" w:date="2019-05-15T11:54:00Z">
          <w:pPr>
            <w:pStyle w:val="Ttulo6"/>
            <w:numPr>
              <w:ilvl w:val="0"/>
              <w:numId w:val="0"/>
            </w:numPr>
          </w:pPr>
        </w:pPrChange>
      </w:pPr>
    </w:p>
    <w:p w14:paraId="4C33659D" w14:textId="20A473CE" w:rsidR="008E36E4" w:rsidRPr="0030319D" w:rsidRDefault="00CD05B6">
      <w:pPr>
        <w:pStyle w:val="Ttulo6"/>
        <w:numPr>
          <w:ilvl w:val="0"/>
          <w:numId w:val="0"/>
        </w:numPr>
        <w:rPr>
          <w:rPrChange w:id="1404" w:author="Pablo Blanco Peris" w:date="2019-05-09T15:23:00Z">
            <w:rPr>
              <w:lang w:val="es-ES_tradnl"/>
            </w:rPr>
          </w:rPrChange>
        </w:rPr>
        <w:pPrChange w:id="1405" w:author="Pablo Blanco Peris" w:date="2019-05-09T15:23:00Z">
          <w:pPr>
            <w:pStyle w:val="Ttulo6"/>
          </w:pPr>
        </w:pPrChange>
      </w:pPr>
      <w:r w:rsidRPr="00970324">
        <w:br w:type="page"/>
      </w:r>
      <w:bookmarkStart w:id="1406" w:name="_Toc267562108"/>
      <w:r w:rsidR="008E36E4" w:rsidRPr="0030319D">
        <w:rPr>
          <w:rPrChange w:id="1407" w:author="Pablo Blanco Peris" w:date="2019-05-09T15:23:00Z">
            <w:rPr>
              <w:lang w:val="es-ES_tradnl"/>
            </w:rPr>
          </w:rPrChange>
        </w:rPr>
        <w:lastRenderedPageBreak/>
        <w:t>Enter Your Appendix Title Here</w:t>
      </w:r>
      <w:bookmarkEnd w:id="1406"/>
    </w:p>
    <w:p w14:paraId="6ACE2581" w14:textId="77777777" w:rsidR="008E36E4" w:rsidRPr="00015A7C" w:rsidRDefault="008E36E4" w:rsidP="008E36E4">
      <w:pPr>
        <w:pStyle w:val="Textoindependiente"/>
      </w:pPr>
      <w:r w:rsidRPr="009F0B4E">
        <w:t>A</w:t>
      </w:r>
      <w:r w:rsidRPr="000352C2">
        <w:t xml:space="preserve">ppendices must be identified by letters (A, B, etc.) rather than by numbers.  For this reason, different style </w:t>
      </w:r>
      <w:r w:rsidRPr="00DE4C47">
        <w:t>headings are used with appendices.  (The style at the to</w:t>
      </w:r>
      <w:r w:rsidRPr="00015A7C">
        <w:t>p of this page is “Appendix A - Heading 6.”)</w:t>
      </w:r>
    </w:p>
    <w:p w14:paraId="0181AE2B" w14:textId="77777777" w:rsidR="008E36E4" w:rsidRPr="00775C3C" w:rsidRDefault="008E36E4" w:rsidP="000852A0">
      <w:pPr>
        <w:pStyle w:val="Ttulo7"/>
      </w:pPr>
      <w:r w:rsidRPr="003160E6">
        <w:t>First-level Subhead (Heading 7 style)</w:t>
      </w:r>
    </w:p>
    <w:p w14:paraId="6703551A" w14:textId="77777777" w:rsidR="005461E9" w:rsidRPr="00970324" w:rsidRDefault="005461E9" w:rsidP="005461E9">
      <w:pPr>
        <w:pStyle w:val="Textoindependiente"/>
      </w:pPr>
      <w:r w:rsidRPr="005048C7">
        <w:t xml:space="preserve">Within an appendix,  </w:t>
      </w:r>
      <w:r w:rsidR="008E36E4" w:rsidRPr="00970324">
        <w:t xml:space="preserve">Heading 7 is the style </w:t>
      </w:r>
      <w:r w:rsidRPr="00970324">
        <w:t xml:space="preserve">to use for all first-level subheads. If you need to add another subhead level within Heading 7, use Heading 8 as shown below.  </w:t>
      </w:r>
    </w:p>
    <w:p w14:paraId="05E4AA1B" w14:textId="77777777" w:rsidR="008E36E4" w:rsidRPr="00970324" w:rsidRDefault="008E36E4" w:rsidP="00FA2E97">
      <w:pPr>
        <w:pStyle w:val="Ttulo8"/>
      </w:pPr>
      <w:r w:rsidRPr="00970324">
        <w:t>Second-level Subhead (Heading 8 style)</w:t>
      </w:r>
    </w:p>
    <w:p w14:paraId="305E7CB7" w14:textId="77777777" w:rsidR="005461E9" w:rsidRPr="00970324" w:rsidRDefault="008E36E4" w:rsidP="005461E9">
      <w:pPr>
        <w:pStyle w:val="Textoindependiente"/>
      </w:pPr>
      <w:r w:rsidRPr="00970324">
        <w:t xml:space="preserve">Use </w:t>
      </w:r>
      <w:r w:rsidR="005461E9" w:rsidRPr="00970324">
        <w:t xml:space="preserve"> Heading 8</w:t>
      </w:r>
      <w:r w:rsidRPr="00970324">
        <w:t xml:space="preserve"> for </w:t>
      </w:r>
      <w:r w:rsidR="005461E9" w:rsidRPr="00970324">
        <w:t>all</w:t>
      </w:r>
      <w:r w:rsidRPr="00970324">
        <w:t xml:space="preserve"> second-level subhead</w:t>
      </w:r>
      <w:r w:rsidR="005461E9" w:rsidRPr="00970324">
        <w:t>s within an appendix</w:t>
      </w:r>
      <w:r w:rsidRPr="00970324">
        <w:t xml:space="preserve">.  </w:t>
      </w:r>
      <w:r w:rsidR="005461E9" w:rsidRPr="00970324">
        <w:t>If you need to add another subhead level within Heading 8, use Heading 9 as shown below.</w:t>
      </w:r>
    </w:p>
    <w:p w14:paraId="33E34715" w14:textId="77777777" w:rsidR="008E36E4" w:rsidRPr="00970324" w:rsidRDefault="008E36E4" w:rsidP="00E3017A">
      <w:pPr>
        <w:pStyle w:val="Ttulo9"/>
      </w:pPr>
      <w:r w:rsidRPr="00970324">
        <w:t>Third-level Subhead (Heading 9 style)</w:t>
      </w:r>
    </w:p>
    <w:p w14:paraId="312AB8DC" w14:textId="77777777" w:rsidR="008E36E4" w:rsidRPr="00970324" w:rsidRDefault="005461E9" w:rsidP="002A5447">
      <w:pPr>
        <w:pStyle w:val="Textoindependiente"/>
      </w:pPr>
      <w:r w:rsidRPr="00970324">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Figures and Tables Within Appendices</w:t>
      </w:r>
    </w:p>
    <w:p w14:paraId="34CCE8CA" w14:textId="77777777" w:rsidR="008E36E4" w:rsidRPr="00DE4C47" w:rsidRDefault="008E36E4" w:rsidP="008E36E4">
      <w:pPr>
        <w:pStyle w:val="Textoindependiente"/>
      </w:pPr>
      <w:r w:rsidRPr="009F0B4E">
        <w:t>When you first add a figure or table to an appendix, it will be numbered as though it were in a regular chapter.  Fo</w:t>
      </w:r>
      <w:r w:rsidRPr="000352C2">
        <w:t xml:space="preserve">r example, when the figure below was first inserted, it became </w:t>
      </w:r>
      <w:r w:rsidRPr="000833C4">
        <w:t xml:space="preserve">“Figure 4.1”.  As a figure within Appendix A, it should be “Figure A.1”  </w:t>
      </w:r>
    </w:p>
    <w:p w14:paraId="340B504B" w14:textId="77777777" w:rsidR="008E36E4" w:rsidRPr="00775C3C" w:rsidRDefault="008E36E4" w:rsidP="008E36E4">
      <w:pPr>
        <w:pStyle w:val="Textoindependiente"/>
        <w:numPr>
          <w:ins w:id="1408" w:author="" w:date="2010-06-04T12:20:00Z"/>
        </w:numPr>
      </w:pPr>
      <w:r w:rsidRPr="00015A7C">
        <w:t>To make this change, the codes in the caption labe</w:t>
      </w:r>
      <w:r w:rsidR="005461E9" w:rsidRPr="00015A7C">
        <w:t>ls must be modified, and it’s best to wait until all figures and tabl</w:t>
      </w:r>
      <w:r w:rsidR="005461E9" w:rsidRPr="003160E6">
        <w:t>es have been added to appendices.</w:t>
      </w:r>
    </w:p>
    <w:p w14:paraId="31142EF4" w14:textId="77777777" w:rsidR="008E36E4" w:rsidRPr="00970324" w:rsidRDefault="008E36E4" w:rsidP="008E36E4">
      <w:pPr>
        <w:pStyle w:val="Textoindependiente"/>
      </w:pPr>
      <w:r w:rsidRPr="005048C7">
        <w:t xml:space="preserve"> </w:t>
      </w:r>
    </w:p>
    <w:p w14:paraId="6E5A1B15" w14:textId="77777777" w:rsidR="008E36E4" w:rsidRPr="000352C2" w:rsidRDefault="008E36E4">
      <w:pPr>
        <w:pStyle w:val="Epgrafe"/>
      </w:pPr>
      <w:bookmarkStart w:id="1409" w:name="_Toc269976450"/>
      <w:r w:rsidRPr="00970324">
        <w:t xml:space="preserve">Figure </w:t>
      </w:r>
      <w:r w:rsidR="00A34CB9" w:rsidRPr="0094773E">
        <w:rPr>
          <w:lang w:val="es-ES_tradnl"/>
        </w:rPr>
        <w:fldChar w:fldCharType="begin"/>
      </w:r>
      <w:r w:rsidR="00A34CB9" w:rsidRPr="00970324">
        <w:instrText xml:space="preserve"> STYLEREF 6 \s </w:instrText>
      </w:r>
      <w:r w:rsidR="00A34CB9" w:rsidRPr="0094773E">
        <w:rPr>
          <w:lang w:val="es-ES_tradnl"/>
        </w:rPr>
        <w:fldChar w:fldCharType="separate"/>
      </w:r>
      <w:r w:rsidR="00A01489" w:rsidRPr="009F0B4E">
        <w:rPr>
          <w:noProof/>
        </w:rPr>
        <w:t>A</w:t>
      </w:r>
      <w:r w:rsidR="00A34CB9" w:rsidRPr="0094773E">
        <w:rPr>
          <w:lang w:val="es-ES_tradnl"/>
        </w:rPr>
        <w:fldChar w:fldCharType="end"/>
      </w:r>
      <w:r w:rsidR="00A34CB9" w:rsidRPr="009F0B4E">
        <w:t>.</w:t>
      </w:r>
      <w:r w:rsidR="00A34CB9" w:rsidRPr="0094773E">
        <w:rPr>
          <w:lang w:val="es-ES_tradnl"/>
        </w:rPr>
        <w:fldChar w:fldCharType="begin"/>
      </w:r>
      <w:r w:rsidR="00A34CB9" w:rsidRPr="00970324">
        <w:instrText xml:space="preserve"> SEQ Figure \* ARABIC \s 6 </w:instrText>
      </w:r>
      <w:r w:rsidR="00A34CB9" w:rsidRPr="0094773E">
        <w:rPr>
          <w:lang w:val="es-ES_tradnl"/>
        </w:rPr>
        <w:fldChar w:fldCharType="separate"/>
      </w:r>
      <w:r w:rsidR="00A01489" w:rsidRPr="009F0B4E">
        <w:rPr>
          <w:noProof/>
        </w:rPr>
        <w:t>1</w:t>
      </w:r>
      <w:r w:rsidR="00A34CB9" w:rsidRPr="0094773E">
        <w:rPr>
          <w:lang w:val="es-ES_tradnl"/>
        </w:rPr>
        <w:fldChar w:fldCharType="end"/>
      </w:r>
      <w:r w:rsidRPr="009F0B4E">
        <w:t xml:space="preserve"> First Figure in Appendix A</w:t>
      </w:r>
      <w:bookmarkEnd w:id="1409"/>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1410" w:name="_Toc267562109"/>
      <w:r w:rsidR="008E36E4" w:rsidRPr="0094773E">
        <w:rPr>
          <w:lang w:val="es-ES_tradnl"/>
        </w:rPr>
        <w:lastRenderedPageBreak/>
        <w:t xml:space="preserve">Enter </w:t>
      </w:r>
      <w:r w:rsidR="0050728E" w:rsidRPr="0094773E">
        <w:rPr>
          <w:lang w:val="es-ES_tradnl"/>
        </w:rPr>
        <w:t xml:space="preserve">Your </w:t>
      </w:r>
      <w:r w:rsidR="008E36E4" w:rsidRPr="0094773E">
        <w:rPr>
          <w:lang w:val="es-ES_tradnl"/>
        </w:rPr>
        <w:t>Appendix</w:t>
      </w:r>
      <w:r w:rsidR="0050728E" w:rsidRPr="0094773E">
        <w:rPr>
          <w:lang w:val="es-ES_tradnl"/>
        </w:rPr>
        <w:t xml:space="preserve"> Title </w:t>
      </w:r>
      <w:r w:rsidR="008E36E4" w:rsidRPr="0094773E">
        <w:rPr>
          <w:lang w:val="es-ES_tradnl"/>
        </w:rPr>
        <w:t>Here</w:t>
      </w:r>
      <w:bookmarkEnd w:id="1410"/>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RIAN RIESCO RODRIGUEZ" w:date="2019-04-26T15:18:00Z" w:initials="ARR">
    <w:p w14:paraId="1D8BC599" w14:textId="02FB8268" w:rsidR="00631B94" w:rsidRPr="00D667C0" w:rsidRDefault="00631B94">
      <w:pPr>
        <w:pStyle w:val="Textocomentario"/>
        <w:rPr>
          <w:lang w:val="es-ES"/>
        </w:rPr>
      </w:pPr>
      <w:r>
        <w:rPr>
          <w:rStyle w:val="Refdecomentario"/>
        </w:rPr>
        <w:annotationRef/>
      </w:r>
      <w:r w:rsidRPr="00D667C0">
        <w:rPr>
          <w:lang w:val="es-ES"/>
        </w:rPr>
        <w:t>El nombre del master estaba anticuado</w:t>
      </w:r>
    </w:p>
  </w:comment>
  <w:comment w:id="149" w:author="Microsoft Office User" w:date="2019-04-26T12:05:00Z" w:initials="MOU">
    <w:p w14:paraId="2FEE70D5" w14:textId="77777777" w:rsidR="00631B94" w:rsidRPr="00C1078D" w:rsidRDefault="00631B94" w:rsidP="00377EE3">
      <w:pPr>
        <w:pStyle w:val="Textocomentario"/>
        <w:rPr>
          <w:lang w:val="es-ES"/>
        </w:rPr>
      </w:pPr>
      <w:r>
        <w:rPr>
          <w:rStyle w:val="Refdecomentario"/>
        </w:rPr>
        <w:annotationRef/>
      </w:r>
      <w:r w:rsidRPr="00C1078D">
        <w:rPr>
          <w:lang w:val="es-ES"/>
        </w:rPr>
        <w:t>Esto seguramente pegará más en el capítulo 1, cuando cuentes los objetivos.</w:t>
      </w:r>
    </w:p>
  </w:comment>
  <w:comment w:id="317" w:author="Microsoft Office User" w:date="2019-04-26T12:05:00Z" w:initials="MOU">
    <w:p w14:paraId="0B27E8E0" w14:textId="77777777" w:rsidR="00631B94" w:rsidRPr="00C1078D" w:rsidRDefault="00631B94">
      <w:pPr>
        <w:pStyle w:val="Textocomentario"/>
        <w:rPr>
          <w:lang w:val="es-ES"/>
        </w:rPr>
      </w:pPr>
      <w:r>
        <w:rPr>
          <w:rStyle w:val="Refdecomentario"/>
        </w:rPr>
        <w:annotationRef/>
      </w:r>
      <w:r w:rsidRPr="00C1078D">
        <w:rPr>
          <w:lang w:val="es-ES"/>
        </w:rPr>
        <w:t>Esto seguramente pegará más en el capítulo 1, cuando cuentes los objetivos.</w:t>
      </w:r>
    </w:p>
  </w:comment>
  <w:comment w:id="320" w:author="ADRIAN RIESCO RODRIGUEZ" w:date="2019-04-26T15:00:00Z" w:initials="ARR">
    <w:p w14:paraId="0F8ACF7B" w14:textId="60113857" w:rsidR="00631B94" w:rsidRPr="0087239F" w:rsidRDefault="00631B94">
      <w:pPr>
        <w:pStyle w:val="Textocomentario"/>
        <w:rPr>
          <w:lang w:val="es-ES"/>
        </w:rPr>
      </w:pPr>
      <w:r>
        <w:rPr>
          <w:rStyle w:val="Refdecomentario"/>
        </w:rPr>
        <w:annotationRef/>
      </w:r>
      <w:r w:rsidRPr="0087239F">
        <w:rPr>
          <w:lang w:val="es-ES"/>
        </w:rPr>
        <w:t>Aquí sale en mayúscula pero luego siempre en minúscula, ¿camiar?</w:t>
      </w:r>
    </w:p>
  </w:comment>
  <w:comment w:id="321" w:author="ADRIAN RIESCO RODRIGUEZ" w:date="2019-04-26T15:02:00Z" w:initials="ARR">
    <w:p w14:paraId="7D79A8B1" w14:textId="6C2578F5" w:rsidR="00631B94" w:rsidRPr="0087239F" w:rsidRDefault="00631B94">
      <w:pPr>
        <w:pStyle w:val="Textocomentario"/>
        <w:rPr>
          <w:lang w:val="es-ES"/>
        </w:rPr>
      </w:pPr>
      <w:r>
        <w:rPr>
          <w:rStyle w:val="Refdecomentario"/>
        </w:rPr>
        <w:annotationRef/>
      </w:r>
      <w:r w:rsidRPr="0087239F">
        <w:rPr>
          <w:lang w:val="es-ES"/>
        </w:rPr>
        <w:t>Añadir cita</w:t>
      </w:r>
    </w:p>
  </w:comment>
  <w:comment w:id="336" w:author="ADRIAN RIESCO RODRIGUEZ" w:date="2019-04-26T15:03:00Z" w:initials="ARR">
    <w:p w14:paraId="230D98E8" w14:textId="33698B4B" w:rsidR="00631B94" w:rsidRPr="0087239F" w:rsidRDefault="00631B94">
      <w:pPr>
        <w:pStyle w:val="Textocomentario"/>
        <w:rPr>
          <w:lang w:val="es-ES"/>
        </w:rPr>
      </w:pPr>
      <w:r>
        <w:rPr>
          <w:rStyle w:val="Refdecomentario"/>
        </w:rPr>
        <w:annotationRef/>
      </w:r>
      <w:r w:rsidRPr="0087239F">
        <w:rPr>
          <w:lang w:val="es-ES"/>
        </w:rPr>
        <w:t>Aunque luego se explicará más explicar brevemente aquí y poner cita</w:t>
      </w:r>
    </w:p>
  </w:comment>
  <w:comment w:id="341" w:author="ADRIAN RIESCO RODRIGUEZ" w:date="2019-04-26T15:03:00Z" w:initials="ARR">
    <w:p w14:paraId="731195A2" w14:textId="35703DC0" w:rsidR="00631B94" w:rsidRPr="00FA61D2" w:rsidRDefault="00631B94">
      <w:pPr>
        <w:pStyle w:val="Textocomentario"/>
        <w:rPr>
          <w:lang w:val="es-ES"/>
        </w:rPr>
      </w:pPr>
      <w:r>
        <w:rPr>
          <w:rStyle w:val="Refdecomentario"/>
        </w:rPr>
        <w:annotationRef/>
      </w:r>
      <w:r w:rsidRPr="00FA61D2">
        <w:rPr>
          <w:lang w:val="es-ES"/>
        </w:rPr>
        <w:t>cita</w:t>
      </w:r>
    </w:p>
  </w:comment>
  <w:comment w:id="346" w:author="ADRIAN RIESCO RODRIGUEZ" w:date="2019-04-26T15:03:00Z" w:initials="ARR">
    <w:p w14:paraId="2DFDC31F" w14:textId="59195892" w:rsidR="00631B94" w:rsidRPr="00FA61D2" w:rsidRDefault="00631B94">
      <w:pPr>
        <w:pStyle w:val="Textocomentario"/>
        <w:rPr>
          <w:lang w:val="es-ES"/>
        </w:rPr>
      </w:pPr>
      <w:r>
        <w:rPr>
          <w:rStyle w:val="Refdecomentario"/>
        </w:rPr>
        <w:annotationRef/>
      </w:r>
      <w:r w:rsidRPr="00FA61D2">
        <w:rPr>
          <w:lang w:val="es-ES"/>
        </w:rPr>
        <w:t>Cita</w:t>
      </w:r>
    </w:p>
  </w:comment>
  <w:comment w:id="351" w:author="Microsoft Office User" w:date="2019-04-26T12:06:00Z" w:initials="MOU">
    <w:p w14:paraId="151D880F" w14:textId="77777777" w:rsidR="00631B94" w:rsidRPr="00C1078D" w:rsidRDefault="00631B94">
      <w:pPr>
        <w:pStyle w:val="Textocomentario"/>
        <w:rPr>
          <w:lang w:val="es-ES"/>
        </w:rPr>
      </w:pPr>
      <w:r>
        <w:rPr>
          <w:rStyle w:val="Refdecomentario"/>
        </w:rPr>
        <w:annotationRef/>
      </w:r>
      <w:r w:rsidRPr="00C1078D">
        <w:rPr>
          <w:lang w:val="es-ES"/>
        </w:rPr>
        <w:t>Las palabras que no sean españolas en itálica</w:t>
      </w:r>
    </w:p>
  </w:comment>
  <w:comment w:id="409" w:author="ADRIAN RIESCO RODRIGUEZ" w:date="2019-04-26T15:10:00Z" w:initials="ARR">
    <w:p w14:paraId="45215654" w14:textId="46F1C65C" w:rsidR="00631B94" w:rsidRPr="003030A7" w:rsidRDefault="00631B94">
      <w:pPr>
        <w:pStyle w:val="Textocomentario"/>
        <w:rPr>
          <w:lang w:val="es-ES"/>
        </w:rPr>
      </w:pPr>
      <w:r>
        <w:rPr>
          <w:rStyle w:val="Refdecomentario"/>
        </w:rPr>
        <w:annotationRef/>
      </w:r>
      <w:r w:rsidRPr="003030A7">
        <w:rPr>
          <w:lang w:val="es-ES"/>
        </w:rPr>
        <w:t>Secuencias? El “concretamente datos” parece que se refiere a los conjuntos pero se refiere a la información, yo lo cambiaría</w:t>
      </w:r>
    </w:p>
  </w:comment>
  <w:comment w:id="413" w:author="ADRIAN RIESCO RODRIGUEZ" w:date="2019-04-26T15:10:00Z" w:initials="ARR">
    <w:p w14:paraId="4453869F" w14:textId="05E9C3A9" w:rsidR="00631B94" w:rsidRPr="00FA61D2" w:rsidRDefault="00631B94">
      <w:pPr>
        <w:pStyle w:val="Textocomentario"/>
        <w:rPr>
          <w:lang w:val="es-ES"/>
        </w:rPr>
      </w:pPr>
      <w:r>
        <w:rPr>
          <w:rStyle w:val="Refdecomentario"/>
        </w:rPr>
        <w:annotationRef/>
      </w:r>
      <w:r w:rsidRPr="00FA61D2">
        <w:rPr>
          <w:lang w:val="es-ES"/>
        </w:rPr>
        <w:t>Explicar más</w:t>
      </w:r>
    </w:p>
  </w:comment>
  <w:comment w:id="424" w:author="ADRIAN RIESCO RODRIGUEZ" w:date="2019-04-26T15:41:00Z" w:initials="ARR">
    <w:p w14:paraId="4B396EC9" w14:textId="1F34BC25" w:rsidR="00631B94" w:rsidRPr="003542A2" w:rsidRDefault="00631B94">
      <w:pPr>
        <w:pStyle w:val="Textocomentario"/>
        <w:rPr>
          <w:lang w:val="es-ES"/>
        </w:rPr>
      </w:pPr>
      <w:r>
        <w:rPr>
          <w:rStyle w:val="Refdecomentario"/>
        </w:rPr>
        <w:annotationRef/>
      </w:r>
      <w:r w:rsidRPr="003542A2">
        <w:rPr>
          <w:lang w:val="es-ES"/>
        </w:rPr>
        <w:t>Añadir ejemplos concretos</w:t>
      </w:r>
      <w:r>
        <w:rPr>
          <w:lang w:val="es-ES"/>
        </w:rPr>
        <w:t xml:space="preserve"> (con referencias a ser posible).</w:t>
      </w:r>
    </w:p>
  </w:comment>
  <w:comment w:id="436" w:author="ADRIAN RIESCO RODRIGUEZ" w:date="2019-04-26T15:13:00Z" w:initials="ARR">
    <w:p w14:paraId="6A2796B2" w14:textId="4E6BBFC7" w:rsidR="00631B94" w:rsidRPr="003542A2" w:rsidRDefault="00631B94">
      <w:pPr>
        <w:pStyle w:val="Textocomentario"/>
        <w:rPr>
          <w:lang w:val="es-ES"/>
        </w:rPr>
      </w:pPr>
      <w:r>
        <w:rPr>
          <w:rStyle w:val="Refdecomentario"/>
        </w:rPr>
        <w:annotationRef/>
      </w:r>
      <w:r w:rsidRPr="003542A2">
        <w:rPr>
          <w:lang w:val="es-ES"/>
        </w:rPr>
        <w:t>Explicar más</w:t>
      </w:r>
    </w:p>
  </w:comment>
  <w:comment w:id="440" w:author="ADRIAN RIESCO RODRIGUEZ" w:date="2019-04-26T15:34:00Z" w:initials="ARR">
    <w:p w14:paraId="0C70A434" w14:textId="7CE729BF" w:rsidR="00631B94" w:rsidRPr="003542A2" w:rsidRDefault="00631B94">
      <w:pPr>
        <w:pStyle w:val="Textocomentario"/>
        <w:rPr>
          <w:lang w:val="es-ES"/>
        </w:rPr>
      </w:pPr>
      <w:r>
        <w:rPr>
          <w:rStyle w:val="Refdecomentario"/>
        </w:rPr>
        <w:annotationRef/>
      </w:r>
      <w:r w:rsidRPr="003542A2">
        <w:rPr>
          <w:lang w:val="es-ES"/>
        </w:rPr>
        <w:t>Este párrafo suena coloquial, mejorar</w:t>
      </w:r>
    </w:p>
  </w:comment>
  <w:comment w:id="445" w:author="ADRIAN RIESCO RODRIGUEZ" w:date="2019-04-26T15:17:00Z" w:initials="ARR">
    <w:p w14:paraId="71CF0711" w14:textId="00E8FD10" w:rsidR="00631B94" w:rsidRPr="00D667C0" w:rsidRDefault="00631B94">
      <w:pPr>
        <w:pStyle w:val="Textocomentario"/>
        <w:rPr>
          <w:lang w:val="es-ES"/>
        </w:rPr>
      </w:pPr>
      <w:r>
        <w:rPr>
          <w:rStyle w:val="Refdecomentario"/>
        </w:rPr>
        <w:annotationRef/>
      </w:r>
      <w:r w:rsidRPr="00D667C0">
        <w:rPr>
          <w:lang w:val="es-ES"/>
        </w:rPr>
        <w:t>Poner como referencia y citar. Si es possible poner link.</w:t>
      </w:r>
    </w:p>
  </w:comment>
  <w:comment w:id="476" w:author="ADRIAN RIESCO RODRIGUEZ" w:date="2019-04-26T15:44:00Z" w:initials="ARR">
    <w:p w14:paraId="0E14728E" w14:textId="33C760AB" w:rsidR="00631B94" w:rsidRPr="00C66D12" w:rsidRDefault="00631B94">
      <w:pPr>
        <w:pStyle w:val="Textocomentario"/>
        <w:rPr>
          <w:lang w:val="es-ES"/>
        </w:rPr>
      </w:pPr>
      <w:r>
        <w:rPr>
          <w:rStyle w:val="Refdecomentario"/>
        </w:rPr>
        <w:annotationRef/>
      </w:r>
      <w:r w:rsidRPr="00C66D12">
        <w:rPr>
          <w:lang w:val="es-ES"/>
        </w:rPr>
        <w:t>Referencia</w:t>
      </w:r>
    </w:p>
    <w:p w14:paraId="401101C1" w14:textId="2848DB5E" w:rsidR="00631B94" w:rsidRPr="00C66D12" w:rsidRDefault="00631B94" w:rsidP="003542A2">
      <w:pPr>
        <w:pStyle w:val="Textocomentario"/>
        <w:ind w:firstLine="0"/>
        <w:rPr>
          <w:lang w:val="es-ES"/>
        </w:rPr>
      </w:pPr>
    </w:p>
  </w:comment>
  <w:comment w:id="499" w:author="ADRIAN RIESCO RODRIGUEZ" w:date="2019-04-26T15:46:00Z" w:initials="ARR">
    <w:p w14:paraId="2A54FE1A" w14:textId="77777777" w:rsidR="00631B94" w:rsidRPr="00C66D12" w:rsidRDefault="00631B94" w:rsidP="00775C3C">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510" w:author="ADRIAN RIESCO RODRIGUEZ" w:date="2019-04-26T15:45:00Z" w:initials="ARR">
    <w:p w14:paraId="0681FC30" w14:textId="31CEED5A" w:rsidR="00631B94" w:rsidRPr="00C66D12" w:rsidRDefault="00631B94">
      <w:pPr>
        <w:pStyle w:val="Textocomentario"/>
        <w:rPr>
          <w:lang w:val="es-ES"/>
        </w:rPr>
      </w:pPr>
      <w:r>
        <w:rPr>
          <w:rStyle w:val="Refdecomentario"/>
        </w:rPr>
        <w:annotationRef/>
      </w:r>
      <w:r w:rsidRPr="00C66D12">
        <w:rPr>
          <w:lang w:val="es-ES"/>
        </w:rPr>
        <w:t xml:space="preserve">Esta frase </w:t>
      </w:r>
      <w:r>
        <w:rPr>
          <w:lang w:val="es-ES"/>
        </w:rPr>
        <w:t>suena un poco repetitiva y dice poco de Ethereum, me enrollaría un poco más.</w:t>
      </w:r>
    </w:p>
  </w:comment>
  <w:comment w:id="519" w:author="ADRIAN RIESCO RODRIGUEZ" w:date="2019-04-26T15:43:00Z" w:initials="ARR">
    <w:p w14:paraId="594CF520" w14:textId="6C99C0D2" w:rsidR="00631B94" w:rsidRPr="00C66D12" w:rsidRDefault="00631B94">
      <w:pPr>
        <w:pStyle w:val="Textocomentario"/>
        <w:rPr>
          <w:lang w:val="es-ES"/>
        </w:rPr>
      </w:pPr>
      <w:r>
        <w:rPr>
          <w:rStyle w:val="Refdecomentario"/>
        </w:rPr>
        <w:annotationRef/>
      </w:r>
      <w:r w:rsidRPr="00C66D12">
        <w:rPr>
          <w:lang w:val="es-ES"/>
        </w:rPr>
        <w:t>Referencias en ambas</w:t>
      </w:r>
    </w:p>
  </w:comment>
  <w:comment w:id="516" w:author="ADRIAN RIESCO RODRIGUEZ" w:date="2019-04-26T15:45:00Z" w:initials="ARR">
    <w:p w14:paraId="0B3E5C9D" w14:textId="4638A796" w:rsidR="00631B94" w:rsidRPr="00C66D12" w:rsidRDefault="00631B94">
      <w:pPr>
        <w:pStyle w:val="Textocomentario"/>
        <w:rPr>
          <w:lang w:val="es-ES"/>
        </w:rPr>
      </w:pPr>
      <w:r>
        <w:rPr>
          <w:rStyle w:val="Refdecomentario"/>
        </w:rPr>
        <w:annotationRef/>
      </w:r>
      <w:r w:rsidRPr="00C66D12">
        <w:rPr>
          <w:lang w:val="es-ES"/>
        </w:rPr>
        <w:t>Dar más detalles de por qué son tan conocidas</w:t>
      </w:r>
    </w:p>
  </w:comment>
  <w:comment w:id="528" w:author="ADRIAN RIESCO RODRIGUEZ" w:date="2019-04-26T15:46:00Z" w:initials="ARR">
    <w:p w14:paraId="187C4C96" w14:textId="31D08AF7" w:rsidR="00631B94" w:rsidRPr="00C66D12" w:rsidRDefault="00631B94">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533" w:author="ADRIAN RIESCO RODRIGUEZ" w:date="2019-04-26T15:46:00Z" w:initials="ARR">
    <w:p w14:paraId="6DFB0EDC" w14:textId="05E12573" w:rsidR="00631B94" w:rsidRPr="00C66D12" w:rsidRDefault="00631B94">
      <w:pPr>
        <w:pStyle w:val="Textocomentario"/>
        <w:rPr>
          <w:lang w:val="es-ES"/>
        </w:rPr>
      </w:pPr>
      <w:r>
        <w:rPr>
          <w:rStyle w:val="Refdecomentario"/>
        </w:rPr>
        <w:annotationRef/>
      </w:r>
      <w:r w:rsidRPr="00C66D12">
        <w:rPr>
          <w:lang w:val="es-ES"/>
        </w:rPr>
        <w:t>Tengo la duda de pone esto más al pr</w:t>
      </w:r>
      <w:r>
        <w:rPr>
          <w:lang w:val="es-ES"/>
        </w:rPr>
        <w:t>incipio y los ejemplos después, pensar.</w:t>
      </w:r>
    </w:p>
  </w:comment>
  <w:comment w:id="547" w:author="ADRIAN RIESCO RODRIGUEZ" w:date="2019-04-26T15:47:00Z" w:initials="ARR">
    <w:p w14:paraId="29666114" w14:textId="377752E4" w:rsidR="00631B94" w:rsidRPr="00FA61D2" w:rsidRDefault="00631B94">
      <w:pPr>
        <w:pStyle w:val="Textocomentario"/>
        <w:rPr>
          <w:lang w:val="es-ES"/>
        </w:rPr>
      </w:pPr>
      <w:r>
        <w:rPr>
          <w:rStyle w:val="Refdecomentario"/>
        </w:rPr>
        <w:annotationRef/>
      </w:r>
      <w:r w:rsidRPr="00FA61D2">
        <w:rPr>
          <w:lang w:val="es-ES"/>
        </w:rPr>
        <w:t>¿Esto al principio?</w:t>
      </w:r>
    </w:p>
  </w:comment>
  <w:comment w:id="553" w:author="ADRIAN RIESCO RODRIGUEZ" w:date="2019-04-26T15:54:00Z" w:initials="ARR">
    <w:p w14:paraId="467A2A92" w14:textId="77AD13AF" w:rsidR="00631B94" w:rsidRPr="00FA61D2" w:rsidRDefault="00631B94">
      <w:pPr>
        <w:pStyle w:val="Textocomentario"/>
        <w:rPr>
          <w:lang w:val="es-ES"/>
        </w:rPr>
      </w:pPr>
      <w:r>
        <w:rPr>
          <w:rStyle w:val="Refdecomentario"/>
        </w:rPr>
        <w:annotationRef/>
      </w:r>
      <w:r w:rsidRPr="00FA61D2">
        <w:rPr>
          <w:lang w:val="es-ES"/>
        </w:rPr>
        <w:t>Solo ya nunca lleva tilde</w:t>
      </w:r>
    </w:p>
  </w:comment>
  <w:comment w:id="560" w:author="ADRIAN RIESCO RODRIGUEZ" w:date="2019-04-26T15:54:00Z" w:initials="ARR">
    <w:p w14:paraId="6CC33638" w14:textId="328948DB" w:rsidR="00631B94" w:rsidRPr="00E73726" w:rsidRDefault="00631B94">
      <w:pPr>
        <w:pStyle w:val="Textocomentario"/>
        <w:rPr>
          <w:lang w:val="es-ES"/>
        </w:rPr>
      </w:pPr>
      <w:r>
        <w:rPr>
          <w:rStyle w:val="Refdecomentario"/>
        </w:rPr>
        <w:annotationRef/>
      </w:r>
      <w:r w:rsidRPr="00E73726">
        <w:rPr>
          <w:lang w:val="es-ES"/>
        </w:rPr>
        <w:t>No es parte de su descripción sino algo que quizás pase, yo lo quitaría y diría que el resto están excluidos de la participación o algo así.</w:t>
      </w:r>
    </w:p>
  </w:comment>
  <w:comment w:id="568" w:author="ADRIAN RIESCO RODRIGUEZ" w:date="2019-04-26T15:56:00Z" w:initials="ARR">
    <w:p w14:paraId="539450DD" w14:textId="234C87EF" w:rsidR="00631B94" w:rsidRPr="00FA61D2" w:rsidRDefault="00631B94">
      <w:pPr>
        <w:pStyle w:val="Textocomentario"/>
        <w:rPr>
          <w:lang w:val="es-ES"/>
        </w:rPr>
      </w:pPr>
      <w:r>
        <w:rPr>
          <w:rStyle w:val="Refdecomentario"/>
        </w:rPr>
        <w:annotationRef/>
      </w:r>
      <w:r w:rsidRPr="00FA61D2">
        <w:rPr>
          <w:lang w:val="es-ES"/>
        </w:rPr>
        <w:t>Concretaría más sobre permisos</w:t>
      </w:r>
    </w:p>
  </w:comment>
  <w:comment w:id="576" w:author="ADRIAN RIESCO RODRIGUEZ" w:date="2019-04-26T15:57:00Z" w:initials="ARR">
    <w:p w14:paraId="0FEFEF66" w14:textId="77777777" w:rsidR="00631B94" w:rsidRPr="00E73726" w:rsidRDefault="00631B94">
      <w:pPr>
        <w:pStyle w:val="Textocomentario"/>
        <w:rPr>
          <w:lang w:val="es-ES"/>
        </w:rPr>
      </w:pPr>
      <w:r>
        <w:rPr>
          <w:rStyle w:val="Refdecomentario"/>
        </w:rPr>
        <w:annotationRef/>
      </w:r>
      <w:r w:rsidRPr="00E73726">
        <w:rPr>
          <w:lang w:val="es-ES"/>
        </w:rPr>
        <w:t>Poner referencias.</w:t>
      </w:r>
    </w:p>
    <w:p w14:paraId="4A07A15B" w14:textId="0E00DD85" w:rsidR="00631B94" w:rsidRPr="00E73726" w:rsidRDefault="00631B94">
      <w:pPr>
        <w:pStyle w:val="Textocomentario"/>
        <w:rPr>
          <w:lang w:val="es-ES"/>
        </w:rPr>
      </w:pPr>
      <w:r w:rsidRPr="00E73726">
        <w:rPr>
          <w:lang w:val="es-ES"/>
        </w:rPr>
        <w:t>En este apartado primero se describen</w:t>
      </w:r>
      <w:r>
        <w:rPr>
          <w:lang w:val="es-ES"/>
        </w:rPr>
        <w:t xml:space="preserve"> las blockchains privadas y luego se ponen ejemplos y creo que queda bien, lo que me anima más a cambiar lo de arriba, pero como veas.</w:t>
      </w:r>
    </w:p>
  </w:comment>
  <w:comment w:id="588" w:author="ADRIAN RIESCO RODRIGUEZ" w:date="2019-04-26T15:58:00Z" w:initials="ARR">
    <w:p w14:paraId="2C73D90F" w14:textId="08EFFDD8" w:rsidR="00631B94" w:rsidRPr="00FA61D2" w:rsidRDefault="00631B94">
      <w:pPr>
        <w:pStyle w:val="Textocomentario"/>
        <w:rPr>
          <w:lang w:val="es-ES"/>
        </w:rPr>
      </w:pPr>
      <w:r>
        <w:rPr>
          <w:rStyle w:val="Refdecomentario"/>
        </w:rPr>
        <w:annotationRef/>
      </w:r>
      <w:r w:rsidRPr="00FA61D2">
        <w:rPr>
          <w:lang w:val="es-ES"/>
        </w:rPr>
        <w:t>Referencias y alguna explicación</w:t>
      </w:r>
    </w:p>
  </w:comment>
  <w:comment w:id="1120" w:author="ADRIAN RIESCO RODRIGUEZ" w:date="2019-04-26T15:58:00Z" w:initials="ARR">
    <w:p w14:paraId="6A1748F1" w14:textId="77777777" w:rsidR="00631B94" w:rsidRDefault="00631B94">
      <w:pPr>
        <w:pStyle w:val="Textocomentario"/>
        <w:rPr>
          <w:lang w:val="es-ES"/>
        </w:rPr>
      </w:pPr>
      <w:r>
        <w:rPr>
          <w:rStyle w:val="Refdecomentario"/>
        </w:rPr>
        <w:annotationRef/>
      </w:r>
      <w:r w:rsidRPr="00E73726">
        <w:rPr>
          <w:lang w:val="es-ES"/>
        </w:rPr>
        <w:t xml:space="preserve">Yo pasaría de este estilo de bibliografía y </w:t>
      </w:r>
      <w:r>
        <w:rPr>
          <w:lang w:val="es-ES"/>
        </w:rPr>
        <w:t>pondría algo así</w:t>
      </w:r>
    </w:p>
    <w:p w14:paraId="78072E14" w14:textId="77777777" w:rsidR="00631B94" w:rsidRDefault="00631B94">
      <w:pPr>
        <w:pStyle w:val="Textocomentario"/>
        <w:rPr>
          <w:lang w:val="es-ES"/>
        </w:rPr>
      </w:pPr>
    </w:p>
    <w:p w14:paraId="2C4A8F60" w14:textId="690BC910" w:rsidR="00631B94" w:rsidRDefault="00631B94">
      <w:pPr>
        <w:pStyle w:val="Textocomentario"/>
        <w:rPr>
          <w:lang w:val="es-ES"/>
        </w:rPr>
      </w:pPr>
      <w:r>
        <w:rPr>
          <w:lang w:val="es-ES"/>
        </w:rPr>
        <w:t>[1] Referencia 1….</w:t>
      </w:r>
    </w:p>
    <w:p w14:paraId="042D5284" w14:textId="5CF243C6" w:rsidR="00631B94" w:rsidRDefault="00631B94">
      <w:pPr>
        <w:pStyle w:val="Textocomentario"/>
        <w:rPr>
          <w:lang w:val="es-ES"/>
        </w:rPr>
      </w:pPr>
      <w:r>
        <w:rPr>
          <w:lang w:val="es-ES"/>
        </w:rPr>
        <w:t xml:space="preserve">[2] Referencia 2… </w:t>
      </w:r>
    </w:p>
    <w:p w14:paraId="551EE1AD" w14:textId="6133FC4A" w:rsidR="00631B94" w:rsidRDefault="00631B94">
      <w:pPr>
        <w:pStyle w:val="Textocomentario"/>
        <w:rPr>
          <w:lang w:val="es-ES"/>
        </w:rPr>
      </w:pPr>
      <w:r>
        <w:rPr>
          <w:lang w:val="es-ES"/>
        </w:rPr>
        <w:t>…</w:t>
      </w:r>
    </w:p>
    <w:p w14:paraId="22628EDB" w14:textId="2D88BB23" w:rsidR="00631B94" w:rsidRDefault="00631B94">
      <w:pPr>
        <w:pStyle w:val="Textocomentario"/>
        <w:rPr>
          <w:lang w:val="es-ES"/>
        </w:rPr>
      </w:pPr>
      <w:r>
        <w:rPr>
          <w:lang w:val="es-ES"/>
        </w:rPr>
        <w:t>[5] Referencia Ethereum</w:t>
      </w:r>
    </w:p>
    <w:p w14:paraId="2BBE53C5" w14:textId="3FA081DF" w:rsidR="00631B94" w:rsidRDefault="00631B94">
      <w:pPr>
        <w:pStyle w:val="Textocomentario"/>
        <w:rPr>
          <w:lang w:val="es-ES"/>
        </w:rPr>
      </w:pPr>
    </w:p>
    <w:p w14:paraId="0BA32D48" w14:textId="7497B124" w:rsidR="00631B94" w:rsidRDefault="00631B94">
      <w:pPr>
        <w:pStyle w:val="Textocomentario"/>
        <w:rPr>
          <w:lang w:val="es-ES"/>
        </w:rPr>
      </w:pPr>
      <w:r>
        <w:rPr>
          <w:lang w:val="es-ES"/>
        </w:rPr>
        <w:t>Luego, en el texto, lo citaría diciendo algo como “Ethereum [5], es una blockchain…”</w:t>
      </w:r>
    </w:p>
    <w:p w14:paraId="79EA0AAD" w14:textId="467FB4DE" w:rsidR="00631B94" w:rsidRPr="00E73726" w:rsidRDefault="00631B94">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BC599" w15:done="1"/>
  <w15:commentEx w15:paraId="2FEE70D5" w15:done="0"/>
  <w15:commentEx w15:paraId="0B27E8E0" w15:done="0"/>
  <w15:commentEx w15:paraId="0F8ACF7B" w15:done="1"/>
  <w15:commentEx w15:paraId="7D79A8B1" w15:done="1"/>
  <w15:commentEx w15:paraId="230D98E8" w15:done="1"/>
  <w15:commentEx w15:paraId="731195A2" w15:done="1"/>
  <w15:commentEx w15:paraId="2DFDC31F" w15:done="1"/>
  <w15:commentEx w15:paraId="151D880F" w15:done="1"/>
  <w15:commentEx w15:paraId="45215654" w15:done="0"/>
  <w15:commentEx w15:paraId="4453869F" w15:done="1"/>
  <w15:commentEx w15:paraId="4B396EC9" w15:done="0"/>
  <w15:commentEx w15:paraId="6A2796B2" w15:done="0"/>
  <w15:commentEx w15:paraId="0C70A434" w15:done="0"/>
  <w15:commentEx w15:paraId="71CF0711" w15:done="0"/>
  <w15:commentEx w15:paraId="401101C1" w15:done="1"/>
  <w15:commentEx w15:paraId="2A54FE1A" w15:done="1"/>
  <w15:commentEx w15:paraId="0681FC30" w15:done="1"/>
  <w15:commentEx w15:paraId="594CF520" w15:done="1"/>
  <w15:commentEx w15:paraId="0B3E5C9D" w15:done="1"/>
  <w15:commentEx w15:paraId="187C4C96" w15:done="1"/>
  <w15:commentEx w15:paraId="6DFB0EDC" w15:done="0"/>
  <w15:commentEx w15:paraId="29666114" w15:done="0"/>
  <w15:commentEx w15:paraId="467A2A92" w15:done="1"/>
  <w15:commentEx w15:paraId="6CC33638" w15:done="0"/>
  <w15:commentEx w15:paraId="539450DD" w15:done="0"/>
  <w15:commentEx w15:paraId="4A07A15B" w15:done="1"/>
  <w15:commentEx w15:paraId="2C73D90F" w15:done="1"/>
  <w15:commentEx w15:paraId="79EA0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BC599" w16cid:durableId="206D9FD3"/>
  <w16cid:commentId w16cid:paraId="2FEE70D5" w16cid:durableId="207EBDDE"/>
  <w16cid:commentId w16cid:paraId="0B27E8E0" w16cid:durableId="206D729C"/>
  <w16cid:commentId w16cid:paraId="0F8ACF7B" w16cid:durableId="206D9B95"/>
  <w16cid:commentId w16cid:paraId="7D79A8B1" w16cid:durableId="206D9C03"/>
  <w16cid:commentId w16cid:paraId="230D98E8" w16cid:durableId="206D9C31"/>
  <w16cid:commentId w16cid:paraId="731195A2" w16cid:durableId="206D9C41"/>
  <w16cid:commentId w16cid:paraId="2DFDC31F" w16cid:durableId="206D9C47"/>
  <w16cid:commentId w16cid:paraId="151D880F" w16cid:durableId="206D72B7"/>
  <w16cid:commentId w16cid:paraId="45215654" w16cid:durableId="206D9DD6"/>
  <w16cid:commentId w16cid:paraId="4453869F" w16cid:durableId="206D9E02"/>
  <w16cid:commentId w16cid:paraId="4B396EC9" w16cid:durableId="206DA541"/>
  <w16cid:commentId w16cid:paraId="6A2796B2" w16cid:durableId="206D9E8B"/>
  <w16cid:commentId w16cid:paraId="0C70A434" w16cid:durableId="206DA377"/>
  <w16cid:commentId w16cid:paraId="71CF0711" w16cid:durableId="206D9FA4"/>
  <w16cid:commentId w16cid:paraId="401101C1" w16cid:durableId="206DA5D1"/>
  <w16cid:commentId w16cid:paraId="2A54FE1A" w16cid:durableId="208691B0"/>
  <w16cid:commentId w16cid:paraId="0681FC30" w16cid:durableId="206DA61B"/>
  <w16cid:commentId w16cid:paraId="594CF520" w16cid:durableId="206DA5AC"/>
  <w16cid:commentId w16cid:paraId="0B3E5C9D" w16cid:durableId="206DA60C"/>
  <w16cid:commentId w16cid:paraId="187C4C96" w16cid:durableId="206DA638"/>
  <w16cid:commentId w16cid:paraId="6DFB0EDC" w16cid:durableId="206DA673"/>
  <w16cid:commentId w16cid:paraId="29666114" w16cid:durableId="206DA696"/>
  <w16cid:commentId w16cid:paraId="467A2A92" w16cid:durableId="206DA836"/>
  <w16cid:commentId w16cid:paraId="6CC33638" w16cid:durableId="206DA84F"/>
  <w16cid:commentId w16cid:paraId="539450DD" w16cid:durableId="206DA8A6"/>
  <w16cid:commentId w16cid:paraId="4A07A15B" w16cid:durableId="206DA8D0"/>
  <w16cid:commentId w16cid:paraId="2C73D90F" w16cid:durableId="206DA90D"/>
  <w16cid:commentId w16cid:paraId="79EA0AAD" w16cid:durableId="206DA9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161CB" w14:textId="77777777" w:rsidR="009E2848" w:rsidRDefault="009E2848">
      <w:r>
        <w:separator/>
      </w:r>
    </w:p>
    <w:p w14:paraId="66B178D8" w14:textId="77777777" w:rsidR="009E2848" w:rsidRDefault="009E2848"/>
  </w:endnote>
  <w:endnote w:type="continuationSeparator" w:id="0">
    <w:p w14:paraId="60C50CDC" w14:textId="77777777" w:rsidR="009E2848" w:rsidRDefault="009E2848">
      <w:r>
        <w:continuationSeparator/>
      </w:r>
    </w:p>
    <w:p w14:paraId="028B3E2D" w14:textId="77777777" w:rsidR="009E2848" w:rsidRDefault="009E28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631B94" w:rsidRDefault="00631B94">
    <w:pPr>
      <w:pStyle w:val="Piedepgina"/>
      <w:framePr w:wrap="around" w:vAnchor="text" w:hAnchor="margin" w:xAlign="center" w:y="1"/>
      <w:rPr>
        <w:rStyle w:val="Nmerodepgina"/>
      </w:rPr>
    </w:pPr>
  </w:p>
  <w:p w14:paraId="295A4B1E" w14:textId="77777777" w:rsidR="00631B94" w:rsidRDefault="00631B9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631B94" w:rsidRDefault="00631B94">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631B94" w:rsidRDefault="00631B94">
    <w:pPr>
      <w:pStyle w:val="Piedepgina"/>
      <w:ind w:right="360"/>
    </w:pPr>
  </w:p>
  <w:p w14:paraId="59A9CA12" w14:textId="77777777" w:rsidR="00631B94" w:rsidRDefault="00631B9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92407E" w14:textId="77777777" w:rsidR="009E2848" w:rsidRDefault="009E2848">
      <w:r>
        <w:separator/>
      </w:r>
    </w:p>
    <w:p w14:paraId="6CC0ED99" w14:textId="77777777" w:rsidR="009E2848" w:rsidRDefault="009E2848"/>
  </w:footnote>
  <w:footnote w:type="continuationSeparator" w:id="0">
    <w:p w14:paraId="70D0AAA9" w14:textId="77777777" w:rsidR="009E2848" w:rsidRDefault="009E2848">
      <w:r>
        <w:continuationSeparator/>
      </w:r>
    </w:p>
    <w:p w14:paraId="103017A0" w14:textId="77777777" w:rsidR="009E2848" w:rsidRDefault="009E2848"/>
  </w:footnote>
  <w:footnote w:id="1">
    <w:p w14:paraId="69E05D58" w14:textId="676D2406" w:rsidR="00631B94" w:rsidRPr="00FC350E" w:rsidRDefault="00631B94" w:rsidP="0094773E">
      <w:pPr>
        <w:pStyle w:val="Textonotapie"/>
        <w:rPr>
          <w:lang w:val="es-ES"/>
        </w:rPr>
      </w:pPr>
      <w:r w:rsidRPr="001C5B2C">
        <w:rPr>
          <w:rStyle w:val="Refdenotaalpie"/>
        </w:rPr>
        <w:footnoteRef/>
      </w:r>
      <w:r w:rsidRPr="0094773E">
        <w:rPr>
          <w:lang w:val="es-ES"/>
        </w:rPr>
        <w:t xml:space="preserve"> Una función </w:t>
      </w:r>
      <w:ins w:id="438" w:author="ADRIAN RIESCO RODRIGUEZ" w:date="2019-04-26T15:13:00Z">
        <w:r w:rsidRPr="00342995">
          <w:rPr>
            <w:i/>
            <w:lang w:val="es-ES"/>
          </w:rPr>
          <w:t>hash</w:t>
        </w:r>
        <w:r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5"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16"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17" w15:restartNumberingAfterBreak="0">
    <w:nsid w:val="321C0D15"/>
    <w:multiLevelType w:val="multilevel"/>
    <w:tmpl w:val="A6DE13C6"/>
    <w:lvl w:ilvl="0">
      <w:start w:val="1"/>
      <w:numFmt w:val="decimal"/>
      <w:pStyle w:val="Ttulo1"/>
      <w:suff w:val="nothing"/>
      <w:lvlText w:val="Chapter %1 - "/>
      <w:lvlJc w:val="left"/>
      <w:pPr>
        <w:ind w:left="0" w:firstLine="0"/>
      </w:pPr>
      <w:rPr>
        <w:rFonts w:ascii="Times New Roman" w:hAnsi="Times New Roman" w:hint="default"/>
        <w:b/>
        <w:i w:val="0"/>
        <w:sz w:val="32"/>
      </w:rPr>
    </w:lvl>
    <w:lvl w:ilvl="1">
      <w:start w:val="1"/>
      <w:numFmt w:val="none"/>
      <w:pStyle w:val="Ttulo2"/>
      <w:suff w:val="space"/>
      <w:lvlText w:val=""/>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18"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1"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7"/>
  </w:num>
  <w:num w:numId="14">
    <w:abstractNumId w:val="15"/>
  </w:num>
  <w:num w:numId="15">
    <w:abstractNumId w:val="18"/>
  </w:num>
  <w:num w:numId="16">
    <w:abstractNumId w:val="20"/>
  </w:num>
  <w:num w:numId="17">
    <w:abstractNumId w:val="22"/>
  </w:num>
  <w:num w:numId="18">
    <w:abstractNumId w:val="23"/>
  </w:num>
  <w:num w:numId="19">
    <w:abstractNumId w:val="24"/>
  </w:num>
  <w:num w:numId="20">
    <w:abstractNumId w:val="11"/>
  </w:num>
  <w:num w:numId="21">
    <w:abstractNumId w:val="21"/>
  </w:num>
  <w:num w:numId="22">
    <w:abstractNumId w:val="17"/>
  </w:num>
  <w:num w:numId="23">
    <w:abstractNumId w:val="17"/>
  </w:num>
  <w:num w:numId="24">
    <w:abstractNumId w:val="17"/>
  </w:num>
  <w:num w:numId="25">
    <w:abstractNumId w:val="10"/>
  </w:num>
  <w:num w:numId="26">
    <w:abstractNumId w:val="26"/>
  </w:num>
  <w:num w:numId="27">
    <w:abstractNumId w:val="14"/>
  </w:num>
  <w:num w:numId="28">
    <w:abstractNumId w:val="25"/>
  </w:num>
  <w:num w:numId="29">
    <w:abstractNumId w:val="19"/>
  </w:num>
  <w:num w:numId="30">
    <w:abstractNumId w:val="1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15A7C"/>
    <w:rsid w:val="00026392"/>
    <w:rsid w:val="000352C2"/>
    <w:rsid w:val="00040930"/>
    <w:rsid w:val="0006093C"/>
    <w:rsid w:val="00074CAD"/>
    <w:rsid w:val="00075F3C"/>
    <w:rsid w:val="00080D19"/>
    <w:rsid w:val="00080FEA"/>
    <w:rsid w:val="000833C4"/>
    <w:rsid w:val="00083D7A"/>
    <w:rsid w:val="000852A0"/>
    <w:rsid w:val="00085A62"/>
    <w:rsid w:val="000A0674"/>
    <w:rsid w:val="000A3D5A"/>
    <w:rsid w:val="000B587B"/>
    <w:rsid w:val="000C3A2B"/>
    <w:rsid w:val="000E7E99"/>
    <w:rsid w:val="000F7D14"/>
    <w:rsid w:val="00111837"/>
    <w:rsid w:val="00121BC9"/>
    <w:rsid w:val="00123F1C"/>
    <w:rsid w:val="00126E5A"/>
    <w:rsid w:val="00140325"/>
    <w:rsid w:val="00157389"/>
    <w:rsid w:val="001775A8"/>
    <w:rsid w:val="0018042A"/>
    <w:rsid w:val="001848A0"/>
    <w:rsid w:val="00191F2F"/>
    <w:rsid w:val="001940DF"/>
    <w:rsid w:val="001A3506"/>
    <w:rsid w:val="001A7B8D"/>
    <w:rsid w:val="001B67AD"/>
    <w:rsid w:val="001C1E0F"/>
    <w:rsid w:val="001C5B2C"/>
    <w:rsid w:val="001D330E"/>
    <w:rsid w:val="001D4A64"/>
    <w:rsid w:val="001D6B06"/>
    <w:rsid w:val="001D7BCF"/>
    <w:rsid w:val="001E0B5B"/>
    <w:rsid w:val="001E1FDE"/>
    <w:rsid w:val="001E3606"/>
    <w:rsid w:val="001E460B"/>
    <w:rsid w:val="001E5D42"/>
    <w:rsid w:val="001F419B"/>
    <w:rsid w:val="001F7816"/>
    <w:rsid w:val="00200ACA"/>
    <w:rsid w:val="002023FD"/>
    <w:rsid w:val="002034F2"/>
    <w:rsid w:val="00214A4D"/>
    <w:rsid w:val="00226EBD"/>
    <w:rsid w:val="00234C40"/>
    <w:rsid w:val="00242AF6"/>
    <w:rsid w:val="0026443F"/>
    <w:rsid w:val="00295D8D"/>
    <w:rsid w:val="002A0917"/>
    <w:rsid w:val="002A5447"/>
    <w:rsid w:val="002C03FA"/>
    <w:rsid w:val="002C51AF"/>
    <w:rsid w:val="002C6E19"/>
    <w:rsid w:val="003030A7"/>
    <w:rsid w:val="0030319D"/>
    <w:rsid w:val="00305239"/>
    <w:rsid w:val="00315799"/>
    <w:rsid w:val="003160E6"/>
    <w:rsid w:val="003233CF"/>
    <w:rsid w:val="003271E5"/>
    <w:rsid w:val="00342995"/>
    <w:rsid w:val="00342DAA"/>
    <w:rsid w:val="00342EBC"/>
    <w:rsid w:val="00342F82"/>
    <w:rsid w:val="00346CF4"/>
    <w:rsid w:val="0034721D"/>
    <w:rsid w:val="0034774E"/>
    <w:rsid w:val="003542A2"/>
    <w:rsid w:val="00356E43"/>
    <w:rsid w:val="003649D6"/>
    <w:rsid w:val="00364AE4"/>
    <w:rsid w:val="00373EB9"/>
    <w:rsid w:val="003746C1"/>
    <w:rsid w:val="00377EE3"/>
    <w:rsid w:val="00377F2B"/>
    <w:rsid w:val="003A51E2"/>
    <w:rsid w:val="003B34CA"/>
    <w:rsid w:val="003C5C04"/>
    <w:rsid w:val="003D4465"/>
    <w:rsid w:val="003E361F"/>
    <w:rsid w:val="003F36EE"/>
    <w:rsid w:val="004163F9"/>
    <w:rsid w:val="004172F8"/>
    <w:rsid w:val="00427DEF"/>
    <w:rsid w:val="0043287C"/>
    <w:rsid w:val="00434EEB"/>
    <w:rsid w:val="00436C34"/>
    <w:rsid w:val="00441D26"/>
    <w:rsid w:val="0045192E"/>
    <w:rsid w:val="004542DB"/>
    <w:rsid w:val="00462579"/>
    <w:rsid w:val="0046775A"/>
    <w:rsid w:val="00472EFF"/>
    <w:rsid w:val="004757D1"/>
    <w:rsid w:val="00496D25"/>
    <w:rsid w:val="004A516C"/>
    <w:rsid w:val="004B3368"/>
    <w:rsid w:val="004B58E4"/>
    <w:rsid w:val="004C1DA7"/>
    <w:rsid w:val="004C1FBD"/>
    <w:rsid w:val="004D547C"/>
    <w:rsid w:val="004E1B40"/>
    <w:rsid w:val="004E7573"/>
    <w:rsid w:val="004E7A1C"/>
    <w:rsid w:val="004E7BFE"/>
    <w:rsid w:val="005048C7"/>
    <w:rsid w:val="0050613E"/>
    <w:rsid w:val="0050728E"/>
    <w:rsid w:val="00513BAE"/>
    <w:rsid w:val="00522989"/>
    <w:rsid w:val="005461E9"/>
    <w:rsid w:val="00552AA2"/>
    <w:rsid w:val="00555866"/>
    <w:rsid w:val="00555F43"/>
    <w:rsid w:val="005624BC"/>
    <w:rsid w:val="00574595"/>
    <w:rsid w:val="00582B54"/>
    <w:rsid w:val="00585622"/>
    <w:rsid w:val="00597245"/>
    <w:rsid w:val="005B0154"/>
    <w:rsid w:val="005B2132"/>
    <w:rsid w:val="005B7956"/>
    <w:rsid w:val="005C5236"/>
    <w:rsid w:val="005D2EC9"/>
    <w:rsid w:val="005D57D0"/>
    <w:rsid w:val="005E71FF"/>
    <w:rsid w:val="005E7B69"/>
    <w:rsid w:val="005E7BFA"/>
    <w:rsid w:val="005F139E"/>
    <w:rsid w:val="005F5E7A"/>
    <w:rsid w:val="0060626A"/>
    <w:rsid w:val="00631B94"/>
    <w:rsid w:val="00637487"/>
    <w:rsid w:val="00642CE8"/>
    <w:rsid w:val="0064709E"/>
    <w:rsid w:val="00663235"/>
    <w:rsid w:val="0067657C"/>
    <w:rsid w:val="006B50F3"/>
    <w:rsid w:val="006B6DF6"/>
    <w:rsid w:val="006C563D"/>
    <w:rsid w:val="006D4A0F"/>
    <w:rsid w:val="006D5464"/>
    <w:rsid w:val="006E3ED8"/>
    <w:rsid w:val="006E6C86"/>
    <w:rsid w:val="006F5DB8"/>
    <w:rsid w:val="007022E1"/>
    <w:rsid w:val="00722814"/>
    <w:rsid w:val="0073645D"/>
    <w:rsid w:val="00773291"/>
    <w:rsid w:val="00775C3C"/>
    <w:rsid w:val="00776555"/>
    <w:rsid w:val="0079363A"/>
    <w:rsid w:val="007A7231"/>
    <w:rsid w:val="007E210C"/>
    <w:rsid w:val="0081536B"/>
    <w:rsid w:val="00824257"/>
    <w:rsid w:val="00827557"/>
    <w:rsid w:val="00830D21"/>
    <w:rsid w:val="00833BB9"/>
    <w:rsid w:val="008411C8"/>
    <w:rsid w:val="0087239F"/>
    <w:rsid w:val="00876017"/>
    <w:rsid w:val="008811A4"/>
    <w:rsid w:val="0088155D"/>
    <w:rsid w:val="008834A4"/>
    <w:rsid w:val="008860B3"/>
    <w:rsid w:val="0088775E"/>
    <w:rsid w:val="008B1EB1"/>
    <w:rsid w:val="008B51A8"/>
    <w:rsid w:val="008D004F"/>
    <w:rsid w:val="008D033E"/>
    <w:rsid w:val="008D1207"/>
    <w:rsid w:val="008D7A7F"/>
    <w:rsid w:val="008E2A0C"/>
    <w:rsid w:val="008E36E4"/>
    <w:rsid w:val="008E5C64"/>
    <w:rsid w:val="008F2D5F"/>
    <w:rsid w:val="00923729"/>
    <w:rsid w:val="00931450"/>
    <w:rsid w:val="00943ED5"/>
    <w:rsid w:val="0094773E"/>
    <w:rsid w:val="0095232C"/>
    <w:rsid w:val="00953958"/>
    <w:rsid w:val="009545F1"/>
    <w:rsid w:val="009602F8"/>
    <w:rsid w:val="009633EC"/>
    <w:rsid w:val="009639D0"/>
    <w:rsid w:val="00970324"/>
    <w:rsid w:val="009721A8"/>
    <w:rsid w:val="00991EB8"/>
    <w:rsid w:val="009C490E"/>
    <w:rsid w:val="009E1467"/>
    <w:rsid w:val="009E2848"/>
    <w:rsid w:val="009E4630"/>
    <w:rsid w:val="009F0083"/>
    <w:rsid w:val="009F0B4E"/>
    <w:rsid w:val="009F1CB5"/>
    <w:rsid w:val="009F2B7E"/>
    <w:rsid w:val="00A01489"/>
    <w:rsid w:val="00A03F66"/>
    <w:rsid w:val="00A04387"/>
    <w:rsid w:val="00A34CB9"/>
    <w:rsid w:val="00A35259"/>
    <w:rsid w:val="00A36EC1"/>
    <w:rsid w:val="00A41818"/>
    <w:rsid w:val="00A61B98"/>
    <w:rsid w:val="00A636E0"/>
    <w:rsid w:val="00A676EF"/>
    <w:rsid w:val="00A74327"/>
    <w:rsid w:val="00A77C24"/>
    <w:rsid w:val="00A8650A"/>
    <w:rsid w:val="00AA3176"/>
    <w:rsid w:val="00AB1330"/>
    <w:rsid w:val="00AB19C1"/>
    <w:rsid w:val="00AC5CD5"/>
    <w:rsid w:val="00AD0B74"/>
    <w:rsid w:val="00AE6B26"/>
    <w:rsid w:val="00AF5AC0"/>
    <w:rsid w:val="00B075BD"/>
    <w:rsid w:val="00B2359D"/>
    <w:rsid w:val="00B31512"/>
    <w:rsid w:val="00B419C2"/>
    <w:rsid w:val="00B42F26"/>
    <w:rsid w:val="00B452ED"/>
    <w:rsid w:val="00B47AF8"/>
    <w:rsid w:val="00B50327"/>
    <w:rsid w:val="00B5323D"/>
    <w:rsid w:val="00B968C5"/>
    <w:rsid w:val="00BB2FB3"/>
    <w:rsid w:val="00BB387F"/>
    <w:rsid w:val="00BD0141"/>
    <w:rsid w:val="00BD0E4C"/>
    <w:rsid w:val="00BD2F76"/>
    <w:rsid w:val="00BD4F21"/>
    <w:rsid w:val="00BE3B99"/>
    <w:rsid w:val="00BE63C8"/>
    <w:rsid w:val="00BF074C"/>
    <w:rsid w:val="00BF4228"/>
    <w:rsid w:val="00C007F1"/>
    <w:rsid w:val="00C026B1"/>
    <w:rsid w:val="00C1078D"/>
    <w:rsid w:val="00C2168E"/>
    <w:rsid w:val="00C36C16"/>
    <w:rsid w:val="00C51975"/>
    <w:rsid w:val="00C5692F"/>
    <w:rsid w:val="00C62365"/>
    <w:rsid w:val="00C62959"/>
    <w:rsid w:val="00C66320"/>
    <w:rsid w:val="00C66D12"/>
    <w:rsid w:val="00C712C5"/>
    <w:rsid w:val="00C72808"/>
    <w:rsid w:val="00C73C24"/>
    <w:rsid w:val="00C910B5"/>
    <w:rsid w:val="00C9406E"/>
    <w:rsid w:val="00CA5952"/>
    <w:rsid w:val="00CA69A9"/>
    <w:rsid w:val="00CB1E0E"/>
    <w:rsid w:val="00CC2AC6"/>
    <w:rsid w:val="00CC6192"/>
    <w:rsid w:val="00CC6B98"/>
    <w:rsid w:val="00CD05B6"/>
    <w:rsid w:val="00CD4350"/>
    <w:rsid w:val="00CE1735"/>
    <w:rsid w:val="00CE690A"/>
    <w:rsid w:val="00CF4B53"/>
    <w:rsid w:val="00D115D7"/>
    <w:rsid w:val="00D11776"/>
    <w:rsid w:val="00D16400"/>
    <w:rsid w:val="00D216C7"/>
    <w:rsid w:val="00D21CFA"/>
    <w:rsid w:val="00D25518"/>
    <w:rsid w:val="00D31E7B"/>
    <w:rsid w:val="00D4717D"/>
    <w:rsid w:val="00D61CB5"/>
    <w:rsid w:val="00D667C0"/>
    <w:rsid w:val="00D71F0E"/>
    <w:rsid w:val="00D7228D"/>
    <w:rsid w:val="00D7345E"/>
    <w:rsid w:val="00D766F2"/>
    <w:rsid w:val="00D862DB"/>
    <w:rsid w:val="00D94B2F"/>
    <w:rsid w:val="00D967CC"/>
    <w:rsid w:val="00DA3711"/>
    <w:rsid w:val="00DA515B"/>
    <w:rsid w:val="00DD39BA"/>
    <w:rsid w:val="00DE4C47"/>
    <w:rsid w:val="00DF7374"/>
    <w:rsid w:val="00E12BF1"/>
    <w:rsid w:val="00E12E93"/>
    <w:rsid w:val="00E17DBA"/>
    <w:rsid w:val="00E224E8"/>
    <w:rsid w:val="00E3017A"/>
    <w:rsid w:val="00E440F4"/>
    <w:rsid w:val="00E73726"/>
    <w:rsid w:val="00E96B70"/>
    <w:rsid w:val="00EA122F"/>
    <w:rsid w:val="00EA3D10"/>
    <w:rsid w:val="00EB57F1"/>
    <w:rsid w:val="00ED0DBD"/>
    <w:rsid w:val="00ED2F13"/>
    <w:rsid w:val="00EE2317"/>
    <w:rsid w:val="00EF05DF"/>
    <w:rsid w:val="00F0212A"/>
    <w:rsid w:val="00F04F16"/>
    <w:rsid w:val="00F164D3"/>
    <w:rsid w:val="00F333C0"/>
    <w:rsid w:val="00F40572"/>
    <w:rsid w:val="00F5131B"/>
    <w:rsid w:val="00F516BB"/>
    <w:rsid w:val="00F54DA6"/>
    <w:rsid w:val="00F74D3C"/>
    <w:rsid w:val="00F923BB"/>
    <w:rsid w:val="00FA2E97"/>
    <w:rsid w:val="00FA61D2"/>
    <w:rsid w:val="00FE5EAA"/>
    <w:rsid w:val="00FF391B"/>
    <w:rsid w:val="00FF3E5A"/>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Change w:id="0" w:author="ADRIAN RIESCO RODRIGUEZ" w:date="2019-05-05T12:47:00Z">
        <w:pPr>
          <w:spacing w:line="360" w:lineRule="auto"/>
          <w:ind w:firstLine="720"/>
        </w:pPr>
      </w:pPrChange>
    </w:pPr>
    <w:rPr>
      <w:sz w:val="24"/>
      <w:szCs w:val="24"/>
      <w:lang w:val="en-US" w:eastAsia="en-US"/>
      <w:rPrChange w:id="0" w:author="ADRIAN RIESCO RODRIGUEZ" w:date="2019-05-05T12:47:00Z">
        <w:rPr>
          <w:sz w:val="24"/>
          <w:szCs w:val="24"/>
          <w:lang w:val="en-US" w:eastAsia="en-US" w:bidi="ar-SA"/>
        </w:rPr>
      </w:rPrChange>
    </w:rPr>
  </w:style>
  <w:style w:type="paragraph" w:styleId="Ttulo1">
    <w:name w:val="heading 1"/>
    <w:basedOn w:val="Normal"/>
    <w:next w:val="Textoindependiente"/>
    <w:link w:val="Ttulo1Car"/>
    <w:uiPriority w:val="9"/>
    <w:qFormat/>
    <w:rsid w:val="00A34CB9"/>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074CAD"/>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074CAD"/>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A34CB9"/>
    <w:pPr>
      <w:numPr>
        <w:ilvl w:val="3"/>
        <w:numId w:val="13"/>
      </w:numPr>
      <w:spacing w:before="240"/>
      <w:outlineLvl w:val="3"/>
    </w:pPr>
    <w:rPr>
      <w:b/>
      <w:bCs/>
      <w:i/>
      <w:szCs w:val="28"/>
    </w:rPr>
  </w:style>
  <w:style w:type="paragraph" w:styleId="Ttulo5">
    <w:name w:val="heading 5"/>
    <w:basedOn w:val="Normal"/>
    <w:next w:val="Textoindependiente"/>
    <w:qFormat/>
    <w:rsid w:val="00A34CB9"/>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074CAD"/>
    <w:pPr>
      <w:numPr>
        <w:ilvl w:val="6"/>
        <w:numId w:val="13"/>
      </w:numPr>
      <w:spacing w:before="240"/>
      <w:outlineLvl w:val="6"/>
    </w:pPr>
    <w:rPr>
      <w:b/>
      <w:sz w:val="28"/>
    </w:rPr>
  </w:style>
  <w:style w:type="paragraph" w:styleId="Ttulo8">
    <w:name w:val="heading 8"/>
    <w:basedOn w:val="Normal"/>
    <w:next w:val="Textoindependiente"/>
    <w:qFormat/>
    <w:rsid w:val="00074CAD"/>
    <w:pPr>
      <w:numPr>
        <w:ilvl w:val="7"/>
        <w:numId w:val="13"/>
      </w:numPr>
      <w:spacing w:before="240"/>
      <w:outlineLvl w:val="7"/>
    </w:pPr>
    <w:rPr>
      <w:b/>
      <w:i/>
      <w:iCs/>
      <w:sz w:val="26"/>
    </w:rPr>
  </w:style>
  <w:style w:type="paragraph" w:styleId="Ttulo9">
    <w:name w:val="heading 9"/>
    <w:basedOn w:val="Normal"/>
    <w:next w:val="Textoindependiente"/>
    <w:qFormat/>
    <w:rsid w:val="00A34CB9"/>
    <w:pPr>
      <w:numPr>
        <w:ilvl w:val="8"/>
        <w:numId w:val="13"/>
      </w:numPr>
      <w:spacing w:before="240"/>
      <w:outlineLvl w:val="8"/>
    </w:pPr>
    <w:rPr>
      <w:rFonts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7A72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spacing w:line="240" w:lineRule="auto"/>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line="240" w:lineRule="auto"/>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306F9452-E3DB-0C41-AE15-AB0B8BADE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205</TotalTime>
  <Pages>26</Pages>
  <Words>10454</Words>
  <Characters>57502</Characters>
  <Application>Microsoft Office Word</Application>
  <DocSecurity>0</DocSecurity>
  <Lines>479</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67821</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79</cp:revision>
  <cp:lastPrinted>2010-06-04T08:36:00Z</cp:lastPrinted>
  <dcterms:created xsi:type="dcterms:W3CDTF">2019-04-07T19:19:00Z</dcterms:created>
  <dcterms:modified xsi:type="dcterms:W3CDTF">2019-05-1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